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9809B" w14:textId="77777777" w:rsidR="00DC7CF9" w:rsidRPr="00684B09" w:rsidRDefault="00481C0C" w:rsidP="005B0682">
      <w:pPr>
        <w:spacing w:line="276" w:lineRule="auto"/>
        <w:jc w:val="both"/>
        <w:rPr>
          <w:rFonts w:hint="eastAsia"/>
          <w:b/>
          <w:bCs/>
          <w:color w:val="000000" w:themeColor="text1"/>
        </w:rPr>
      </w:pPr>
      <w:r w:rsidRPr="00684B09">
        <w:rPr>
          <w:b/>
          <w:bCs/>
          <w:color w:val="000000" w:themeColor="text1"/>
        </w:rPr>
        <w:t>Computational Biology Group Exercise</w:t>
      </w:r>
    </w:p>
    <w:p w14:paraId="7A0787B5" w14:textId="77777777" w:rsidR="00DC7CF9" w:rsidRPr="00684B09" w:rsidRDefault="00DC7CF9" w:rsidP="005B0682">
      <w:pPr>
        <w:spacing w:line="276" w:lineRule="auto"/>
        <w:jc w:val="both"/>
        <w:rPr>
          <w:rFonts w:hint="eastAsia"/>
          <w:color w:val="000000" w:themeColor="text1"/>
        </w:rPr>
      </w:pPr>
    </w:p>
    <w:p w14:paraId="0DEE1CF3" w14:textId="412F80AB" w:rsidR="00DC7CF9" w:rsidRPr="00684B09" w:rsidRDefault="00481C0C" w:rsidP="005B0682">
      <w:pPr>
        <w:spacing w:line="276" w:lineRule="auto"/>
        <w:jc w:val="both"/>
        <w:rPr>
          <w:rFonts w:hint="eastAsia"/>
          <w:b/>
          <w:bCs/>
          <w:color w:val="000000" w:themeColor="text1"/>
        </w:rPr>
      </w:pPr>
      <w:r w:rsidRPr="00684B09">
        <w:rPr>
          <w:b/>
          <w:bCs/>
          <w:color w:val="000000" w:themeColor="text1"/>
        </w:rPr>
        <w:t xml:space="preserve">Group Number: </w:t>
      </w:r>
      <w:r w:rsidR="006E6AB0">
        <w:rPr>
          <w:b/>
          <w:bCs/>
          <w:color w:val="000000" w:themeColor="text1"/>
        </w:rPr>
        <w:t>911</w:t>
      </w:r>
    </w:p>
    <w:p w14:paraId="63E6CEAE" w14:textId="77777777" w:rsidR="005A4D28" w:rsidRPr="00684B09" w:rsidRDefault="005A4D28" w:rsidP="005B0682">
      <w:pPr>
        <w:spacing w:line="276" w:lineRule="auto"/>
        <w:jc w:val="both"/>
        <w:rPr>
          <w:rFonts w:hint="eastAsia"/>
          <w:b/>
          <w:bCs/>
          <w:color w:val="000000" w:themeColor="text1"/>
        </w:rPr>
      </w:pPr>
    </w:p>
    <w:p w14:paraId="2893E479" w14:textId="77777777" w:rsidR="005A4D28" w:rsidRPr="00684B09" w:rsidRDefault="005A4D28" w:rsidP="005B0682">
      <w:pPr>
        <w:spacing w:line="276" w:lineRule="auto"/>
        <w:jc w:val="both"/>
        <w:rPr>
          <w:rFonts w:hint="eastAsia"/>
          <w:b/>
          <w:bCs/>
          <w:color w:val="000000" w:themeColor="text1"/>
        </w:rPr>
      </w:pPr>
    </w:p>
    <w:p w14:paraId="4CB0B8B8" w14:textId="77777777" w:rsidR="00DC7CF9" w:rsidRPr="00684B09" w:rsidRDefault="00481C0C" w:rsidP="005B0682">
      <w:pPr>
        <w:spacing w:line="276" w:lineRule="auto"/>
        <w:jc w:val="both"/>
        <w:rPr>
          <w:rFonts w:hint="eastAsia"/>
          <w:b/>
          <w:bCs/>
          <w:color w:val="000000" w:themeColor="text1"/>
        </w:rPr>
      </w:pPr>
      <w:r w:rsidRPr="00684B09">
        <w:rPr>
          <w:b/>
          <w:bCs/>
          <w:color w:val="000000" w:themeColor="text1"/>
        </w:rPr>
        <w:t>Introduction</w:t>
      </w:r>
    </w:p>
    <w:p w14:paraId="32AB3E9D" w14:textId="77777777" w:rsidR="009B3959" w:rsidRPr="00684B09" w:rsidRDefault="009B3959" w:rsidP="00072683">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Glycolysis is the first metabolic pathway that generates energy in the form of adenosine triphosphate (ATP) to support the daily basis of an organism. This pathway is anaerobic and occurs in the cytosol of eukaryotic cells (Alberts et al., 2015). Glycolysis functions by sequentially break</w:t>
      </w:r>
      <w:r w:rsidR="00C51804" w:rsidRPr="00684B09">
        <w:rPr>
          <w:rFonts w:asciiTheme="minorHAnsi" w:hAnsiTheme="minorHAnsi" w:cstheme="minorHAnsi" w:hint="eastAsia"/>
          <w:color w:val="000000" w:themeColor="text1"/>
          <w:sz w:val="21"/>
          <w:szCs w:val="21"/>
        </w:rPr>
        <w:t>ing</w:t>
      </w:r>
      <w:r w:rsidRPr="00684B09">
        <w:rPr>
          <w:rFonts w:asciiTheme="minorHAnsi" w:hAnsiTheme="minorHAnsi" w:cstheme="minorHAnsi"/>
          <w:color w:val="000000" w:themeColor="text1"/>
          <w:sz w:val="21"/>
          <w:szCs w:val="21"/>
        </w:rPr>
        <w:t xml:space="preserve"> down one molecule of six-carbon glucose into two molecules of pyruvate within 10 different enzymatic reactions (Berg et al., 2002; Li et al., 2015). This stepwise breakdown of glucose prevents energy waste and utilise glucose to the utmost (Alberts at al., 2015). Pyruvate is a three-carbon molecule that enters the Krebs cycle to generate more ATP and continues the next step of cellular respiration. At the end of glycolysis, a net gain of 2 molecules of ATP and 2 activated electron carrier NADH are produced (Campbell et al., 2018; Alberts et al., 2015; Guo et al., 2012). </w:t>
      </w:r>
    </w:p>
    <w:p w14:paraId="6E8DE9B8" w14:textId="77777777" w:rsidR="009B3959" w:rsidRPr="00684B09" w:rsidRDefault="009B3959" w:rsidP="00072683">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Glycolysis involves two different phases, which are the energy investment phase and the energy pay-off phase. In the </w:t>
      </w:r>
      <w:r w:rsidR="00202313" w:rsidRPr="00684B09">
        <w:rPr>
          <w:rFonts w:asciiTheme="minorHAnsi" w:hAnsiTheme="minorHAnsi" w:cstheme="minorHAnsi"/>
          <w:color w:val="000000" w:themeColor="text1"/>
          <w:sz w:val="21"/>
          <w:szCs w:val="21"/>
        </w:rPr>
        <w:t>former</w:t>
      </w:r>
      <w:r w:rsidRPr="00684B09">
        <w:rPr>
          <w:rFonts w:asciiTheme="minorHAnsi" w:hAnsiTheme="minorHAnsi" w:cstheme="minorHAnsi"/>
          <w:color w:val="000000" w:themeColor="text1"/>
          <w:sz w:val="21"/>
          <w:szCs w:val="21"/>
        </w:rPr>
        <w:t xml:space="preserve"> phase, 2 molecules of ATP are invested to drive glycolysis</w:t>
      </w:r>
      <w:r w:rsidR="00202313" w:rsidRPr="00684B09">
        <w:rPr>
          <w:rFonts w:asciiTheme="minorHAnsi" w:hAnsiTheme="minorHAnsi" w:cstheme="minorHAnsi"/>
          <w:color w:val="000000" w:themeColor="text1"/>
          <w:sz w:val="21"/>
          <w:szCs w:val="21"/>
        </w:rPr>
        <w:t>, w</w:t>
      </w:r>
      <w:r w:rsidRPr="00684B09">
        <w:rPr>
          <w:rFonts w:asciiTheme="minorHAnsi" w:hAnsiTheme="minorHAnsi" w:cstheme="minorHAnsi"/>
          <w:color w:val="000000" w:themeColor="text1"/>
          <w:sz w:val="21"/>
          <w:szCs w:val="21"/>
        </w:rPr>
        <w:t>hile at the energy pay-off phase, 4 molecules of ATP are generated. As a result, a net gain of 2 ATPs is produced by substrate-level phosphorylation at the end of glycolysis (Campbell et al., 2018; Alberts et al., 2015). On the other hand, the glycolytic pathway also produces various kinds of important biomolecules. Some intermediate molecules of glycolysis are key precursors of other more complex metabolic pathways. For example, the first intermediate molecule of glycolysis</w:t>
      </w:r>
      <w:r w:rsidR="00202313" w:rsidRPr="00684B09">
        <w:rPr>
          <w:rFonts w:asciiTheme="minorHAnsi" w:hAnsiTheme="minorHAnsi" w:cstheme="minorHAnsi"/>
          <w:color w:val="000000" w:themeColor="text1"/>
          <w:sz w:val="21"/>
          <w:szCs w:val="21"/>
        </w:rPr>
        <w:t>,</w:t>
      </w:r>
      <w:r w:rsidRPr="00684B09">
        <w:rPr>
          <w:rFonts w:asciiTheme="minorHAnsi" w:hAnsiTheme="minorHAnsi" w:cstheme="minorHAnsi"/>
          <w:color w:val="000000" w:themeColor="text1"/>
          <w:sz w:val="21"/>
          <w:szCs w:val="21"/>
        </w:rPr>
        <w:t xml:space="preserve"> glucose 6-phosphate, can be involved both in nucleotide synthesis and glycogen synthesis (Li et al., 2015). </w:t>
      </w:r>
    </w:p>
    <w:p w14:paraId="554C2C22" w14:textId="365A00D6" w:rsidR="009B3959" w:rsidRPr="00684B09" w:rsidRDefault="009B3959" w:rsidP="00202313">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This report describes our work done to an incomplete glycolysis model. Our team </w:t>
      </w:r>
      <w:r w:rsidR="00202313" w:rsidRPr="00684B09">
        <w:rPr>
          <w:rFonts w:asciiTheme="minorHAnsi" w:hAnsiTheme="minorHAnsi" w:cstheme="minorHAnsi"/>
          <w:color w:val="000000" w:themeColor="text1"/>
          <w:sz w:val="21"/>
          <w:szCs w:val="21"/>
        </w:rPr>
        <w:t xml:space="preserve">not only </w:t>
      </w:r>
      <w:r w:rsidRPr="00684B09">
        <w:rPr>
          <w:rFonts w:asciiTheme="minorHAnsi" w:hAnsiTheme="minorHAnsi" w:cstheme="minorHAnsi"/>
          <w:color w:val="000000" w:themeColor="text1"/>
          <w:sz w:val="21"/>
          <w:szCs w:val="21"/>
        </w:rPr>
        <w:t>have corrected</w:t>
      </w:r>
      <w:r w:rsidR="00202313" w:rsidRPr="00684B09">
        <w:rPr>
          <w:rFonts w:asciiTheme="minorHAnsi" w:hAnsiTheme="minorHAnsi" w:cstheme="minorHAnsi"/>
          <w:color w:val="000000" w:themeColor="text1"/>
          <w:sz w:val="21"/>
          <w:szCs w:val="21"/>
        </w:rPr>
        <w:t xml:space="preserve"> and</w:t>
      </w:r>
      <w:r w:rsidRPr="00684B09">
        <w:rPr>
          <w:rFonts w:asciiTheme="minorHAnsi" w:hAnsiTheme="minorHAnsi" w:cstheme="minorHAnsi"/>
          <w:color w:val="000000" w:themeColor="text1"/>
          <w:sz w:val="21"/>
          <w:szCs w:val="21"/>
        </w:rPr>
        <w:t xml:space="preserve"> extended</w:t>
      </w:r>
      <w:r w:rsidR="00202313" w:rsidRPr="00684B09">
        <w:rPr>
          <w:rFonts w:asciiTheme="minorHAnsi" w:hAnsiTheme="minorHAnsi" w:cstheme="minorHAnsi"/>
          <w:color w:val="000000" w:themeColor="text1"/>
          <w:sz w:val="21"/>
          <w:szCs w:val="21"/>
        </w:rPr>
        <w:t xml:space="preserve"> the original model,</w:t>
      </w:r>
      <w:r w:rsidRPr="00684B09">
        <w:rPr>
          <w:rFonts w:asciiTheme="minorHAnsi" w:hAnsiTheme="minorHAnsi" w:cstheme="minorHAnsi"/>
          <w:color w:val="000000" w:themeColor="text1"/>
          <w:sz w:val="21"/>
          <w:szCs w:val="21"/>
        </w:rPr>
        <w:t xml:space="preserve"> </w:t>
      </w:r>
      <w:r w:rsidR="00202313" w:rsidRPr="00684B09">
        <w:rPr>
          <w:rFonts w:asciiTheme="minorHAnsi" w:hAnsiTheme="minorHAnsi" w:cstheme="minorHAnsi"/>
          <w:color w:val="000000" w:themeColor="text1"/>
          <w:sz w:val="21"/>
          <w:szCs w:val="21"/>
        </w:rPr>
        <w:t>but also have</w:t>
      </w:r>
      <w:r w:rsidRPr="00684B09">
        <w:rPr>
          <w:rFonts w:asciiTheme="minorHAnsi" w:hAnsiTheme="minorHAnsi" w:cstheme="minorHAnsi"/>
          <w:color w:val="000000" w:themeColor="text1"/>
          <w:sz w:val="21"/>
          <w:szCs w:val="21"/>
        </w:rPr>
        <w:t xml:space="preserve"> </w:t>
      </w:r>
      <w:r w:rsidR="00202313" w:rsidRPr="00684B09">
        <w:rPr>
          <w:rFonts w:asciiTheme="minorHAnsi" w:hAnsiTheme="minorHAnsi" w:cstheme="minorHAnsi"/>
          <w:color w:val="000000" w:themeColor="text1"/>
          <w:sz w:val="21"/>
          <w:szCs w:val="21"/>
        </w:rPr>
        <w:t>conduct</w:t>
      </w:r>
      <w:r w:rsidRPr="00684B09">
        <w:rPr>
          <w:rFonts w:asciiTheme="minorHAnsi" w:hAnsiTheme="minorHAnsi" w:cstheme="minorHAnsi"/>
          <w:color w:val="000000" w:themeColor="text1"/>
          <w:sz w:val="21"/>
          <w:szCs w:val="21"/>
        </w:rPr>
        <w:t xml:space="preserve">ed an additional </w:t>
      </w:r>
      <w:r w:rsidRPr="00684B09">
        <w:rPr>
          <w:rFonts w:asciiTheme="minorHAnsi" w:hAnsiTheme="minorHAnsi" w:cstheme="minorHAnsi"/>
          <w:i/>
          <w:color w:val="000000" w:themeColor="text1"/>
          <w:sz w:val="21"/>
          <w:szCs w:val="21"/>
        </w:rPr>
        <w:t>in-silico</w:t>
      </w:r>
      <w:r w:rsidRPr="00684B09">
        <w:rPr>
          <w:rFonts w:asciiTheme="minorHAnsi" w:hAnsiTheme="minorHAnsi" w:cstheme="minorHAnsi"/>
          <w:color w:val="000000" w:themeColor="text1"/>
          <w:sz w:val="21"/>
          <w:szCs w:val="21"/>
        </w:rPr>
        <w:t xml:space="preserve"> experiment to the model. We imitated the real-life situation of a human body by inserting </w:t>
      </w:r>
      <w:r w:rsidR="00B6245C" w:rsidRPr="00684B09">
        <w:rPr>
          <w:rFonts w:asciiTheme="minorHAnsi" w:hAnsiTheme="minorHAnsi" w:cstheme="minorHAnsi"/>
          <w:color w:val="000000" w:themeColor="text1"/>
          <w:sz w:val="21"/>
          <w:szCs w:val="21"/>
        </w:rPr>
        <w:t xml:space="preserve">the </w:t>
      </w:r>
      <w:r w:rsidRPr="00684B09">
        <w:rPr>
          <w:rFonts w:asciiTheme="minorHAnsi" w:hAnsiTheme="minorHAnsi" w:cstheme="minorHAnsi"/>
          <w:color w:val="000000" w:themeColor="text1"/>
          <w:sz w:val="21"/>
          <w:szCs w:val="21"/>
        </w:rPr>
        <w:t xml:space="preserve">Cori Cycle into the model. We explored the mechanism of glycolysis and have linked this crucial pathway to other important biological reactions. This project has allowed our team to learn and consolidate the mechanism of glycolysis, relating knowledge of biochemistry while improving our skills on using the COPASI software.  </w:t>
      </w:r>
    </w:p>
    <w:p w14:paraId="6645EA98" w14:textId="77777777" w:rsidR="00DC7CF9" w:rsidRPr="00684B09" w:rsidRDefault="00DC7CF9" w:rsidP="005B0682">
      <w:pPr>
        <w:spacing w:line="276" w:lineRule="auto"/>
        <w:jc w:val="both"/>
        <w:rPr>
          <w:rFonts w:asciiTheme="minorHAnsi" w:hAnsiTheme="minorHAnsi" w:cstheme="minorHAnsi"/>
          <w:b/>
          <w:bCs/>
          <w:color w:val="000000" w:themeColor="text1"/>
          <w:sz w:val="21"/>
          <w:szCs w:val="21"/>
        </w:rPr>
      </w:pPr>
    </w:p>
    <w:p w14:paraId="41F1E398" w14:textId="77777777" w:rsidR="005A4D28" w:rsidRPr="00684B09" w:rsidRDefault="005A4D28" w:rsidP="005B0682">
      <w:pPr>
        <w:spacing w:line="276" w:lineRule="auto"/>
        <w:jc w:val="both"/>
        <w:rPr>
          <w:rFonts w:asciiTheme="minorHAnsi" w:hAnsiTheme="minorHAnsi" w:cstheme="minorHAnsi"/>
          <w:b/>
          <w:bCs/>
          <w:color w:val="000000" w:themeColor="text1"/>
          <w:sz w:val="21"/>
          <w:szCs w:val="21"/>
        </w:rPr>
      </w:pPr>
    </w:p>
    <w:p w14:paraId="77B520D2" w14:textId="0DB7D3A3" w:rsidR="00DC7CF9" w:rsidRPr="006E6AB0" w:rsidRDefault="00481C0C" w:rsidP="005B0682">
      <w:pPr>
        <w:spacing w:line="276" w:lineRule="auto"/>
        <w:jc w:val="both"/>
        <w:rPr>
          <w:rFonts w:hint="eastAsia"/>
          <w:b/>
          <w:bCs/>
          <w:color w:val="000000" w:themeColor="text1"/>
        </w:rPr>
      </w:pPr>
      <w:r w:rsidRPr="006E6AB0">
        <w:rPr>
          <w:b/>
          <w:bCs/>
          <w:color w:val="000000" w:themeColor="text1"/>
        </w:rPr>
        <w:t>Bas</w:t>
      </w:r>
      <w:r w:rsidR="006E6AB0">
        <w:rPr>
          <w:rFonts w:hint="eastAsia"/>
          <w:b/>
          <w:bCs/>
          <w:color w:val="000000" w:themeColor="text1"/>
        </w:rPr>
        <w:t>e</w:t>
      </w:r>
      <w:r w:rsidRPr="006E6AB0">
        <w:rPr>
          <w:b/>
          <w:bCs/>
          <w:color w:val="000000" w:themeColor="text1"/>
        </w:rPr>
        <w:t xml:space="preserve"> model</w:t>
      </w:r>
    </w:p>
    <w:p w14:paraId="7AB919FD" w14:textId="77777777" w:rsidR="009F2DD9" w:rsidRPr="00684B09" w:rsidRDefault="009F2DD9" w:rsidP="00202313">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We used a model containing steps 1-6 of glycolysis provided by </w:t>
      </w:r>
      <w:r w:rsidR="00033326" w:rsidRPr="00684B09">
        <w:rPr>
          <w:rFonts w:asciiTheme="minorHAnsi" w:hAnsiTheme="minorHAnsi" w:cstheme="minorHAnsi"/>
          <w:color w:val="000000" w:themeColor="text1"/>
          <w:sz w:val="21"/>
          <w:szCs w:val="21"/>
        </w:rPr>
        <w:t>the</w:t>
      </w:r>
      <w:r w:rsidRPr="00684B09">
        <w:rPr>
          <w:rFonts w:asciiTheme="minorHAnsi" w:hAnsiTheme="minorHAnsi" w:cstheme="minorHAnsi"/>
          <w:color w:val="000000" w:themeColor="text1"/>
          <w:sz w:val="21"/>
          <w:szCs w:val="21"/>
        </w:rPr>
        <w:t xml:space="preserve"> instructor. The following steps were taken to check the quality of the model and identify the mistakes:</w:t>
      </w:r>
    </w:p>
    <w:p w14:paraId="2A26E8EF" w14:textId="4D12B58B" w:rsidR="009F2DD9" w:rsidRPr="00684B09" w:rsidRDefault="009F2DD9" w:rsidP="005B0682">
      <w:pPr>
        <w:pStyle w:val="a6"/>
        <w:numPr>
          <w:ilvl w:val="0"/>
          <w:numId w:val="1"/>
        </w:numPr>
        <w:spacing w:line="276" w:lineRule="auto"/>
        <w:ind w:firstLineChars="0"/>
        <w:rPr>
          <w:rFonts w:cstheme="minorHAnsi"/>
          <w:color w:val="000000" w:themeColor="text1"/>
          <w:szCs w:val="21"/>
        </w:rPr>
      </w:pPr>
      <w:r w:rsidRPr="00684B09">
        <w:rPr>
          <w:rFonts w:cstheme="minorHAnsi"/>
          <w:color w:val="000000" w:themeColor="text1"/>
          <w:szCs w:val="21"/>
        </w:rPr>
        <w:t>Before we ran the model, we had checked the reaction steps. The first mistake we found was the lack of ATP in step 3. Because if ADP exists as a product in a chemical reaction, the reaction must have ATP as one of its reactants. Therefore, we added</w:t>
      </w:r>
      <w:r w:rsidR="00033326" w:rsidRPr="00684B09">
        <w:rPr>
          <w:rFonts w:cstheme="minorHAnsi"/>
          <w:color w:val="000000" w:themeColor="text1"/>
          <w:szCs w:val="21"/>
        </w:rPr>
        <w:t xml:space="preserve"> an</w:t>
      </w:r>
      <w:r w:rsidRPr="00684B09">
        <w:rPr>
          <w:rFonts w:cstheme="minorHAnsi"/>
          <w:color w:val="000000" w:themeColor="text1"/>
          <w:szCs w:val="21"/>
        </w:rPr>
        <w:t xml:space="preserve"> ATP</w:t>
      </w:r>
      <w:r w:rsidR="00B6245C" w:rsidRPr="00684B09">
        <w:rPr>
          <w:rFonts w:cstheme="minorHAnsi"/>
          <w:color w:val="000000" w:themeColor="text1"/>
          <w:szCs w:val="21"/>
        </w:rPr>
        <w:t xml:space="preserve"> molecule</w:t>
      </w:r>
      <w:r w:rsidRPr="00684B09">
        <w:rPr>
          <w:rFonts w:cstheme="minorHAnsi"/>
          <w:color w:val="000000" w:themeColor="text1"/>
          <w:szCs w:val="21"/>
        </w:rPr>
        <w:t xml:space="preserve"> in step 3.</w:t>
      </w:r>
    </w:p>
    <w:p w14:paraId="31C2F390" w14:textId="5563AE4E" w:rsidR="009F2DD9" w:rsidRPr="00684B09" w:rsidRDefault="009F2DD9" w:rsidP="005B0682">
      <w:pPr>
        <w:pStyle w:val="a6"/>
        <w:numPr>
          <w:ilvl w:val="0"/>
          <w:numId w:val="1"/>
        </w:numPr>
        <w:spacing w:line="276" w:lineRule="auto"/>
        <w:ind w:firstLineChars="0"/>
        <w:rPr>
          <w:rFonts w:cstheme="minorHAnsi"/>
          <w:color w:val="000000" w:themeColor="text1"/>
          <w:szCs w:val="21"/>
        </w:rPr>
      </w:pPr>
      <w:r w:rsidRPr="00684B09">
        <w:rPr>
          <w:rFonts w:cstheme="minorHAnsi"/>
          <w:color w:val="000000" w:themeColor="text1"/>
          <w:szCs w:val="21"/>
        </w:rPr>
        <w:t xml:space="preserve">The second mistake we found was in step 4, in which aldose only </w:t>
      </w:r>
      <w:r w:rsidR="00902A9C" w:rsidRPr="00684B09">
        <w:rPr>
          <w:rFonts w:cstheme="minorHAnsi"/>
          <w:color w:val="000000" w:themeColor="text1"/>
          <w:szCs w:val="21"/>
        </w:rPr>
        <w:t>appeared</w:t>
      </w:r>
      <w:r w:rsidRPr="00684B09">
        <w:rPr>
          <w:rFonts w:cstheme="minorHAnsi"/>
          <w:color w:val="000000" w:themeColor="text1"/>
          <w:szCs w:val="21"/>
        </w:rPr>
        <w:t xml:space="preserve"> </w:t>
      </w:r>
      <w:r w:rsidR="007303C2">
        <w:rPr>
          <w:rFonts w:cstheme="minorHAnsi"/>
          <w:color w:val="000000" w:themeColor="text1"/>
          <w:szCs w:val="21"/>
        </w:rPr>
        <w:t xml:space="preserve">as </w:t>
      </w:r>
      <w:r w:rsidRPr="00684B09">
        <w:rPr>
          <w:rFonts w:cstheme="minorHAnsi"/>
          <w:color w:val="000000" w:themeColor="text1"/>
          <w:szCs w:val="21"/>
        </w:rPr>
        <w:t>product</w:t>
      </w:r>
      <w:r w:rsidR="00902A9C" w:rsidRPr="00684B09">
        <w:rPr>
          <w:rFonts w:cstheme="minorHAnsi"/>
          <w:color w:val="000000" w:themeColor="text1"/>
          <w:szCs w:val="21"/>
        </w:rPr>
        <w:t>s</w:t>
      </w:r>
      <w:r w:rsidRPr="00684B09">
        <w:rPr>
          <w:rFonts w:cstheme="minorHAnsi"/>
          <w:color w:val="000000" w:themeColor="text1"/>
          <w:szCs w:val="21"/>
        </w:rPr>
        <w:t xml:space="preserve">. </w:t>
      </w:r>
      <w:r w:rsidR="00F75B15">
        <w:rPr>
          <w:rFonts w:cstheme="minorHAnsi"/>
          <w:color w:val="000000" w:themeColor="text1"/>
          <w:szCs w:val="21"/>
        </w:rPr>
        <w:t>As an enzyme, i</w:t>
      </w:r>
      <w:r w:rsidRPr="00684B09">
        <w:rPr>
          <w:rFonts w:cstheme="minorHAnsi"/>
          <w:color w:val="000000" w:themeColor="text1"/>
          <w:szCs w:val="21"/>
        </w:rPr>
        <w:t xml:space="preserve">t </w:t>
      </w:r>
      <w:r w:rsidR="00F75B15">
        <w:rPr>
          <w:rFonts w:cstheme="minorHAnsi"/>
          <w:color w:val="000000" w:themeColor="text1"/>
          <w:szCs w:val="21"/>
        </w:rPr>
        <w:t xml:space="preserve">should </w:t>
      </w:r>
      <w:r w:rsidRPr="00684B09">
        <w:rPr>
          <w:rFonts w:cstheme="minorHAnsi" w:hint="eastAsia"/>
          <w:color w:val="000000" w:themeColor="text1"/>
          <w:szCs w:val="21"/>
        </w:rPr>
        <w:t>o</w:t>
      </w:r>
      <w:r w:rsidRPr="00684B09">
        <w:rPr>
          <w:rFonts w:cstheme="minorHAnsi"/>
          <w:color w:val="000000" w:themeColor="text1"/>
          <w:szCs w:val="21"/>
        </w:rPr>
        <w:t xml:space="preserve">ccur in both the reactants and the products. </w:t>
      </w:r>
      <w:r w:rsidR="007C16D6" w:rsidRPr="00684B09">
        <w:rPr>
          <w:rFonts w:cstheme="minorHAnsi"/>
          <w:color w:val="000000" w:themeColor="text1"/>
          <w:szCs w:val="21"/>
        </w:rPr>
        <w:t>Thus</w:t>
      </w:r>
      <w:r w:rsidRPr="00684B09">
        <w:rPr>
          <w:rFonts w:cstheme="minorHAnsi"/>
          <w:color w:val="000000" w:themeColor="text1"/>
          <w:szCs w:val="21"/>
        </w:rPr>
        <w:t>, we added aldose to the reactants to define it as an enzyme in the reaction.</w:t>
      </w:r>
    </w:p>
    <w:p w14:paraId="1F06B3E1" w14:textId="2B067E12" w:rsidR="009F2DD9" w:rsidRPr="00684B09" w:rsidRDefault="009F2DD9" w:rsidP="005B0682">
      <w:pPr>
        <w:pStyle w:val="a6"/>
        <w:numPr>
          <w:ilvl w:val="0"/>
          <w:numId w:val="1"/>
        </w:numPr>
        <w:spacing w:line="276" w:lineRule="auto"/>
        <w:ind w:firstLineChars="0"/>
        <w:rPr>
          <w:rFonts w:cstheme="minorHAnsi"/>
          <w:color w:val="000000" w:themeColor="text1"/>
          <w:szCs w:val="21"/>
        </w:rPr>
      </w:pPr>
      <w:r w:rsidRPr="00684B09">
        <w:rPr>
          <w:rFonts w:cstheme="minorHAnsi"/>
          <w:color w:val="000000" w:themeColor="text1"/>
          <w:szCs w:val="21"/>
        </w:rPr>
        <w:t>After we got the plot, we found that the initial concentration of NAD</w:t>
      </w:r>
      <w:r w:rsidR="00F75B15">
        <w:rPr>
          <w:rFonts w:cstheme="minorHAnsi"/>
          <w:color w:val="000000" w:themeColor="text1"/>
          <w:szCs w:val="21"/>
          <w:vertAlign w:val="superscript"/>
        </w:rPr>
        <w:t>+</w:t>
      </w:r>
      <w:r w:rsidRPr="00684B09">
        <w:rPr>
          <w:rFonts w:cstheme="minorHAnsi"/>
          <w:color w:val="000000" w:themeColor="text1"/>
          <w:szCs w:val="21"/>
        </w:rPr>
        <w:t xml:space="preserve"> is 0 mmol/ml, which is impossible in the human body. Therefore, we changed the concentration of NAD</w:t>
      </w:r>
      <w:r w:rsidR="00F75B15">
        <w:rPr>
          <w:rFonts w:cstheme="minorHAnsi"/>
          <w:color w:val="000000" w:themeColor="text1"/>
          <w:szCs w:val="21"/>
          <w:vertAlign w:val="superscript"/>
        </w:rPr>
        <w:t>+</w:t>
      </w:r>
      <w:r w:rsidRPr="00684B09">
        <w:rPr>
          <w:rFonts w:cstheme="minorHAnsi"/>
          <w:color w:val="000000" w:themeColor="text1"/>
          <w:szCs w:val="21"/>
        </w:rPr>
        <w:t xml:space="preserve"> from 0 mmol/ml to 2 mmol/ml to make it more realistic. This also allowed step 6 of the glycolysis model to proceed by providing NAD</w:t>
      </w:r>
      <w:r w:rsidR="00F75B15">
        <w:rPr>
          <w:rFonts w:cstheme="minorHAnsi"/>
          <w:color w:val="000000" w:themeColor="text1"/>
          <w:szCs w:val="21"/>
          <w:vertAlign w:val="superscript"/>
        </w:rPr>
        <w:t>+</w:t>
      </w:r>
      <w:r w:rsidRPr="00684B09">
        <w:rPr>
          <w:rFonts w:cstheme="minorHAnsi"/>
          <w:color w:val="000000" w:themeColor="text1"/>
          <w:szCs w:val="21"/>
        </w:rPr>
        <w:t xml:space="preserve"> to the reaction. </w:t>
      </w:r>
    </w:p>
    <w:p w14:paraId="65D20598" w14:textId="2FCF4B54" w:rsidR="00D00DC2" w:rsidRDefault="009F2DD9" w:rsidP="005B0682">
      <w:pPr>
        <w:pStyle w:val="a6"/>
        <w:numPr>
          <w:ilvl w:val="0"/>
          <w:numId w:val="1"/>
        </w:numPr>
        <w:spacing w:line="276" w:lineRule="auto"/>
        <w:ind w:firstLineChars="0"/>
        <w:rPr>
          <w:rFonts w:cstheme="minorHAnsi"/>
          <w:color w:val="000000" w:themeColor="text1"/>
          <w:szCs w:val="21"/>
        </w:rPr>
      </w:pPr>
      <w:r w:rsidRPr="00684B09">
        <w:rPr>
          <w:rFonts w:cstheme="minorHAnsi"/>
          <w:color w:val="000000" w:themeColor="text1"/>
          <w:szCs w:val="21"/>
        </w:rPr>
        <w:t xml:space="preserve">Finally, we found a strange substance called ructose_6_phosphate in step 2. After looking up its definition, </w:t>
      </w:r>
      <w:r w:rsidR="00507EC7" w:rsidRPr="00684B09">
        <w:rPr>
          <w:rFonts w:cstheme="minorHAnsi"/>
          <w:color w:val="000000" w:themeColor="text1"/>
          <w:szCs w:val="21"/>
        </w:rPr>
        <w:t>it turned out</w:t>
      </w:r>
      <w:r w:rsidRPr="00684B09">
        <w:rPr>
          <w:rFonts w:cstheme="minorHAnsi"/>
          <w:color w:val="000000" w:themeColor="text1"/>
          <w:szCs w:val="21"/>
        </w:rPr>
        <w:t xml:space="preserve"> that ructose_6_phosphate and fructose_6_phosphate were the same substances</w:t>
      </w:r>
      <w:r w:rsidR="00D31802" w:rsidRPr="00684B09">
        <w:rPr>
          <w:rFonts w:cstheme="minorHAnsi"/>
          <w:color w:val="000000" w:themeColor="text1"/>
          <w:szCs w:val="21"/>
        </w:rPr>
        <w:t xml:space="preserve"> (Alberts et al., 2015)</w:t>
      </w:r>
      <w:r w:rsidRPr="00684B09">
        <w:rPr>
          <w:rFonts w:cstheme="minorHAnsi"/>
          <w:color w:val="000000" w:themeColor="text1"/>
          <w:szCs w:val="21"/>
        </w:rPr>
        <w:t xml:space="preserve">. We also </w:t>
      </w:r>
      <w:r w:rsidR="00507EC7" w:rsidRPr="00684B09">
        <w:rPr>
          <w:rFonts w:cstheme="minorHAnsi"/>
          <w:color w:val="000000" w:themeColor="text1"/>
          <w:szCs w:val="21"/>
        </w:rPr>
        <w:t>noticed</w:t>
      </w:r>
      <w:r w:rsidRPr="00684B09">
        <w:rPr>
          <w:rFonts w:cstheme="minorHAnsi"/>
          <w:color w:val="000000" w:themeColor="text1"/>
          <w:szCs w:val="21"/>
        </w:rPr>
        <w:t xml:space="preserve"> that fructose_6_phosphate appeared in step 3 and 4 instead of ructose_6_phosphate. Therefore, we thought that in step 2, it should be fructose_6_phosphate. We changed ructose_6_phosphate to fructose_6_phosphate and removed the ructose_6_phosphate from “Species”.</w:t>
      </w:r>
    </w:p>
    <w:p w14:paraId="3E8998A7" w14:textId="5667F949" w:rsidR="006E6AB0" w:rsidRDefault="006E6AB0" w:rsidP="006E6AB0">
      <w:pPr>
        <w:pStyle w:val="a6"/>
        <w:spacing w:line="276" w:lineRule="auto"/>
        <w:ind w:left="360" w:firstLineChars="0" w:firstLine="0"/>
        <w:rPr>
          <w:rFonts w:cstheme="minorHAnsi"/>
          <w:color w:val="000000" w:themeColor="text1"/>
          <w:szCs w:val="21"/>
        </w:rPr>
      </w:pPr>
    </w:p>
    <w:p w14:paraId="6DD35C34" w14:textId="77777777" w:rsidR="006E6AB0" w:rsidRPr="006E6AB0" w:rsidRDefault="006E6AB0" w:rsidP="006E6AB0">
      <w:pPr>
        <w:pStyle w:val="a6"/>
        <w:spacing w:line="276" w:lineRule="auto"/>
        <w:ind w:left="360" w:firstLineChars="0" w:firstLine="0"/>
        <w:rPr>
          <w:rFonts w:cstheme="minorHAnsi"/>
          <w:color w:val="000000" w:themeColor="text1"/>
          <w:szCs w:val="21"/>
        </w:rPr>
      </w:pPr>
    </w:p>
    <w:p w14:paraId="3C51DCB3" w14:textId="602AD248" w:rsidR="00DC7CF9" w:rsidRPr="00684B09" w:rsidRDefault="00481C0C" w:rsidP="005B0682">
      <w:pPr>
        <w:spacing w:line="276" w:lineRule="auto"/>
        <w:jc w:val="both"/>
        <w:rPr>
          <w:rFonts w:asciiTheme="minorHAnsi" w:hAnsiTheme="minorHAnsi" w:cstheme="minorHAnsi"/>
          <w:b/>
          <w:bCs/>
          <w:color w:val="000000" w:themeColor="text1"/>
          <w:sz w:val="21"/>
          <w:szCs w:val="21"/>
        </w:rPr>
      </w:pPr>
      <w:r w:rsidRPr="006E6AB0">
        <w:rPr>
          <w:b/>
          <w:bCs/>
          <w:color w:val="000000" w:themeColor="text1"/>
        </w:rPr>
        <w:lastRenderedPageBreak/>
        <w:t>Extension of the model</w:t>
      </w:r>
    </w:p>
    <w:p w14:paraId="2B8CA66E" w14:textId="512A06FA" w:rsidR="009F2DD9" w:rsidRPr="00684B09" w:rsidRDefault="009F2DD9" w:rsidP="001E666F">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In the first six steps, we obtained 1_3_bisphosphoglycerate</w:t>
      </w:r>
      <w:r w:rsidR="00C97DA5" w:rsidRPr="00684B09">
        <w:rPr>
          <w:rFonts w:asciiTheme="minorHAnsi" w:hAnsiTheme="minorHAnsi" w:cstheme="minorHAnsi"/>
          <w:color w:val="000000" w:themeColor="text1"/>
          <w:sz w:val="21"/>
          <w:szCs w:val="21"/>
        </w:rPr>
        <w:t>. Hence,</w:t>
      </w:r>
      <w:r w:rsidRPr="00684B09">
        <w:rPr>
          <w:rFonts w:asciiTheme="minorHAnsi" w:hAnsiTheme="minorHAnsi" w:cstheme="minorHAnsi"/>
          <w:color w:val="000000" w:themeColor="text1"/>
          <w:sz w:val="21"/>
          <w:szCs w:val="21"/>
        </w:rPr>
        <w:t xml:space="preserve"> our next goal was to complete the glycolysis model by converting 1_3_bisphosphoglycerate to pyruvate within four steps.</w:t>
      </w:r>
    </w:p>
    <w:p w14:paraId="4DD996E9" w14:textId="53DBCCCC" w:rsidR="009F2DD9" w:rsidRPr="00684B09" w:rsidRDefault="009F2DD9" w:rsidP="005B0682">
      <w:pPr>
        <w:spacing w:line="276" w:lineRule="auto"/>
        <w:jc w:val="both"/>
        <w:rPr>
          <w:rFonts w:asciiTheme="minorHAnsi" w:hAnsiTheme="minorHAnsi" w:cstheme="minorHAnsi"/>
          <w:b/>
          <w:color w:val="000000" w:themeColor="text1"/>
          <w:sz w:val="21"/>
          <w:szCs w:val="21"/>
        </w:rPr>
      </w:pPr>
      <w:r w:rsidRPr="00684B09">
        <w:rPr>
          <w:rFonts w:asciiTheme="minorHAnsi" w:hAnsiTheme="minorHAnsi" w:cstheme="minorHAnsi"/>
          <w:b/>
          <w:color w:val="000000" w:themeColor="text1"/>
          <w:sz w:val="21"/>
          <w:szCs w:val="21"/>
        </w:rPr>
        <w:t xml:space="preserve">Step 7: 1_3_bisphosphoglycerate + </w:t>
      </w:r>
      <w:proofErr w:type="spellStart"/>
      <w:r w:rsidRPr="00684B09">
        <w:rPr>
          <w:rFonts w:asciiTheme="minorHAnsi" w:hAnsiTheme="minorHAnsi" w:cstheme="minorHAnsi"/>
          <w:b/>
          <w:color w:val="000000" w:themeColor="text1"/>
          <w:sz w:val="21"/>
          <w:szCs w:val="21"/>
        </w:rPr>
        <w:t>phosphoglycerate_kinase</w:t>
      </w:r>
      <w:proofErr w:type="spellEnd"/>
      <w:r w:rsidRPr="00684B09">
        <w:rPr>
          <w:rFonts w:asciiTheme="minorHAnsi" w:hAnsiTheme="minorHAnsi" w:cstheme="minorHAnsi"/>
          <w:b/>
          <w:color w:val="000000" w:themeColor="text1"/>
          <w:sz w:val="21"/>
          <w:szCs w:val="21"/>
        </w:rPr>
        <w:t xml:space="preserve"> + ADP = 3_phosphoglycerate + ATP + </w:t>
      </w:r>
      <w:proofErr w:type="spellStart"/>
      <w:r w:rsidRPr="00684B09">
        <w:rPr>
          <w:rFonts w:asciiTheme="minorHAnsi" w:hAnsiTheme="minorHAnsi" w:cstheme="minorHAnsi"/>
          <w:b/>
          <w:color w:val="000000" w:themeColor="text1"/>
          <w:sz w:val="21"/>
          <w:szCs w:val="21"/>
        </w:rPr>
        <w:t>phosphoglycerate_kinase</w:t>
      </w:r>
      <w:proofErr w:type="spellEnd"/>
      <w:r w:rsidR="00D31802" w:rsidRPr="00684B09">
        <w:rPr>
          <w:rFonts w:asciiTheme="minorHAnsi" w:hAnsiTheme="minorHAnsi" w:cstheme="minorHAnsi"/>
          <w:b/>
          <w:color w:val="000000" w:themeColor="text1"/>
          <w:sz w:val="21"/>
          <w:szCs w:val="21"/>
        </w:rPr>
        <w:t xml:space="preserve"> (Alberts et al., 2015</w:t>
      </w:r>
      <w:r w:rsidR="00B14CF8" w:rsidRPr="00684B09">
        <w:rPr>
          <w:rFonts w:asciiTheme="minorHAnsi" w:hAnsiTheme="minorHAnsi" w:cstheme="minorHAnsi"/>
          <w:b/>
          <w:color w:val="000000" w:themeColor="text1"/>
          <w:sz w:val="21"/>
          <w:szCs w:val="21"/>
        </w:rPr>
        <w:t>;</w:t>
      </w:r>
      <w:r w:rsidR="00E538D4" w:rsidRPr="00684B09">
        <w:rPr>
          <w:rFonts w:asciiTheme="minorHAnsi" w:hAnsiTheme="minorHAnsi" w:cstheme="minorHAnsi"/>
          <w:b/>
          <w:color w:val="000000" w:themeColor="text1"/>
          <w:sz w:val="21"/>
          <w:szCs w:val="21"/>
        </w:rPr>
        <w:t xml:space="preserve"> Campbell et al., 2018</w:t>
      </w:r>
      <w:r w:rsidR="00D31802" w:rsidRPr="00684B09">
        <w:rPr>
          <w:rFonts w:asciiTheme="minorHAnsi" w:hAnsiTheme="minorHAnsi" w:cstheme="minorHAnsi"/>
          <w:b/>
          <w:color w:val="000000" w:themeColor="text1"/>
          <w:sz w:val="21"/>
          <w:szCs w:val="21"/>
        </w:rPr>
        <w:t>)</w:t>
      </w:r>
    </w:p>
    <w:p w14:paraId="2F7F5764" w14:textId="3222EB90" w:rsidR="009F2DD9" w:rsidRPr="00684B09" w:rsidRDefault="009F2DD9" w:rsidP="001E666F">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First, we constructed a </w:t>
      </w:r>
      <w:r w:rsidR="00D31802" w:rsidRPr="00684B09">
        <w:rPr>
          <w:rFonts w:asciiTheme="minorHAnsi" w:hAnsiTheme="minorHAnsi" w:cstheme="minorHAnsi"/>
          <w:color w:val="000000" w:themeColor="text1"/>
          <w:sz w:val="21"/>
          <w:szCs w:val="21"/>
        </w:rPr>
        <w:t xml:space="preserve">reversible </w:t>
      </w:r>
      <w:r w:rsidRPr="00684B09">
        <w:rPr>
          <w:rFonts w:asciiTheme="minorHAnsi" w:hAnsiTheme="minorHAnsi" w:cstheme="minorHAnsi"/>
          <w:color w:val="000000" w:themeColor="text1"/>
          <w:sz w:val="21"/>
          <w:szCs w:val="21"/>
        </w:rPr>
        <w:t>reaction that converts 1_3_bisphosphoglycerate to 3_phosphoglycerate</w:t>
      </w:r>
      <w:r w:rsidR="00570340" w:rsidRPr="00684B09">
        <w:rPr>
          <w:rFonts w:asciiTheme="minorHAnsi" w:hAnsiTheme="minorHAnsi" w:cstheme="minorHAnsi"/>
          <w:color w:val="000000" w:themeColor="text1"/>
          <w:sz w:val="21"/>
          <w:szCs w:val="21"/>
        </w:rPr>
        <w:t xml:space="preserve">, which </w:t>
      </w:r>
      <w:r w:rsidRPr="00684B09">
        <w:rPr>
          <w:rFonts w:asciiTheme="minorHAnsi" w:hAnsiTheme="minorHAnsi" w:cstheme="minorHAnsi"/>
          <w:color w:val="000000" w:themeColor="text1"/>
          <w:sz w:val="21"/>
          <w:szCs w:val="21"/>
        </w:rPr>
        <w:t>consumes energy and requires an enzyme to cataly</w:t>
      </w:r>
      <w:r w:rsidR="002D6598" w:rsidRPr="00684B09">
        <w:rPr>
          <w:rFonts w:asciiTheme="minorHAnsi" w:hAnsiTheme="minorHAnsi" w:cstheme="minorHAnsi"/>
          <w:color w:val="000000" w:themeColor="text1"/>
          <w:sz w:val="21"/>
          <w:szCs w:val="21"/>
        </w:rPr>
        <w:t>s</w:t>
      </w:r>
      <w:r w:rsidRPr="00684B09">
        <w:rPr>
          <w:rFonts w:asciiTheme="minorHAnsi" w:hAnsiTheme="minorHAnsi" w:cstheme="minorHAnsi"/>
          <w:color w:val="000000" w:themeColor="text1"/>
          <w:sz w:val="21"/>
          <w:szCs w:val="21"/>
        </w:rPr>
        <w:t>e it. Therefore, ADP and a special enzyme called phosphoglycerate kinase</w:t>
      </w:r>
      <w:r w:rsidR="00CE7A71" w:rsidRPr="00684B09">
        <w:rPr>
          <w:rFonts w:asciiTheme="minorHAnsi" w:hAnsiTheme="minorHAnsi" w:cstheme="minorHAnsi"/>
          <w:color w:val="000000" w:themeColor="text1"/>
          <w:sz w:val="21"/>
          <w:szCs w:val="21"/>
        </w:rPr>
        <w:t xml:space="preserve"> were added</w:t>
      </w:r>
      <w:r w:rsidRPr="00684B09">
        <w:rPr>
          <w:rFonts w:asciiTheme="minorHAnsi" w:hAnsiTheme="minorHAnsi" w:cstheme="minorHAnsi"/>
          <w:color w:val="000000" w:themeColor="text1"/>
          <w:sz w:val="21"/>
          <w:szCs w:val="21"/>
        </w:rPr>
        <w:t xml:space="preserve"> to the reactants. </w:t>
      </w:r>
      <w:r w:rsidR="00E66857" w:rsidRPr="00684B09">
        <w:rPr>
          <w:rFonts w:asciiTheme="minorHAnsi" w:hAnsiTheme="minorHAnsi" w:cstheme="minorHAnsi"/>
          <w:color w:val="000000" w:themeColor="text1"/>
          <w:sz w:val="21"/>
          <w:szCs w:val="21"/>
        </w:rPr>
        <w:t>Accordingly</w:t>
      </w:r>
      <w:r w:rsidRPr="00684B09">
        <w:rPr>
          <w:rFonts w:asciiTheme="minorHAnsi" w:hAnsiTheme="minorHAnsi" w:cstheme="minorHAnsi"/>
          <w:color w:val="000000" w:themeColor="text1"/>
          <w:sz w:val="21"/>
          <w:szCs w:val="21"/>
        </w:rPr>
        <w:t xml:space="preserve">, </w:t>
      </w:r>
      <w:r w:rsidR="00E66857" w:rsidRPr="00684B09">
        <w:rPr>
          <w:rFonts w:asciiTheme="minorHAnsi" w:hAnsiTheme="minorHAnsi" w:cstheme="minorHAnsi"/>
          <w:color w:val="000000" w:themeColor="text1"/>
          <w:sz w:val="21"/>
          <w:szCs w:val="21"/>
        </w:rPr>
        <w:t>the products contain</w:t>
      </w:r>
      <w:r w:rsidRPr="00684B09">
        <w:rPr>
          <w:rFonts w:asciiTheme="minorHAnsi" w:hAnsiTheme="minorHAnsi" w:cstheme="minorHAnsi"/>
          <w:color w:val="000000" w:themeColor="text1"/>
          <w:sz w:val="21"/>
          <w:szCs w:val="21"/>
        </w:rPr>
        <w:t xml:space="preserve"> ATP and phosphoglycerate kinase. In addition, we added phosphoglycerate kinase and 3_phosphoglycerate to “Species”. We set the initial concentrations of 3_phosphoglycerate as 0 mmol/ml and phosphoglycerate kinase as 1 mmol/ml.</w:t>
      </w:r>
    </w:p>
    <w:p w14:paraId="43485CA3" w14:textId="2A945AF6" w:rsidR="009F2DD9" w:rsidRPr="00684B09" w:rsidRDefault="009F2DD9" w:rsidP="005B0682">
      <w:pPr>
        <w:spacing w:line="276" w:lineRule="auto"/>
        <w:jc w:val="both"/>
        <w:rPr>
          <w:rFonts w:asciiTheme="minorHAnsi" w:hAnsiTheme="minorHAnsi" w:cstheme="minorHAnsi"/>
          <w:b/>
          <w:color w:val="000000" w:themeColor="text1"/>
          <w:sz w:val="21"/>
          <w:szCs w:val="21"/>
        </w:rPr>
      </w:pPr>
      <w:r w:rsidRPr="00684B09">
        <w:rPr>
          <w:rFonts w:asciiTheme="minorHAnsi" w:hAnsiTheme="minorHAnsi" w:cstheme="minorHAnsi"/>
          <w:b/>
          <w:color w:val="000000" w:themeColor="text1"/>
          <w:sz w:val="21"/>
          <w:szCs w:val="21"/>
        </w:rPr>
        <w:t xml:space="preserve">Step 8: 3_phosphoglycerate + </w:t>
      </w:r>
      <w:proofErr w:type="spellStart"/>
      <w:r w:rsidRPr="00684B09">
        <w:rPr>
          <w:rFonts w:asciiTheme="minorHAnsi" w:hAnsiTheme="minorHAnsi" w:cstheme="minorHAnsi"/>
          <w:b/>
          <w:color w:val="000000" w:themeColor="text1"/>
          <w:sz w:val="21"/>
          <w:szCs w:val="21"/>
        </w:rPr>
        <w:t>phosphoglycerate_mutase</w:t>
      </w:r>
      <w:proofErr w:type="spellEnd"/>
      <w:r w:rsidRPr="00684B09">
        <w:rPr>
          <w:rFonts w:asciiTheme="minorHAnsi" w:hAnsiTheme="minorHAnsi" w:cstheme="minorHAnsi"/>
          <w:b/>
          <w:color w:val="000000" w:themeColor="text1"/>
          <w:sz w:val="21"/>
          <w:szCs w:val="21"/>
        </w:rPr>
        <w:t xml:space="preserve"> = 2_phosphoglycerate + </w:t>
      </w:r>
      <w:proofErr w:type="spellStart"/>
      <w:r w:rsidRPr="00684B09">
        <w:rPr>
          <w:rFonts w:asciiTheme="minorHAnsi" w:hAnsiTheme="minorHAnsi" w:cstheme="minorHAnsi"/>
          <w:b/>
          <w:color w:val="000000" w:themeColor="text1"/>
          <w:sz w:val="21"/>
          <w:szCs w:val="21"/>
        </w:rPr>
        <w:t>phosphoglycerate_mutase</w:t>
      </w:r>
      <w:proofErr w:type="spellEnd"/>
      <w:r w:rsidR="00D31802" w:rsidRPr="00684B09">
        <w:rPr>
          <w:rFonts w:asciiTheme="minorHAnsi" w:hAnsiTheme="minorHAnsi" w:cstheme="minorHAnsi"/>
          <w:b/>
          <w:color w:val="000000" w:themeColor="text1"/>
          <w:sz w:val="21"/>
          <w:szCs w:val="21"/>
        </w:rPr>
        <w:t xml:space="preserve"> (Alberts et al., 2015</w:t>
      </w:r>
      <w:r w:rsidR="00B14CF8" w:rsidRPr="00684B09">
        <w:rPr>
          <w:rFonts w:asciiTheme="minorHAnsi" w:hAnsiTheme="minorHAnsi" w:cstheme="minorHAnsi"/>
          <w:b/>
          <w:color w:val="000000" w:themeColor="text1"/>
          <w:sz w:val="21"/>
          <w:szCs w:val="21"/>
        </w:rPr>
        <w:t>; Campbell et al., 2018</w:t>
      </w:r>
      <w:r w:rsidR="00D31802" w:rsidRPr="00684B09">
        <w:rPr>
          <w:rFonts w:asciiTheme="minorHAnsi" w:hAnsiTheme="minorHAnsi" w:cstheme="minorHAnsi"/>
          <w:b/>
          <w:color w:val="000000" w:themeColor="text1"/>
          <w:sz w:val="21"/>
          <w:szCs w:val="21"/>
        </w:rPr>
        <w:t>)</w:t>
      </w:r>
    </w:p>
    <w:p w14:paraId="4A16B3BA" w14:textId="09AD470E" w:rsidR="009F2DD9" w:rsidRPr="00684B09" w:rsidRDefault="009F2DD9" w:rsidP="001E666F">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The next step was to convert 3_phosphoglycerate to 2_phosphoglycerate</w:t>
      </w:r>
      <w:r w:rsidR="000E54E4" w:rsidRPr="00684B09">
        <w:rPr>
          <w:rFonts w:asciiTheme="minorHAnsi" w:hAnsiTheme="minorHAnsi" w:cstheme="minorHAnsi"/>
          <w:color w:val="000000" w:themeColor="text1"/>
          <w:sz w:val="21"/>
          <w:szCs w:val="21"/>
        </w:rPr>
        <w:t>, which</w:t>
      </w:r>
      <w:r w:rsidRPr="00684B09">
        <w:rPr>
          <w:rFonts w:asciiTheme="minorHAnsi" w:hAnsiTheme="minorHAnsi" w:cstheme="minorHAnsi"/>
          <w:color w:val="000000" w:themeColor="text1"/>
          <w:sz w:val="21"/>
          <w:szCs w:val="21"/>
        </w:rPr>
        <w:t xml:space="preserve"> is cataly</w:t>
      </w:r>
      <w:r w:rsidR="002D6598" w:rsidRPr="00684B09">
        <w:rPr>
          <w:rFonts w:asciiTheme="minorHAnsi" w:hAnsiTheme="minorHAnsi" w:cstheme="minorHAnsi"/>
          <w:color w:val="000000" w:themeColor="text1"/>
          <w:sz w:val="21"/>
          <w:szCs w:val="21"/>
        </w:rPr>
        <w:t>s</w:t>
      </w:r>
      <w:r w:rsidRPr="00684B09">
        <w:rPr>
          <w:rFonts w:asciiTheme="minorHAnsi" w:hAnsiTheme="minorHAnsi" w:cstheme="minorHAnsi"/>
          <w:color w:val="000000" w:themeColor="text1"/>
          <w:sz w:val="21"/>
          <w:szCs w:val="21"/>
        </w:rPr>
        <w:t>ed by an enzyme named phosphoglycerate mutase. Therefore, we added phosphoglycerate mutase in the reactants, products and “Species”. We set its initial concentration as 1 mmol/ml</w:t>
      </w:r>
      <w:r w:rsidR="000E54E4" w:rsidRPr="00684B09">
        <w:rPr>
          <w:rFonts w:asciiTheme="minorHAnsi" w:hAnsiTheme="minorHAnsi" w:cstheme="minorHAnsi"/>
          <w:color w:val="000000" w:themeColor="text1"/>
          <w:sz w:val="21"/>
          <w:szCs w:val="21"/>
        </w:rPr>
        <w:t>, as well as</w:t>
      </w:r>
      <w:r w:rsidRPr="00684B09">
        <w:rPr>
          <w:rFonts w:asciiTheme="minorHAnsi" w:hAnsiTheme="minorHAnsi" w:cstheme="minorHAnsi"/>
          <w:color w:val="000000" w:themeColor="text1"/>
          <w:sz w:val="21"/>
          <w:szCs w:val="21"/>
        </w:rPr>
        <w:t xml:space="preserve"> add</w:t>
      </w:r>
      <w:r w:rsidR="000E54E4" w:rsidRPr="00684B09">
        <w:rPr>
          <w:rFonts w:asciiTheme="minorHAnsi" w:hAnsiTheme="minorHAnsi" w:cstheme="minorHAnsi"/>
          <w:color w:val="000000" w:themeColor="text1"/>
          <w:sz w:val="21"/>
          <w:szCs w:val="21"/>
        </w:rPr>
        <w:t>ing</w:t>
      </w:r>
      <w:r w:rsidRPr="00684B09">
        <w:rPr>
          <w:rFonts w:asciiTheme="minorHAnsi" w:hAnsiTheme="minorHAnsi" w:cstheme="minorHAnsi"/>
          <w:color w:val="000000" w:themeColor="text1"/>
          <w:sz w:val="21"/>
          <w:szCs w:val="21"/>
        </w:rPr>
        <w:t xml:space="preserve"> 2_phosphoglycerate in “Species” and set</w:t>
      </w:r>
      <w:r w:rsidR="000E54E4" w:rsidRPr="00684B09">
        <w:rPr>
          <w:rFonts w:asciiTheme="minorHAnsi" w:hAnsiTheme="minorHAnsi" w:cstheme="minorHAnsi"/>
          <w:color w:val="000000" w:themeColor="text1"/>
          <w:sz w:val="21"/>
          <w:szCs w:val="21"/>
        </w:rPr>
        <w:t>ting</w:t>
      </w:r>
      <w:r w:rsidRPr="00684B09">
        <w:rPr>
          <w:rFonts w:asciiTheme="minorHAnsi" w:hAnsiTheme="minorHAnsi" w:cstheme="minorHAnsi"/>
          <w:color w:val="000000" w:themeColor="text1"/>
          <w:sz w:val="21"/>
          <w:szCs w:val="21"/>
        </w:rPr>
        <w:t xml:space="preserve"> its initial concentration </w:t>
      </w:r>
      <w:r w:rsidR="000E54E4" w:rsidRPr="00684B09">
        <w:rPr>
          <w:rFonts w:asciiTheme="minorHAnsi" w:hAnsiTheme="minorHAnsi" w:cstheme="minorHAnsi"/>
          <w:color w:val="000000" w:themeColor="text1"/>
          <w:sz w:val="21"/>
          <w:szCs w:val="21"/>
        </w:rPr>
        <w:t>as</w:t>
      </w:r>
      <w:r w:rsidRPr="00684B09">
        <w:rPr>
          <w:rFonts w:asciiTheme="minorHAnsi" w:hAnsiTheme="minorHAnsi" w:cstheme="minorHAnsi"/>
          <w:color w:val="000000" w:themeColor="text1"/>
          <w:sz w:val="21"/>
          <w:szCs w:val="21"/>
        </w:rPr>
        <w:t xml:space="preserve"> 0 mmol/ml.</w:t>
      </w:r>
      <w:r w:rsidR="00D31802" w:rsidRPr="00684B09">
        <w:rPr>
          <w:rFonts w:asciiTheme="minorHAnsi" w:hAnsiTheme="minorHAnsi" w:cstheme="minorHAnsi"/>
          <w:color w:val="000000" w:themeColor="text1"/>
          <w:sz w:val="21"/>
          <w:szCs w:val="21"/>
        </w:rPr>
        <w:t xml:space="preserve"> </w:t>
      </w:r>
      <w:r w:rsidR="004F668F" w:rsidRPr="00684B09">
        <w:rPr>
          <w:rFonts w:asciiTheme="minorHAnsi" w:hAnsiTheme="minorHAnsi" w:cstheme="minorHAnsi"/>
          <w:color w:val="000000" w:themeColor="text1"/>
          <w:sz w:val="21"/>
          <w:szCs w:val="21"/>
        </w:rPr>
        <w:t xml:space="preserve">This reaction was set to be a reversible reaction. </w:t>
      </w:r>
    </w:p>
    <w:p w14:paraId="63F9D098" w14:textId="03421551" w:rsidR="009F2DD9" w:rsidRPr="00684B09" w:rsidRDefault="009F2DD9" w:rsidP="005B0682">
      <w:pPr>
        <w:spacing w:line="276" w:lineRule="auto"/>
        <w:jc w:val="both"/>
        <w:rPr>
          <w:rFonts w:asciiTheme="minorHAnsi" w:hAnsiTheme="minorHAnsi" w:cstheme="minorHAnsi"/>
          <w:b/>
          <w:color w:val="000000" w:themeColor="text1"/>
          <w:sz w:val="21"/>
          <w:szCs w:val="21"/>
        </w:rPr>
      </w:pPr>
      <w:r w:rsidRPr="00684B09">
        <w:rPr>
          <w:rFonts w:asciiTheme="minorHAnsi" w:hAnsiTheme="minorHAnsi" w:cstheme="minorHAnsi"/>
          <w:b/>
          <w:color w:val="000000" w:themeColor="text1"/>
          <w:sz w:val="21"/>
          <w:szCs w:val="21"/>
        </w:rPr>
        <w:t xml:space="preserve">Step 9: 2_phosphoglycerate + </w:t>
      </w:r>
      <w:proofErr w:type="spellStart"/>
      <w:r w:rsidRPr="00684B09">
        <w:rPr>
          <w:rFonts w:asciiTheme="minorHAnsi" w:hAnsiTheme="minorHAnsi" w:cstheme="minorHAnsi"/>
          <w:b/>
          <w:color w:val="000000" w:themeColor="text1"/>
          <w:sz w:val="21"/>
          <w:szCs w:val="21"/>
        </w:rPr>
        <w:t>phosphopyruvate_hydratase</w:t>
      </w:r>
      <w:proofErr w:type="spellEnd"/>
      <w:r w:rsidRPr="00684B09">
        <w:rPr>
          <w:rFonts w:asciiTheme="minorHAnsi" w:hAnsiTheme="minorHAnsi" w:cstheme="minorHAnsi"/>
          <w:b/>
          <w:color w:val="000000" w:themeColor="text1"/>
          <w:sz w:val="21"/>
          <w:szCs w:val="21"/>
        </w:rPr>
        <w:t xml:space="preserve"> = phosphoenolpyruvate + </w:t>
      </w:r>
      <w:proofErr w:type="spellStart"/>
      <w:r w:rsidRPr="00684B09">
        <w:rPr>
          <w:rFonts w:asciiTheme="minorHAnsi" w:hAnsiTheme="minorHAnsi" w:cstheme="minorHAnsi"/>
          <w:b/>
          <w:color w:val="000000" w:themeColor="text1"/>
          <w:sz w:val="21"/>
          <w:szCs w:val="21"/>
        </w:rPr>
        <w:t>phosphopyruvate_hydratase</w:t>
      </w:r>
      <w:proofErr w:type="spellEnd"/>
      <w:r w:rsidR="00D31802" w:rsidRPr="00684B09">
        <w:rPr>
          <w:rFonts w:asciiTheme="minorHAnsi" w:hAnsiTheme="minorHAnsi" w:cstheme="minorHAnsi"/>
          <w:b/>
          <w:color w:val="000000" w:themeColor="text1"/>
          <w:sz w:val="21"/>
          <w:szCs w:val="21"/>
        </w:rPr>
        <w:t xml:space="preserve"> (Alberts et al., 2015</w:t>
      </w:r>
      <w:r w:rsidR="00B14CF8" w:rsidRPr="00684B09">
        <w:rPr>
          <w:rFonts w:asciiTheme="minorHAnsi" w:hAnsiTheme="minorHAnsi" w:cstheme="minorHAnsi"/>
          <w:b/>
          <w:color w:val="000000" w:themeColor="text1"/>
          <w:sz w:val="21"/>
          <w:szCs w:val="21"/>
        </w:rPr>
        <w:t>; Campbell et al., 2018</w:t>
      </w:r>
      <w:r w:rsidR="00D31802" w:rsidRPr="00684B09">
        <w:rPr>
          <w:rFonts w:asciiTheme="minorHAnsi" w:hAnsiTheme="minorHAnsi" w:cstheme="minorHAnsi"/>
          <w:b/>
          <w:color w:val="000000" w:themeColor="text1"/>
          <w:sz w:val="21"/>
          <w:szCs w:val="21"/>
        </w:rPr>
        <w:t>)</w:t>
      </w:r>
    </w:p>
    <w:p w14:paraId="01C431E3" w14:textId="3E097A31" w:rsidR="009F2DD9" w:rsidRPr="009D3D74" w:rsidRDefault="009F2DD9" w:rsidP="000E54E4">
      <w:pPr>
        <w:spacing w:line="276" w:lineRule="auto"/>
        <w:ind w:firstLineChars="100" w:firstLine="210"/>
        <w:jc w:val="both"/>
        <w:rPr>
          <w:rFonts w:asciiTheme="minorHAnsi" w:hAnsiTheme="minorHAnsi" w:cstheme="minorHAnsi"/>
          <w:color w:val="FF0000"/>
          <w:sz w:val="21"/>
          <w:szCs w:val="21"/>
          <w:lang w:val="en-US"/>
        </w:rPr>
      </w:pPr>
      <w:r w:rsidRPr="00684B09">
        <w:rPr>
          <w:rFonts w:asciiTheme="minorHAnsi" w:hAnsiTheme="minorHAnsi" w:cstheme="minorHAnsi"/>
          <w:color w:val="000000" w:themeColor="text1"/>
          <w:sz w:val="21"/>
          <w:szCs w:val="21"/>
        </w:rPr>
        <w:t xml:space="preserve">After obtaining 2_phosphoglycerate, we used </w:t>
      </w:r>
      <w:proofErr w:type="spellStart"/>
      <w:r w:rsidRPr="00684B09">
        <w:rPr>
          <w:rFonts w:asciiTheme="minorHAnsi" w:hAnsiTheme="minorHAnsi" w:cstheme="minorHAnsi"/>
          <w:color w:val="000000" w:themeColor="text1"/>
          <w:sz w:val="21"/>
          <w:szCs w:val="21"/>
        </w:rPr>
        <w:t>phosphopyruvate</w:t>
      </w:r>
      <w:proofErr w:type="spellEnd"/>
      <w:r w:rsidRPr="00684B09">
        <w:rPr>
          <w:rFonts w:asciiTheme="minorHAnsi" w:hAnsiTheme="minorHAnsi" w:cstheme="minorHAnsi"/>
          <w:color w:val="000000" w:themeColor="text1"/>
          <w:sz w:val="21"/>
          <w:szCs w:val="21"/>
        </w:rPr>
        <w:t xml:space="preserve"> hydratase to translate 2_phosphoglycerate to phosphoenolpyruvate</w:t>
      </w:r>
      <w:r w:rsidR="004F668F" w:rsidRPr="00684B09">
        <w:rPr>
          <w:rFonts w:asciiTheme="minorHAnsi" w:hAnsiTheme="minorHAnsi" w:cstheme="minorHAnsi"/>
          <w:color w:val="000000" w:themeColor="text1"/>
          <w:sz w:val="21"/>
          <w:szCs w:val="21"/>
        </w:rPr>
        <w:t xml:space="preserve"> </w:t>
      </w:r>
      <w:r w:rsidR="00B977CF" w:rsidRPr="00684B09">
        <w:rPr>
          <w:rFonts w:asciiTheme="minorHAnsi" w:hAnsiTheme="minorHAnsi" w:cstheme="minorHAnsi"/>
          <w:color w:val="000000" w:themeColor="text1"/>
          <w:sz w:val="21"/>
          <w:szCs w:val="21"/>
        </w:rPr>
        <w:t>through</w:t>
      </w:r>
      <w:r w:rsidR="004F668F" w:rsidRPr="00684B09">
        <w:rPr>
          <w:rFonts w:asciiTheme="minorHAnsi" w:hAnsiTheme="minorHAnsi" w:cstheme="minorHAnsi"/>
          <w:color w:val="000000" w:themeColor="text1"/>
          <w:sz w:val="21"/>
          <w:szCs w:val="21"/>
        </w:rPr>
        <w:t xml:space="preserve"> a reversible reaction</w:t>
      </w:r>
      <w:r w:rsidRPr="00684B09">
        <w:rPr>
          <w:rFonts w:asciiTheme="minorHAnsi" w:hAnsiTheme="minorHAnsi" w:cstheme="minorHAnsi"/>
          <w:color w:val="000000" w:themeColor="text1"/>
          <w:sz w:val="21"/>
          <w:szCs w:val="21"/>
        </w:rPr>
        <w:t xml:space="preserve">. Similar to step 7 and 8, phosphoenolpyruvate and </w:t>
      </w:r>
      <w:proofErr w:type="spellStart"/>
      <w:r w:rsidRPr="00684B09">
        <w:rPr>
          <w:rFonts w:asciiTheme="minorHAnsi" w:hAnsiTheme="minorHAnsi" w:cstheme="minorHAnsi"/>
          <w:color w:val="000000" w:themeColor="text1"/>
          <w:sz w:val="21"/>
          <w:szCs w:val="21"/>
        </w:rPr>
        <w:t>phosphopyruvate</w:t>
      </w:r>
      <w:proofErr w:type="spellEnd"/>
      <w:r w:rsidRPr="00684B09">
        <w:rPr>
          <w:rFonts w:asciiTheme="minorHAnsi" w:hAnsiTheme="minorHAnsi" w:cstheme="minorHAnsi"/>
          <w:color w:val="000000" w:themeColor="text1"/>
          <w:sz w:val="21"/>
          <w:szCs w:val="21"/>
        </w:rPr>
        <w:t xml:space="preserve"> hydratase w</w:t>
      </w:r>
      <w:r w:rsidR="000E54E4" w:rsidRPr="00684B09">
        <w:rPr>
          <w:rFonts w:asciiTheme="minorHAnsi" w:hAnsiTheme="minorHAnsi" w:cstheme="minorHAnsi"/>
          <w:color w:val="000000" w:themeColor="text1"/>
          <w:sz w:val="21"/>
          <w:szCs w:val="21"/>
        </w:rPr>
        <w:t>ere</w:t>
      </w:r>
      <w:r w:rsidRPr="00684B09">
        <w:rPr>
          <w:rFonts w:asciiTheme="minorHAnsi" w:hAnsiTheme="minorHAnsi" w:cstheme="minorHAnsi"/>
          <w:color w:val="000000" w:themeColor="text1"/>
          <w:sz w:val="21"/>
          <w:szCs w:val="21"/>
        </w:rPr>
        <w:t xml:space="preserve"> added to “Species” and their initial concentrations were set respectively </w:t>
      </w:r>
      <w:r w:rsidR="000E54E4" w:rsidRPr="00684B09">
        <w:rPr>
          <w:rFonts w:asciiTheme="minorHAnsi" w:hAnsiTheme="minorHAnsi" w:cstheme="minorHAnsi"/>
          <w:color w:val="000000" w:themeColor="text1"/>
          <w:sz w:val="21"/>
          <w:szCs w:val="21"/>
        </w:rPr>
        <w:t>as</w:t>
      </w:r>
      <w:r w:rsidRPr="00684B09">
        <w:rPr>
          <w:rFonts w:asciiTheme="minorHAnsi" w:hAnsiTheme="minorHAnsi" w:cstheme="minorHAnsi"/>
          <w:color w:val="000000" w:themeColor="text1"/>
          <w:sz w:val="21"/>
          <w:szCs w:val="21"/>
        </w:rPr>
        <w:t xml:space="preserve"> 0 mmol/ml and 1mmol/ml.</w:t>
      </w:r>
      <w:r w:rsidR="00075651">
        <w:rPr>
          <w:rFonts w:asciiTheme="minorHAnsi" w:hAnsiTheme="minorHAnsi" w:cstheme="minorHAnsi"/>
          <w:color w:val="000000" w:themeColor="text1"/>
          <w:sz w:val="21"/>
          <w:szCs w:val="21"/>
        </w:rPr>
        <w:t xml:space="preserve"> </w:t>
      </w:r>
      <w:r w:rsidR="00075651" w:rsidRPr="009D3D74">
        <w:rPr>
          <w:rFonts w:asciiTheme="minorHAnsi" w:hAnsiTheme="minorHAnsi" w:cstheme="minorHAnsi"/>
          <w:color w:val="FF0000"/>
          <w:sz w:val="21"/>
          <w:szCs w:val="21"/>
        </w:rPr>
        <w:t xml:space="preserve">In such an aqueous environment as cytosol, water </w:t>
      </w:r>
      <w:r w:rsidR="00075651" w:rsidRPr="009D3D74">
        <w:rPr>
          <w:rFonts w:asciiTheme="minorHAnsi" w:hAnsiTheme="minorHAnsi" w:cstheme="minorHAnsi"/>
          <w:color w:val="FF0000"/>
          <w:sz w:val="21"/>
          <w:szCs w:val="21"/>
          <w:lang w:val="en-US"/>
        </w:rPr>
        <w:t>production of this reaction should not affect the reaction rate, therefore</w:t>
      </w:r>
      <w:r w:rsidR="0039320C">
        <w:rPr>
          <w:rFonts w:asciiTheme="minorHAnsi" w:hAnsiTheme="minorHAnsi" w:cstheme="minorHAnsi"/>
          <w:color w:val="FF0000"/>
          <w:sz w:val="21"/>
          <w:szCs w:val="21"/>
          <w:lang w:val="en-US"/>
        </w:rPr>
        <w:t>,</w:t>
      </w:r>
      <w:r w:rsidR="00075651" w:rsidRPr="009D3D74">
        <w:rPr>
          <w:rFonts w:asciiTheme="minorHAnsi" w:hAnsiTheme="minorHAnsi" w:cstheme="minorHAnsi"/>
          <w:color w:val="FF0000"/>
          <w:sz w:val="21"/>
          <w:szCs w:val="21"/>
          <w:lang w:val="en-US"/>
        </w:rPr>
        <w:t xml:space="preserve"> water is excluded from the </w:t>
      </w:r>
      <w:r w:rsidR="00075651" w:rsidRPr="009D3D74">
        <w:rPr>
          <w:rFonts w:asciiTheme="minorHAnsi" w:hAnsiTheme="minorHAnsi" w:cstheme="minorHAnsi" w:hint="eastAsia"/>
          <w:color w:val="FF0000"/>
          <w:sz w:val="21"/>
          <w:szCs w:val="21"/>
          <w:lang w:val="en-US"/>
        </w:rPr>
        <w:t>equation</w:t>
      </w:r>
      <w:r w:rsidR="00075651" w:rsidRPr="009D3D74">
        <w:rPr>
          <w:rFonts w:asciiTheme="minorHAnsi" w:hAnsiTheme="minorHAnsi" w:cstheme="minorHAnsi"/>
          <w:color w:val="FF0000"/>
          <w:sz w:val="21"/>
          <w:szCs w:val="21"/>
          <w:lang w:val="en-US"/>
        </w:rPr>
        <w:t xml:space="preserve"> above.</w:t>
      </w:r>
    </w:p>
    <w:p w14:paraId="5EBA7CB2" w14:textId="67556E22" w:rsidR="009F2DD9" w:rsidRPr="00684B09" w:rsidRDefault="009F2DD9" w:rsidP="005B0682">
      <w:pPr>
        <w:spacing w:line="276" w:lineRule="auto"/>
        <w:jc w:val="both"/>
        <w:rPr>
          <w:rFonts w:asciiTheme="minorHAnsi" w:hAnsiTheme="minorHAnsi" w:cstheme="minorHAnsi"/>
          <w:b/>
          <w:color w:val="000000" w:themeColor="text1"/>
          <w:sz w:val="21"/>
          <w:szCs w:val="21"/>
        </w:rPr>
      </w:pPr>
      <w:r w:rsidRPr="00684B09">
        <w:rPr>
          <w:rFonts w:asciiTheme="minorHAnsi" w:hAnsiTheme="minorHAnsi" w:cstheme="minorHAnsi"/>
          <w:b/>
          <w:color w:val="000000" w:themeColor="text1"/>
          <w:sz w:val="21"/>
          <w:szCs w:val="21"/>
        </w:rPr>
        <w:t xml:space="preserve">Step 10: phosphoenolpyruvate + ADP + </w:t>
      </w:r>
      <w:proofErr w:type="spellStart"/>
      <w:r w:rsidRPr="00684B09">
        <w:rPr>
          <w:rFonts w:asciiTheme="minorHAnsi" w:hAnsiTheme="minorHAnsi" w:cstheme="minorHAnsi"/>
          <w:b/>
          <w:color w:val="000000" w:themeColor="text1"/>
          <w:sz w:val="21"/>
          <w:szCs w:val="21"/>
        </w:rPr>
        <w:t>pyruvate_kinase</w:t>
      </w:r>
      <w:proofErr w:type="spellEnd"/>
      <w:r w:rsidRPr="00684B09">
        <w:rPr>
          <w:rFonts w:asciiTheme="minorHAnsi" w:hAnsiTheme="minorHAnsi" w:cstheme="minorHAnsi"/>
          <w:b/>
          <w:color w:val="000000" w:themeColor="text1"/>
          <w:sz w:val="21"/>
          <w:szCs w:val="21"/>
        </w:rPr>
        <w:t xml:space="preserve"> -&gt; pyruvate + ATP + </w:t>
      </w:r>
      <w:proofErr w:type="spellStart"/>
      <w:r w:rsidRPr="00684B09">
        <w:rPr>
          <w:rFonts w:asciiTheme="minorHAnsi" w:hAnsiTheme="minorHAnsi" w:cstheme="minorHAnsi"/>
          <w:b/>
          <w:color w:val="000000" w:themeColor="text1"/>
          <w:sz w:val="21"/>
          <w:szCs w:val="21"/>
        </w:rPr>
        <w:t>pyruvate_kinase</w:t>
      </w:r>
      <w:proofErr w:type="spellEnd"/>
      <w:r w:rsidR="00D31802" w:rsidRPr="00684B09">
        <w:rPr>
          <w:rFonts w:asciiTheme="minorHAnsi" w:hAnsiTheme="minorHAnsi" w:cstheme="minorHAnsi"/>
          <w:b/>
          <w:color w:val="000000" w:themeColor="text1"/>
          <w:sz w:val="21"/>
          <w:szCs w:val="21"/>
        </w:rPr>
        <w:t xml:space="preserve"> (Alberts et al., 2015</w:t>
      </w:r>
      <w:r w:rsidR="00B14CF8" w:rsidRPr="00684B09">
        <w:rPr>
          <w:rFonts w:asciiTheme="minorHAnsi" w:hAnsiTheme="minorHAnsi" w:cstheme="minorHAnsi"/>
          <w:b/>
          <w:color w:val="000000" w:themeColor="text1"/>
          <w:sz w:val="21"/>
          <w:szCs w:val="21"/>
        </w:rPr>
        <w:t>;</w:t>
      </w:r>
      <w:r w:rsidR="00B14CF8" w:rsidRPr="00684B09">
        <w:rPr>
          <w:rFonts w:asciiTheme="minorHAnsi" w:hAnsiTheme="minorHAnsi" w:cstheme="minorHAnsi"/>
          <w:color w:val="000000" w:themeColor="text1"/>
          <w:sz w:val="21"/>
          <w:szCs w:val="21"/>
        </w:rPr>
        <w:t xml:space="preserve"> </w:t>
      </w:r>
      <w:r w:rsidR="00B14CF8" w:rsidRPr="00684B09">
        <w:rPr>
          <w:rFonts w:asciiTheme="minorHAnsi" w:hAnsiTheme="minorHAnsi" w:cstheme="minorHAnsi"/>
          <w:b/>
          <w:color w:val="000000" w:themeColor="text1"/>
          <w:sz w:val="21"/>
          <w:szCs w:val="21"/>
        </w:rPr>
        <w:t>Campbell et al., 2018</w:t>
      </w:r>
      <w:r w:rsidR="00D31802" w:rsidRPr="00684B09">
        <w:rPr>
          <w:rFonts w:asciiTheme="minorHAnsi" w:hAnsiTheme="minorHAnsi" w:cstheme="minorHAnsi"/>
          <w:b/>
          <w:color w:val="000000" w:themeColor="text1"/>
          <w:sz w:val="21"/>
          <w:szCs w:val="21"/>
        </w:rPr>
        <w:t>)</w:t>
      </w:r>
    </w:p>
    <w:p w14:paraId="334EB174" w14:textId="725F106B" w:rsidR="009F2DD9" w:rsidRPr="00684B09" w:rsidRDefault="009F2DD9" w:rsidP="000E54E4">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The last step was to obtain pyruvate. This is an exergonic </w:t>
      </w:r>
      <w:r w:rsidR="00D31802" w:rsidRPr="00684B09">
        <w:rPr>
          <w:rFonts w:asciiTheme="minorHAnsi" w:hAnsiTheme="minorHAnsi" w:cstheme="minorHAnsi"/>
          <w:color w:val="000000" w:themeColor="text1"/>
          <w:sz w:val="21"/>
          <w:szCs w:val="21"/>
        </w:rPr>
        <w:t xml:space="preserve">and irreversible </w:t>
      </w:r>
      <w:r w:rsidRPr="00684B09">
        <w:rPr>
          <w:rFonts w:asciiTheme="minorHAnsi" w:hAnsiTheme="minorHAnsi" w:cstheme="minorHAnsi"/>
          <w:color w:val="000000" w:themeColor="text1"/>
          <w:sz w:val="21"/>
          <w:szCs w:val="21"/>
        </w:rPr>
        <w:t xml:space="preserve">reaction </w:t>
      </w:r>
      <w:proofErr w:type="spellStart"/>
      <w:r w:rsidRPr="00684B09">
        <w:rPr>
          <w:rFonts w:asciiTheme="minorHAnsi" w:hAnsiTheme="minorHAnsi" w:cstheme="minorHAnsi"/>
          <w:color w:val="000000" w:themeColor="text1"/>
          <w:sz w:val="21"/>
          <w:szCs w:val="21"/>
        </w:rPr>
        <w:t>catalyzed</w:t>
      </w:r>
      <w:proofErr w:type="spellEnd"/>
      <w:r w:rsidRPr="00684B09">
        <w:rPr>
          <w:rFonts w:asciiTheme="minorHAnsi" w:hAnsiTheme="minorHAnsi" w:cstheme="minorHAnsi"/>
          <w:color w:val="000000" w:themeColor="text1"/>
          <w:sz w:val="21"/>
          <w:szCs w:val="21"/>
        </w:rPr>
        <w:t xml:space="preserve"> by pyruvate kinase. We used phosphoenolpyruvate and ADP as the reactants while pyruvate and ATP as the products. Pyruvate kinase was added to “Species” and its initial concentration was set </w:t>
      </w:r>
      <w:r w:rsidR="000E54E4" w:rsidRPr="00684B09">
        <w:rPr>
          <w:rFonts w:asciiTheme="minorHAnsi" w:hAnsiTheme="minorHAnsi" w:cstheme="minorHAnsi"/>
          <w:color w:val="000000" w:themeColor="text1"/>
          <w:sz w:val="21"/>
          <w:szCs w:val="21"/>
        </w:rPr>
        <w:t>as</w:t>
      </w:r>
      <w:r w:rsidRPr="00684B09">
        <w:rPr>
          <w:rFonts w:asciiTheme="minorHAnsi" w:hAnsiTheme="minorHAnsi" w:cstheme="minorHAnsi"/>
          <w:color w:val="000000" w:themeColor="text1"/>
          <w:sz w:val="21"/>
          <w:szCs w:val="21"/>
        </w:rPr>
        <w:t xml:space="preserve"> 1 mmol/ml. Pyruvate was also </w:t>
      </w:r>
      <w:r w:rsidR="001322D1" w:rsidRPr="00684B09">
        <w:rPr>
          <w:rFonts w:asciiTheme="minorHAnsi" w:hAnsiTheme="minorHAnsi" w:cstheme="minorHAnsi"/>
          <w:color w:val="000000" w:themeColor="text1"/>
          <w:sz w:val="21"/>
          <w:szCs w:val="21"/>
        </w:rPr>
        <w:t>written</w:t>
      </w:r>
      <w:r w:rsidRPr="00684B09">
        <w:rPr>
          <w:rFonts w:asciiTheme="minorHAnsi" w:hAnsiTheme="minorHAnsi" w:cstheme="minorHAnsi"/>
          <w:color w:val="000000" w:themeColor="text1"/>
          <w:sz w:val="21"/>
          <w:szCs w:val="21"/>
        </w:rPr>
        <w:t xml:space="preserve"> </w:t>
      </w:r>
      <w:r w:rsidR="001322D1" w:rsidRPr="00684B09">
        <w:rPr>
          <w:rFonts w:asciiTheme="minorHAnsi" w:hAnsiTheme="minorHAnsi" w:cstheme="minorHAnsi"/>
          <w:color w:val="000000" w:themeColor="text1"/>
          <w:sz w:val="21"/>
          <w:szCs w:val="21"/>
        </w:rPr>
        <w:t>in</w:t>
      </w:r>
      <w:r w:rsidRPr="00684B09">
        <w:rPr>
          <w:rFonts w:asciiTheme="minorHAnsi" w:hAnsiTheme="minorHAnsi" w:cstheme="minorHAnsi"/>
          <w:color w:val="000000" w:themeColor="text1"/>
          <w:sz w:val="21"/>
          <w:szCs w:val="21"/>
        </w:rPr>
        <w:t xml:space="preserve">to “Species” with an initial concentration of 0 mmol/ml because it was the final product of glycolysis. </w:t>
      </w:r>
    </w:p>
    <w:p w14:paraId="6CFA7220" w14:textId="4194A6B1" w:rsidR="005B0682" w:rsidRDefault="005B0682" w:rsidP="005B0682">
      <w:pPr>
        <w:spacing w:line="276" w:lineRule="auto"/>
        <w:jc w:val="both"/>
        <w:rPr>
          <w:rFonts w:hint="eastAsia"/>
          <w:b/>
          <w:bCs/>
          <w:color w:val="000000" w:themeColor="text1"/>
        </w:rPr>
      </w:pPr>
    </w:p>
    <w:p w14:paraId="7ECBBC86" w14:textId="77777777" w:rsidR="001E2AC3" w:rsidRPr="00684B09" w:rsidRDefault="001E2AC3" w:rsidP="005B0682">
      <w:pPr>
        <w:spacing w:line="276" w:lineRule="auto"/>
        <w:jc w:val="both"/>
        <w:rPr>
          <w:rFonts w:hint="eastAsia"/>
          <w:b/>
          <w:bCs/>
          <w:color w:val="000000" w:themeColor="text1"/>
        </w:rPr>
      </w:pPr>
    </w:p>
    <w:p w14:paraId="160C4060" w14:textId="2DB9879F" w:rsidR="005B0682" w:rsidRPr="001E2AC3" w:rsidRDefault="00481C0C" w:rsidP="005B0682">
      <w:pPr>
        <w:spacing w:line="276" w:lineRule="auto"/>
        <w:jc w:val="both"/>
        <w:rPr>
          <w:rFonts w:hint="eastAsia"/>
          <w:b/>
          <w:bCs/>
          <w:color w:val="000000" w:themeColor="text1"/>
        </w:rPr>
      </w:pPr>
      <w:r w:rsidRPr="00684B09">
        <w:rPr>
          <w:b/>
          <w:bCs/>
          <w:color w:val="000000" w:themeColor="text1"/>
        </w:rPr>
        <w:t>S</w:t>
      </w:r>
      <w:r w:rsidR="005B0682" w:rsidRPr="00684B09">
        <w:rPr>
          <w:b/>
          <w:bCs/>
          <w:color w:val="000000" w:themeColor="text1"/>
        </w:rPr>
        <w:t>i</w:t>
      </w:r>
      <w:r w:rsidRPr="00684B09">
        <w:rPr>
          <w:b/>
          <w:bCs/>
          <w:color w:val="000000" w:themeColor="text1"/>
        </w:rPr>
        <w:t xml:space="preserve">mulations </w:t>
      </w:r>
    </w:p>
    <w:p w14:paraId="6F0E5287" w14:textId="77777777" w:rsidR="00DC7CF9" w:rsidRPr="00684B09" w:rsidRDefault="00481C0C" w:rsidP="008F52D7">
      <w:pPr>
        <w:spacing w:line="276" w:lineRule="auto"/>
        <w:jc w:val="both"/>
        <w:rPr>
          <w:rFonts w:asciiTheme="minorHAnsi" w:hAnsiTheme="minorHAnsi" w:cstheme="minorHAnsi"/>
          <w:b/>
          <w:bCs/>
          <w:color w:val="000000" w:themeColor="text1"/>
        </w:rPr>
      </w:pPr>
      <w:proofErr w:type="spellStart"/>
      <w:r w:rsidRPr="00684B09">
        <w:rPr>
          <w:rFonts w:asciiTheme="minorHAnsi" w:hAnsiTheme="minorHAnsi" w:cstheme="minorHAnsi"/>
          <w:b/>
          <w:bCs/>
          <w:color w:val="000000" w:themeColor="text1"/>
        </w:rPr>
        <w:t>Stochiometry</w:t>
      </w:r>
      <w:proofErr w:type="spellEnd"/>
    </w:p>
    <w:p w14:paraId="1380F2F7" w14:textId="77777777" w:rsidR="009F2DD9" w:rsidRPr="00684B09" w:rsidRDefault="009F2DD9" w:rsidP="008F52D7">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Yes. Glycolysis produces two molecules of pyruvate for every molecule of glucose used. This process is reflected in our model through the following aspects:</w:t>
      </w:r>
    </w:p>
    <w:p w14:paraId="54F5B330" w14:textId="77777777" w:rsidR="009F2DD9" w:rsidRPr="00684B09" w:rsidRDefault="009F2DD9" w:rsidP="005B0682">
      <w:pPr>
        <w:spacing w:line="276" w:lineRule="auto"/>
        <w:ind w:left="210" w:hangingChars="100" w:hanging="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1) In the overall reaction equation of glycolysis, that is, </w:t>
      </w:r>
      <w:r w:rsidRPr="00684B09">
        <w:rPr>
          <w:rFonts w:asciiTheme="minorHAnsi" w:hAnsiTheme="minorHAnsi" w:cstheme="minorHAnsi"/>
          <w:caps/>
          <w:color w:val="000000" w:themeColor="text1"/>
          <w:sz w:val="21"/>
          <w:szCs w:val="21"/>
        </w:rPr>
        <w:t>c</w:t>
      </w:r>
      <w:r w:rsidRPr="00684B09">
        <w:rPr>
          <w:rFonts w:asciiTheme="minorHAnsi" w:hAnsiTheme="minorHAnsi" w:cstheme="minorHAnsi"/>
          <w:caps/>
          <w:color w:val="000000" w:themeColor="text1"/>
          <w:sz w:val="21"/>
          <w:szCs w:val="21"/>
          <w:vertAlign w:val="subscript"/>
        </w:rPr>
        <w:t>6</w:t>
      </w:r>
      <w:r w:rsidRPr="00684B09">
        <w:rPr>
          <w:rFonts w:asciiTheme="minorHAnsi" w:hAnsiTheme="minorHAnsi" w:cstheme="minorHAnsi"/>
          <w:caps/>
          <w:color w:val="000000" w:themeColor="text1"/>
          <w:sz w:val="21"/>
          <w:szCs w:val="21"/>
        </w:rPr>
        <w:t>h</w:t>
      </w:r>
      <w:r w:rsidRPr="00684B09">
        <w:rPr>
          <w:rFonts w:asciiTheme="minorHAnsi" w:hAnsiTheme="minorHAnsi" w:cstheme="minorHAnsi"/>
          <w:caps/>
          <w:color w:val="000000" w:themeColor="text1"/>
          <w:sz w:val="21"/>
          <w:szCs w:val="21"/>
          <w:vertAlign w:val="subscript"/>
        </w:rPr>
        <w:t>12</w:t>
      </w:r>
      <w:r w:rsidRPr="00684B09">
        <w:rPr>
          <w:rFonts w:asciiTheme="minorHAnsi" w:hAnsiTheme="minorHAnsi" w:cstheme="minorHAnsi"/>
          <w:caps/>
          <w:color w:val="000000" w:themeColor="text1"/>
          <w:sz w:val="21"/>
          <w:szCs w:val="21"/>
        </w:rPr>
        <w:t>o</w:t>
      </w:r>
      <w:r w:rsidRPr="00684B09">
        <w:rPr>
          <w:rFonts w:asciiTheme="minorHAnsi" w:hAnsiTheme="minorHAnsi" w:cstheme="minorHAnsi"/>
          <w:caps/>
          <w:color w:val="000000" w:themeColor="text1"/>
          <w:sz w:val="21"/>
          <w:szCs w:val="21"/>
          <w:vertAlign w:val="subscript"/>
        </w:rPr>
        <w:t>6</w:t>
      </w:r>
      <w:r w:rsidRPr="00684B09">
        <w:rPr>
          <w:rFonts w:asciiTheme="minorHAnsi" w:hAnsiTheme="minorHAnsi" w:cstheme="minorHAnsi"/>
          <w:caps/>
          <w:color w:val="000000" w:themeColor="text1"/>
          <w:sz w:val="21"/>
          <w:szCs w:val="21"/>
        </w:rPr>
        <w:t>-&gt; 2C</w:t>
      </w:r>
      <w:r w:rsidRPr="00684B09">
        <w:rPr>
          <w:rFonts w:asciiTheme="minorHAnsi" w:hAnsiTheme="minorHAnsi" w:cstheme="minorHAnsi"/>
          <w:caps/>
          <w:color w:val="000000" w:themeColor="text1"/>
          <w:sz w:val="21"/>
          <w:szCs w:val="21"/>
          <w:vertAlign w:val="subscript"/>
        </w:rPr>
        <w:t>3</w:t>
      </w:r>
      <w:r w:rsidRPr="00684B09">
        <w:rPr>
          <w:rFonts w:asciiTheme="minorHAnsi" w:hAnsiTheme="minorHAnsi" w:cstheme="minorHAnsi"/>
          <w:caps/>
          <w:color w:val="000000" w:themeColor="text1"/>
          <w:sz w:val="21"/>
          <w:szCs w:val="21"/>
        </w:rPr>
        <w:t>H</w:t>
      </w:r>
      <w:r w:rsidRPr="00684B09">
        <w:rPr>
          <w:rFonts w:asciiTheme="minorHAnsi" w:hAnsiTheme="minorHAnsi" w:cstheme="minorHAnsi"/>
          <w:caps/>
          <w:color w:val="000000" w:themeColor="text1"/>
          <w:sz w:val="21"/>
          <w:szCs w:val="21"/>
          <w:vertAlign w:val="subscript"/>
        </w:rPr>
        <w:t>4</w:t>
      </w:r>
      <w:r w:rsidRPr="00684B09">
        <w:rPr>
          <w:rFonts w:asciiTheme="minorHAnsi" w:hAnsiTheme="minorHAnsi" w:cstheme="minorHAnsi"/>
          <w:caps/>
          <w:color w:val="000000" w:themeColor="text1"/>
          <w:sz w:val="21"/>
          <w:szCs w:val="21"/>
        </w:rPr>
        <w:t>O</w:t>
      </w:r>
      <w:r w:rsidRPr="00684B09">
        <w:rPr>
          <w:rFonts w:asciiTheme="minorHAnsi" w:hAnsiTheme="minorHAnsi" w:cstheme="minorHAnsi"/>
          <w:caps/>
          <w:color w:val="000000" w:themeColor="text1"/>
          <w:sz w:val="21"/>
          <w:szCs w:val="21"/>
          <w:vertAlign w:val="subscript"/>
        </w:rPr>
        <w:t>3</w:t>
      </w:r>
      <w:r w:rsidRPr="00684B09">
        <w:rPr>
          <w:rFonts w:asciiTheme="minorHAnsi" w:hAnsiTheme="minorHAnsi" w:cstheme="minorHAnsi"/>
          <w:caps/>
          <w:color w:val="000000" w:themeColor="text1"/>
          <w:sz w:val="21"/>
          <w:szCs w:val="21"/>
        </w:rPr>
        <w:t>+4[H]</w:t>
      </w:r>
      <w:r w:rsidRPr="00684B09">
        <w:rPr>
          <w:rFonts w:asciiTheme="minorHAnsi" w:hAnsiTheme="minorHAnsi" w:cstheme="minorHAnsi"/>
          <w:color w:val="000000" w:themeColor="text1"/>
          <w:sz w:val="21"/>
          <w:szCs w:val="21"/>
        </w:rPr>
        <w:t>, one molecule of glucose corresponds to two molecules of pyruvate according to the conservation of carbon.</w:t>
      </w:r>
    </w:p>
    <w:p w14:paraId="70E820E3" w14:textId="61CB776D" w:rsidR="009F2DD9" w:rsidRPr="00684B09" w:rsidRDefault="009F2DD9" w:rsidP="005B0682">
      <w:pPr>
        <w:spacing w:line="276" w:lineRule="auto"/>
        <w:ind w:left="210" w:hangingChars="100" w:hanging="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2) In step</w:t>
      </w:r>
      <w:r w:rsidR="008F52D7" w:rsidRPr="00684B09">
        <w:rPr>
          <w:rFonts w:asciiTheme="minorHAnsi" w:hAnsiTheme="minorHAnsi" w:cstheme="minorHAnsi"/>
          <w:color w:val="000000" w:themeColor="text1"/>
          <w:sz w:val="21"/>
          <w:szCs w:val="21"/>
        </w:rPr>
        <w:t xml:space="preserve"> </w:t>
      </w:r>
      <w:r w:rsidRPr="00684B09">
        <w:rPr>
          <w:rFonts w:asciiTheme="minorHAnsi" w:hAnsiTheme="minorHAnsi" w:cstheme="minorHAnsi"/>
          <w:color w:val="000000" w:themeColor="text1"/>
          <w:sz w:val="21"/>
          <w:szCs w:val="21"/>
        </w:rPr>
        <w:t xml:space="preserve">4, one molecule of </w:t>
      </w:r>
      <w:r w:rsidR="008F52D7" w:rsidRPr="00684B09">
        <w:rPr>
          <w:rFonts w:asciiTheme="minorHAnsi" w:hAnsiTheme="minorHAnsi" w:cstheme="minorHAnsi"/>
          <w:color w:val="000000" w:themeColor="text1"/>
          <w:sz w:val="21"/>
          <w:szCs w:val="21"/>
        </w:rPr>
        <w:t>f</w:t>
      </w:r>
      <w:r w:rsidRPr="00684B09">
        <w:rPr>
          <w:rFonts w:asciiTheme="minorHAnsi" w:hAnsiTheme="minorHAnsi" w:cstheme="minorHAnsi"/>
          <w:color w:val="000000" w:themeColor="text1"/>
          <w:sz w:val="21"/>
          <w:szCs w:val="21"/>
        </w:rPr>
        <w:t>ructose-1,6-bispho</w:t>
      </w:r>
      <w:r w:rsidR="00B6245C" w:rsidRPr="00684B09">
        <w:rPr>
          <w:rFonts w:asciiTheme="minorHAnsi" w:hAnsiTheme="minorHAnsi" w:cstheme="minorHAnsi"/>
          <w:color w:val="000000" w:themeColor="text1"/>
          <w:sz w:val="21"/>
          <w:szCs w:val="21"/>
        </w:rPr>
        <w:t>s</w:t>
      </w:r>
      <w:r w:rsidRPr="00684B09">
        <w:rPr>
          <w:rFonts w:asciiTheme="minorHAnsi" w:hAnsiTheme="minorHAnsi" w:cstheme="minorHAnsi"/>
          <w:color w:val="000000" w:themeColor="text1"/>
          <w:sz w:val="21"/>
          <w:szCs w:val="21"/>
        </w:rPr>
        <w:t xml:space="preserve">phate (6 Carbon) turns into one molecule of </w:t>
      </w:r>
      <w:r w:rsidR="008F52D7" w:rsidRPr="00684B09">
        <w:rPr>
          <w:rFonts w:asciiTheme="minorHAnsi" w:hAnsiTheme="minorHAnsi" w:cstheme="minorHAnsi"/>
          <w:color w:val="000000" w:themeColor="text1"/>
          <w:sz w:val="21"/>
          <w:szCs w:val="21"/>
        </w:rPr>
        <w:t>d</w:t>
      </w:r>
      <w:r w:rsidRPr="00684B09">
        <w:rPr>
          <w:rFonts w:asciiTheme="minorHAnsi" w:hAnsiTheme="minorHAnsi" w:cstheme="minorHAnsi"/>
          <w:color w:val="000000" w:themeColor="text1"/>
          <w:sz w:val="21"/>
          <w:szCs w:val="21"/>
        </w:rPr>
        <w:t xml:space="preserve">ihydroxyacetone-phosphate (3 Carbon) and one molecule of </w:t>
      </w:r>
      <w:r w:rsidR="008F52D7" w:rsidRPr="00684B09">
        <w:rPr>
          <w:rFonts w:asciiTheme="minorHAnsi" w:hAnsiTheme="minorHAnsi" w:cstheme="minorHAnsi"/>
          <w:color w:val="000000" w:themeColor="text1"/>
          <w:sz w:val="21"/>
          <w:szCs w:val="21"/>
        </w:rPr>
        <w:t>g</w:t>
      </w:r>
      <w:r w:rsidRPr="00684B09">
        <w:rPr>
          <w:rFonts w:asciiTheme="minorHAnsi" w:hAnsiTheme="minorHAnsi" w:cstheme="minorHAnsi"/>
          <w:color w:val="000000" w:themeColor="text1"/>
          <w:sz w:val="21"/>
          <w:szCs w:val="21"/>
        </w:rPr>
        <w:t>lyceraldehyde-3-phosphate (3 Carbon). In step</w:t>
      </w:r>
      <w:r w:rsidR="008F52D7" w:rsidRPr="00684B09">
        <w:rPr>
          <w:rFonts w:asciiTheme="minorHAnsi" w:hAnsiTheme="minorHAnsi" w:cstheme="minorHAnsi"/>
          <w:color w:val="000000" w:themeColor="text1"/>
          <w:sz w:val="21"/>
          <w:szCs w:val="21"/>
        </w:rPr>
        <w:t xml:space="preserve"> </w:t>
      </w:r>
      <w:r w:rsidRPr="00684B09">
        <w:rPr>
          <w:rFonts w:asciiTheme="minorHAnsi" w:hAnsiTheme="minorHAnsi" w:cstheme="minorHAnsi"/>
          <w:color w:val="000000" w:themeColor="text1"/>
          <w:sz w:val="21"/>
          <w:szCs w:val="21"/>
        </w:rPr>
        <w:t xml:space="preserve">5, </w:t>
      </w:r>
      <w:r w:rsidR="008F52D7" w:rsidRPr="00684B09">
        <w:rPr>
          <w:rFonts w:asciiTheme="minorHAnsi" w:hAnsiTheme="minorHAnsi" w:cstheme="minorHAnsi"/>
          <w:color w:val="000000" w:themeColor="text1"/>
          <w:sz w:val="21"/>
          <w:szCs w:val="21"/>
        </w:rPr>
        <w:t>d</w:t>
      </w:r>
      <w:r w:rsidRPr="00684B09">
        <w:rPr>
          <w:rFonts w:asciiTheme="minorHAnsi" w:hAnsiTheme="minorHAnsi" w:cstheme="minorHAnsi"/>
          <w:color w:val="000000" w:themeColor="text1"/>
          <w:sz w:val="21"/>
          <w:szCs w:val="21"/>
        </w:rPr>
        <w:t xml:space="preserve">ihydroxyacetone-phosphate (3 Carbon) becomes one molecule of </w:t>
      </w:r>
      <w:r w:rsidR="008F52D7" w:rsidRPr="00684B09">
        <w:rPr>
          <w:rFonts w:asciiTheme="minorHAnsi" w:hAnsiTheme="minorHAnsi" w:cstheme="minorHAnsi"/>
          <w:color w:val="000000" w:themeColor="text1"/>
          <w:sz w:val="21"/>
          <w:szCs w:val="21"/>
        </w:rPr>
        <w:t>g</w:t>
      </w:r>
      <w:r w:rsidRPr="00684B09">
        <w:rPr>
          <w:rFonts w:asciiTheme="minorHAnsi" w:hAnsiTheme="minorHAnsi" w:cstheme="minorHAnsi"/>
          <w:color w:val="000000" w:themeColor="text1"/>
          <w:sz w:val="21"/>
          <w:szCs w:val="21"/>
        </w:rPr>
        <w:t xml:space="preserve">lyceraldehyde-3-phosphate. In the following steps, </w:t>
      </w:r>
      <w:r w:rsidR="008F52D7" w:rsidRPr="00684B09">
        <w:rPr>
          <w:rFonts w:asciiTheme="minorHAnsi" w:hAnsiTheme="minorHAnsi" w:cstheme="minorHAnsi"/>
          <w:color w:val="000000" w:themeColor="text1"/>
          <w:sz w:val="21"/>
          <w:szCs w:val="21"/>
        </w:rPr>
        <w:t>g</w:t>
      </w:r>
      <w:r w:rsidRPr="00684B09">
        <w:rPr>
          <w:rFonts w:asciiTheme="minorHAnsi" w:hAnsiTheme="minorHAnsi" w:cstheme="minorHAnsi"/>
          <w:color w:val="000000" w:themeColor="text1"/>
          <w:sz w:val="21"/>
          <w:szCs w:val="21"/>
        </w:rPr>
        <w:t xml:space="preserve">lyceraldehyde-3-phosphate </w:t>
      </w:r>
      <w:r w:rsidR="008F52D7" w:rsidRPr="00684B09">
        <w:rPr>
          <w:rFonts w:asciiTheme="minorHAnsi" w:hAnsiTheme="minorHAnsi" w:cstheme="minorHAnsi"/>
          <w:color w:val="000000" w:themeColor="text1"/>
          <w:sz w:val="21"/>
          <w:szCs w:val="21"/>
        </w:rPr>
        <w:t>is transformed into</w:t>
      </w:r>
      <w:r w:rsidRPr="00684B09">
        <w:rPr>
          <w:rFonts w:asciiTheme="minorHAnsi" w:hAnsiTheme="minorHAnsi" w:cstheme="minorHAnsi"/>
          <w:color w:val="000000" w:themeColor="text1"/>
          <w:sz w:val="21"/>
          <w:szCs w:val="21"/>
        </w:rPr>
        <w:t xml:space="preserve"> pyruvate. </w:t>
      </w:r>
      <w:r w:rsidR="008F52D7" w:rsidRPr="00684B09">
        <w:rPr>
          <w:rFonts w:asciiTheme="minorHAnsi" w:hAnsiTheme="minorHAnsi" w:cstheme="minorHAnsi"/>
          <w:color w:val="000000" w:themeColor="text1"/>
          <w:sz w:val="21"/>
          <w:szCs w:val="21"/>
        </w:rPr>
        <w:t xml:space="preserve">It means that </w:t>
      </w:r>
      <w:r w:rsidRPr="00684B09">
        <w:rPr>
          <w:rFonts w:asciiTheme="minorHAnsi" w:hAnsiTheme="minorHAnsi" w:cstheme="minorHAnsi"/>
          <w:color w:val="000000" w:themeColor="text1"/>
          <w:sz w:val="21"/>
          <w:szCs w:val="21"/>
        </w:rPr>
        <w:t xml:space="preserve">one glucose molecule </w:t>
      </w:r>
      <w:r w:rsidR="008F52D7" w:rsidRPr="00684B09">
        <w:rPr>
          <w:rFonts w:asciiTheme="minorHAnsi" w:hAnsiTheme="minorHAnsi" w:cstheme="minorHAnsi"/>
          <w:color w:val="000000" w:themeColor="text1"/>
          <w:sz w:val="21"/>
          <w:szCs w:val="21"/>
        </w:rPr>
        <w:t>produces</w:t>
      </w:r>
      <w:r w:rsidRPr="00684B09">
        <w:rPr>
          <w:rFonts w:asciiTheme="minorHAnsi" w:hAnsiTheme="minorHAnsi" w:cstheme="minorHAnsi"/>
          <w:color w:val="000000" w:themeColor="text1"/>
          <w:sz w:val="21"/>
          <w:szCs w:val="21"/>
        </w:rPr>
        <w:t xml:space="preserve"> two molecules of </w:t>
      </w:r>
      <w:r w:rsidR="008F52D7" w:rsidRPr="00684B09">
        <w:rPr>
          <w:rFonts w:asciiTheme="minorHAnsi" w:hAnsiTheme="minorHAnsi" w:cstheme="minorHAnsi"/>
          <w:color w:val="000000" w:themeColor="text1"/>
          <w:sz w:val="21"/>
          <w:szCs w:val="21"/>
        </w:rPr>
        <w:t>g</w:t>
      </w:r>
      <w:r w:rsidRPr="00684B09">
        <w:rPr>
          <w:rFonts w:asciiTheme="minorHAnsi" w:hAnsiTheme="minorHAnsi" w:cstheme="minorHAnsi"/>
          <w:color w:val="000000" w:themeColor="text1"/>
          <w:sz w:val="21"/>
          <w:szCs w:val="21"/>
        </w:rPr>
        <w:t>lyceraldehyde-3-phosphate, subsequently into two molecules of pyruvate.</w:t>
      </w:r>
    </w:p>
    <w:p w14:paraId="14428640" w14:textId="505F92E6" w:rsidR="009F2DD9" w:rsidRPr="00684B09" w:rsidRDefault="009F2DD9" w:rsidP="005B0682">
      <w:pPr>
        <w:spacing w:line="276" w:lineRule="auto"/>
        <w:ind w:left="210" w:hangingChars="100" w:hanging="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3) To </w:t>
      </w:r>
      <w:r w:rsidR="008F52D7" w:rsidRPr="00684B09">
        <w:rPr>
          <w:rFonts w:asciiTheme="minorHAnsi" w:hAnsiTheme="minorHAnsi" w:cstheme="minorHAnsi"/>
          <w:color w:val="000000" w:themeColor="text1"/>
          <w:sz w:val="21"/>
          <w:szCs w:val="21"/>
        </w:rPr>
        <w:t>make</w:t>
      </w:r>
      <w:r w:rsidRPr="00684B09">
        <w:rPr>
          <w:rFonts w:asciiTheme="minorHAnsi" w:hAnsiTheme="minorHAnsi" w:cstheme="minorHAnsi"/>
          <w:color w:val="000000" w:themeColor="text1"/>
          <w:sz w:val="21"/>
          <w:szCs w:val="21"/>
        </w:rPr>
        <w:t xml:space="preserve"> the result more obvious, we plot</w:t>
      </w:r>
      <w:r w:rsidR="008F52D7" w:rsidRPr="00684B09">
        <w:rPr>
          <w:rFonts w:asciiTheme="minorHAnsi" w:hAnsiTheme="minorHAnsi" w:cstheme="minorHAnsi"/>
          <w:color w:val="000000" w:themeColor="text1"/>
          <w:sz w:val="21"/>
          <w:szCs w:val="21"/>
        </w:rPr>
        <w:t>ted</w:t>
      </w:r>
      <w:r w:rsidRPr="00684B09">
        <w:rPr>
          <w:rFonts w:asciiTheme="minorHAnsi" w:hAnsiTheme="minorHAnsi" w:cstheme="minorHAnsi"/>
          <w:color w:val="000000" w:themeColor="text1"/>
          <w:sz w:val="21"/>
          <w:szCs w:val="21"/>
        </w:rPr>
        <w:t xml:space="preserve"> the concentration change of glucose and pyruvate over time. As shown in </w:t>
      </w:r>
      <w:r w:rsidRPr="00684B09">
        <w:rPr>
          <w:rFonts w:asciiTheme="minorHAnsi" w:hAnsiTheme="minorHAnsi" w:cstheme="minorHAnsi"/>
          <w:b/>
          <w:color w:val="000000" w:themeColor="text1"/>
          <w:sz w:val="21"/>
          <w:szCs w:val="21"/>
        </w:rPr>
        <w:t>Fig</w:t>
      </w:r>
      <w:r w:rsidR="005A4D28" w:rsidRPr="00684B09">
        <w:rPr>
          <w:rFonts w:asciiTheme="minorHAnsi" w:hAnsiTheme="minorHAnsi" w:cstheme="minorHAnsi"/>
          <w:b/>
          <w:color w:val="000000" w:themeColor="text1"/>
          <w:sz w:val="21"/>
          <w:szCs w:val="21"/>
        </w:rPr>
        <w:t xml:space="preserve">. </w:t>
      </w:r>
      <w:r w:rsidR="00226F0B" w:rsidRPr="00684B09">
        <w:rPr>
          <w:rFonts w:asciiTheme="minorHAnsi" w:hAnsiTheme="minorHAnsi" w:cstheme="minorHAnsi"/>
          <w:b/>
          <w:color w:val="000000" w:themeColor="text1"/>
          <w:sz w:val="21"/>
          <w:szCs w:val="21"/>
        </w:rPr>
        <w:t>1</w:t>
      </w:r>
      <w:r w:rsidRPr="00684B09">
        <w:rPr>
          <w:rFonts w:asciiTheme="minorHAnsi" w:hAnsiTheme="minorHAnsi" w:cstheme="minorHAnsi"/>
          <w:color w:val="000000" w:themeColor="text1"/>
          <w:sz w:val="21"/>
          <w:szCs w:val="21"/>
        </w:rPr>
        <w:t>.</w:t>
      </w:r>
      <w:r w:rsidR="00226F0B" w:rsidRPr="00684B09">
        <w:rPr>
          <w:rFonts w:asciiTheme="minorHAnsi" w:hAnsiTheme="minorHAnsi" w:cstheme="minorHAnsi"/>
          <w:color w:val="000000" w:themeColor="text1"/>
          <w:sz w:val="21"/>
          <w:szCs w:val="21"/>
        </w:rPr>
        <w:t xml:space="preserve"> The initial concentration of glucose is 1mmol/ml and the initial concentration of pyruvate is 0mmol/ml.</w:t>
      </w:r>
      <w:r w:rsidRPr="00684B09">
        <w:rPr>
          <w:rFonts w:asciiTheme="minorHAnsi" w:hAnsiTheme="minorHAnsi" w:cstheme="minorHAnsi"/>
          <w:color w:val="000000" w:themeColor="text1"/>
          <w:sz w:val="21"/>
          <w:szCs w:val="21"/>
        </w:rPr>
        <w:t xml:space="preserve"> </w:t>
      </w:r>
      <w:r w:rsidR="008B004E" w:rsidRPr="00684B09">
        <w:rPr>
          <w:rFonts w:asciiTheme="minorHAnsi" w:hAnsiTheme="minorHAnsi" w:cstheme="minorHAnsi"/>
          <w:color w:val="000000" w:themeColor="text1"/>
          <w:sz w:val="21"/>
          <w:szCs w:val="21"/>
        </w:rPr>
        <w:t>During</w:t>
      </w:r>
      <w:r w:rsidRPr="00684B09">
        <w:rPr>
          <w:rFonts w:asciiTheme="minorHAnsi" w:hAnsiTheme="minorHAnsi" w:cstheme="minorHAnsi"/>
          <w:color w:val="000000" w:themeColor="text1"/>
          <w:sz w:val="21"/>
          <w:szCs w:val="21"/>
        </w:rPr>
        <w:t xml:space="preserve"> reaction, when [glucose] tends to 0</w:t>
      </w:r>
      <w:r w:rsidR="008F52D7" w:rsidRPr="00684B09">
        <w:rPr>
          <w:rFonts w:asciiTheme="minorHAnsi" w:hAnsiTheme="minorHAnsi" w:cstheme="minorHAnsi"/>
          <w:color w:val="000000" w:themeColor="text1"/>
          <w:sz w:val="21"/>
          <w:szCs w:val="21"/>
        </w:rPr>
        <w:t xml:space="preserve"> mmol/ml</w:t>
      </w:r>
      <w:r w:rsidRPr="00684B09">
        <w:rPr>
          <w:rFonts w:asciiTheme="minorHAnsi" w:hAnsiTheme="minorHAnsi" w:cstheme="minorHAnsi"/>
          <w:color w:val="000000" w:themeColor="text1"/>
          <w:sz w:val="21"/>
          <w:szCs w:val="21"/>
        </w:rPr>
        <w:t>, [pyruvate] tends to 2</w:t>
      </w:r>
      <w:r w:rsidR="008F52D7" w:rsidRPr="00684B09">
        <w:rPr>
          <w:rFonts w:asciiTheme="minorHAnsi" w:hAnsiTheme="minorHAnsi" w:cstheme="minorHAnsi"/>
          <w:color w:val="000000" w:themeColor="text1"/>
          <w:sz w:val="21"/>
          <w:szCs w:val="21"/>
        </w:rPr>
        <w:t xml:space="preserve"> mmol/ml</w:t>
      </w:r>
      <w:r w:rsidR="008B004E" w:rsidRPr="00684B09">
        <w:rPr>
          <w:rFonts w:asciiTheme="minorHAnsi" w:hAnsiTheme="minorHAnsi" w:cstheme="minorHAnsi"/>
          <w:color w:val="000000" w:themeColor="text1"/>
          <w:sz w:val="21"/>
          <w:szCs w:val="21"/>
        </w:rPr>
        <w:t>.</w:t>
      </w:r>
      <w:r w:rsidRPr="00684B09">
        <w:rPr>
          <w:rFonts w:asciiTheme="minorHAnsi" w:hAnsiTheme="minorHAnsi" w:cstheme="minorHAnsi"/>
          <w:color w:val="000000" w:themeColor="text1"/>
          <w:sz w:val="21"/>
          <w:szCs w:val="21"/>
        </w:rPr>
        <w:t xml:space="preserve"> </w:t>
      </w:r>
      <w:r w:rsidR="001B3520" w:rsidRPr="00684B09">
        <w:rPr>
          <w:rFonts w:asciiTheme="minorHAnsi" w:hAnsiTheme="minorHAnsi" w:cstheme="minorHAnsi"/>
          <w:color w:val="000000" w:themeColor="text1"/>
          <w:sz w:val="21"/>
          <w:szCs w:val="21"/>
        </w:rPr>
        <w:t>But</w:t>
      </w:r>
      <w:r w:rsidR="00BA5096" w:rsidRPr="00684B09">
        <w:rPr>
          <w:rFonts w:asciiTheme="minorHAnsi" w:hAnsiTheme="minorHAnsi" w:cstheme="minorHAnsi"/>
          <w:color w:val="000000" w:themeColor="text1"/>
          <w:sz w:val="21"/>
          <w:szCs w:val="21"/>
        </w:rPr>
        <w:t xml:space="preserve">, since glycolysis involves 10 steps and </w:t>
      </w:r>
      <w:r w:rsidR="00C22C49" w:rsidRPr="00684B09">
        <w:rPr>
          <w:rFonts w:asciiTheme="minorHAnsi" w:hAnsiTheme="minorHAnsi" w:cstheme="minorHAnsi"/>
          <w:color w:val="000000" w:themeColor="text1"/>
          <w:sz w:val="21"/>
          <w:szCs w:val="21"/>
        </w:rPr>
        <w:t>most of the</w:t>
      </w:r>
      <w:r w:rsidR="00BA5096" w:rsidRPr="00684B09">
        <w:rPr>
          <w:rFonts w:asciiTheme="minorHAnsi" w:hAnsiTheme="minorHAnsi" w:cstheme="minorHAnsi"/>
          <w:color w:val="000000" w:themeColor="text1"/>
          <w:sz w:val="21"/>
          <w:szCs w:val="21"/>
        </w:rPr>
        <w:t xml:space="preserve"> reaction</w:t>
      </w:r>
      <w:r w:rsidR="00C22C49" w:rsidRPr="00684B09">
        <w:rPr>
          <w:rFonts w:asciiTheme="minorHAnsi" w:hAnsiTheme="minorHAnsi" w:cstheme="minorHAnsi"/>
          <w:color w:val="000000" w:themeColor="text1"/>
          <w:sz w:val="21"/>
          <w:szCs w:val="21"/>
        </w:rPr>
        <w:t>s</w:t>
      </w:r>
      <w:r w:rsidR="00BA5096" w:rsidRPr="00684B09">
        <w:rPr>
          <w:rFonts w:asciiTheme="minorHAnsi" w:hAnsiTheme="minorHAnsi" w:cstheme="minorHAnsi"/>
          <w:color w:val="000000" w:themeColor="text1"/>
          <w:sz w:val="21"/>
          <w:szCs w:val="21"/>
        </w:rPr>
        <w:t xml:space="preserve"> </w:t>
      </w:r>
      <w:r w:rsidR="00C22C49" w:rsidRPr="00684B09">
        <w:rPr>
          <w:rFonts w:asciiTheme="minorHAnsi" w:hAnsiTheme="minorHAnsi" w:cstheme="minorHAnsi"/>
          <w:color w:val="000000" w:themeColor="text1"/>
          <w:sz w:val="21"/>
          <w:szCs w:val="21"/>
        </w:rPr>
        <w:t>are</w:t>
      </w:r>
      <w:r w:rsidR="00BA5096" w:rsidRPr="00684B09">
        <w:rPr>
          <w:rFonts w:asciiTheme="minorHAnsi" w:hAnsiTheme="minorHAnsi" w:cstheme="minorHAnsi"/>
          <w:color w:val="000000" w:themeColor="text1"/>
          <w:sz w:val="21"/>
          <w:szCs w:val="21"/>
        </w:rPr>
        <w:t xml:space="preserve"> reversible</w:t>
      </w:r>
      <w:r w:rsidR="00CB2C88" w:rsidRPr="00684B09">
        <w:rPr>
          <w:rFonts w:asciiTheme="minorHAnsi" w:hAnsiTheme="minorHAnsi" w:cstheme="minorHAnsi"/>
          <w:color w:val="000000" w:themeColor="text1"/>
          <w:sz w:val="21"/>
          <w:szCs w:val="21"/>
        </w:rPr>
        <w:t>,</w:t>
      </w:r>
      <w:r w:rsidRPr="00684B09">
        <w:rPr>
          <w:rFonts w:asciiTheme="minorHAnsi" w:hAnsiTheme="minorHAnsi" w:cstheme="minorHAnsi"/>
          <w:color w:val="000000" w:themeColor="text1"/>
          <w:sz w:val="21"/>
          <w:szCs w:val="21"/>
        </w:rPr>
        <w:t xml:space="preserve"> the </w:t>
      </w:r>
      <w:r w:rsidR="00685E2E" w:rsidRPr="00684B09">
        <w:rPr>
          <w:rFonts w:asciiTheme="minorHAnsi" w:hAnsiTheme="minorHAnsi" w:cstheme="minorHAnsi"/>
          <w:color w:val="000000" w:themeColor="text1"/>
          <w:sz w:val="21"/>
          <w:szCs w:val="21"/>
        </w:rPr>
        <w:t>concentration</w:t>
      </w:r>
      <w:r w:rsidRPr="00684B09">
        <w:rPr>
          <w:rFonts w:asciiTheme="minorHAnsi" w:hAnsiTheme="minorHAnsi" w:cstheme="minorHAnsi"/>
          <w:color w:val="000000" w:themeColor="text1"/>
          <w:sz w:val="21"/>
          <w:szCs w:val="21"/>
        </w:rPr>
        <w:t xml:space="preserve"> ratio of glucose </w:t>
      </w:r>
      <w:r w:rsidR="00CB2C88" w:rsidRPr="00684B09">
        <w:rPr>
          <w:rFonts w:asciiTheme="minorHAnsi" w:hAnsiTheme="minorHAnsi" w:cstheme="minorHAnsi"/>
          <w:color w:val="000000" w:themeColor="text1"/>
          <w:sz w:val="21"/>
          <w:szCs w:val="21"/>
        </w:rPr>
        <w:t>to</w:t>
      </w:r>
      <w:r w:rsidRPr="00684B09">
        <w:rPr>
          <w:rFonts w:asciiTheme="minorHAnsi" w:hAnsiTheme="minorHAnsi" w:cstheme="minorHAnsi"/>
          <w:color w:val="000000" w:themeColor="text1"/>
          <w:sz w:val="21"/>
          <w:szCs w:val="21"/>
        </w:rPr>
        <w:t xml:space="preserve"> pyruvate </w:t>
      </w:r>
      <w:r w:rsidR="00685E2E" w:rsidRPr="00684B09">
        <w:rPr>
          <w:rFonts w:asciiTheme="minorHAnsi" w:hAnsiTheme="minorHAnsi" w:cstheme="minorHAnsi"/>
          <w:color w:val="000000" w:themeColor="text1"/>
          <w:sz w:val="21"/>
          <w:szCs w:val="21"/>
        </w:rPr>
        <w:t xml:space="preserve">at the end of glycolysis </w:t>
      </w:r>
      <w:r w:rsidRPr="00684B09">
        <w:rPr>
          <w:rFonts w:asciiTheme="minorHAnsi" w:hAnsiTheme="minorHAnsi" w:cstheme="minorHAnsi"/>
          <w:color w:val="000000" w:themeColor="text1"/>
          <w:sz w:val="21"/>
          <w:szCs w:val="21"/>
        </w:rPr>
        <w:t xml:space="preserve">is </w:t>
      </w:r>
      <w:r w:rsidR="00CB2C88" w:rsidRPr="00684B09">
        <w:rPr>
          <w:rFonts w:asciiTheme="minorHAnsi" w:hAnsiTheme="minorHAnsi" w:cstheme="minorHAnsi"/>
          <w:color w:val="000000" w:themeColor="text1"/>
          <w:sz w:val="21"/>
          <w:szCs w:val="21"/>
        </w:rPr>
        <w:t xml:space="preserve">only </w:t>
      </w:r>
      <w:r w:rsidR="005476D0" w:rsidRPr="00684B09">
        <w:rPr>
          <w:rFonts w:asciiTheme="minorHAnsi" w:hAnsiTheme="minorHAnsi" w:cstheme="minorHAnsi"/>
          <w:color w:val="000000" w:themeColor="text1"/>
          <w:sz w:val="21"/>
          <w:szCs w:val="21"/>
        </w:rPr>
        <w:t>approximate</w:t>
      </w:r>
      <w:r w:rsidR="00CB2C88" w:rsidRPr="00684B09">
        <w:rPr>
          <w:rFonts w:asciiTheme="minorHAnsi" w:hAnsiTheme="minorHAnsi" w:cstheme="minorHAnsi"/>
          <w:color w:val="000000" w:themeColor="text1"/>
          <w:sz w:val="21"/>
          <w:szCs w:val="21"/>
        </w:rPr>
        <w:t xml:space="preserve"> to</w:t>
      </w:r>
      <w:r w:rsidR="005476D0" w:rsidRPr="00684B09">
        <w:rPr>
          <w:rFonts w:asciiTheme="minorHAnsi" w:hAnsiTheme="minorHAnsi" w:cstheme="minorHAnsi"/>
          <w:color w:val="000000" w:themeColor="text1"/>
          <w:sz w:val="21"/>
          <w:szCs w:val="21"/>
        </w:rPr>
        <w:t xml:space="preserve"> </w:t>
      </w:r>
      <w:r w:rsidRPr="00684B09">
        <w:rPr>
          <w:rFonts w:asciiTheme="minorHAnsi" w:hAnsiTheme="minorHAnsi" w:cstheme="minorHAnsi"/>
          <w:color w:val="000000" w:themeColor="text1"/>
          <w:sz w:val="21"/>
          <w:szCs w:val="21"/>
        </w:rPr>
        <w:t>1:2</w:t>
      </w:r>
      <w:r w:rsidR="00CB2C88" w:rsidRPr="00684B09">
        <w:rPr>
          <w:rFonts w:asciiTheme="minorHAnsi" w:hAnsiTheme="minorHAnsi" w:cstheme="minorHAnsi"/>
          <w:color w:val="000000" w:themeColor="text1"/>
          <w:sz w:val="21"/>
          <w:szCs w:val="21"/>
        </w:rPr>
        <w:t xml:space="preserve">. This explains why the concentration of </w:t>
      </w:r>
      <w:r w:rsidR="005D356F" w:rsidRPr="00684B09">
        <w:rPr>
          <w:rFonts w:asciiTheme="minorHAnsi" w:hAnsiTheme="minorHAnsi" w:cstheme="minorHAnsi"/>
          <w:color w:val="000000" w:themeColor="text1"/>
          <w:sz w:val="21"/>
          <w:szCs w:val="21"/>
        </w:rPr>
        <w:t xml:space="preserve">pyruvate at the end of glycolysis </w:t>
      </w:r>
      <w:r w:rsidR="00BF3142" w:rsidRPr="00684B09">
        <w:rPr>
          <w:rFonts w:asciiTheme="minorHAnsi" w:hAnsiTheme="minorHAnsi" w:cstheme="minorHAnsi"/>
          <w:color w:val="000000" w:themeColor="text1"/>
          <w:sz w:val="21"/>
          <w:szCs w:val="21"/>
        </w:rPr>
        <w:t xml:space="preserve">shown in Figure 1 </w:t>
      </w:r>
      <w:r w:rsidR="005D356F" w:rsidRPr="00684B09">
        <w:rPr>
          <w:rFonts w:asciiTheme="minorHAnsi" w:hAnsiTheme="minorHAnsi" w:cstheme="minorHAnsi"/>
          <w:color w:val="000000" w:themeColor="text1"/>
          <w:sz w:val="21"/>
          <w:szCs w:val="21"/>
        </w:rPr>
        <w:t xml:space="preserve">does not reach 2 mmol/ml sharply. </w:t>
      </w:r>
      <w:r w:rsidR="007046F9" w:rsidRPr="00684B09">
        <w:rPr>
          <w:rFonts w:asciiTheme="minorHAnsi" w:hAnsiTheme="minorHAnsi" w:cstheme="minorHAnsi"/>
          <w:color w:val="000000" w:themeColor="text1"/>
          <w:sz w:val="21"/>
          <w:szCs w:val="21"/>
        </w:rPr>
        <w:t xml:space="preserve">However, this difference </w:t>
      </w:r>
      <w:r w:rsidR="00B154DD" w:rsidRPr="00684B09">
        <w:rPr>
          <w:rFonts w:asciiTheme="minorHAnsi" w:hAnsiTheme="minorHAnsi" w:cstheme="minorHAnsi"/>
          <w:color w:val="000000" w:themeColor="text1"/>
          <w:sz w:val="21"/>
          <w:szCs w:val="21"/>
        </w:rPr>
        <w:t>is so small</w:t>
      </w:r>
      <w:r w:rsidR="006A183A" w:rsidRPr="00684B09">
        <w:rPr>
          <w:rFonts w:asciiTheme="minorHAnsi" w:hAnsiTheme="minorHAnsi" w:cstheme="minorHAnsi"/>
          <w:color w:val="000000" w:themeColor="text1"/>
          <w:sz w:val="21"/>
          <w:szCs w:val="21"/>
        </w:rPr>
        <w:t xml:space="preserve"> that it </w:t>
      </w:r>
      <w:r w:rsidR="007046F9" w:rsidRPr="00684B09">
        <w:rPr>
          <w:rFonts w:asciiTheme="minorHAnsi" w:hAnsiTheme="minorHAnsi" w:cstheme="minorHAnsi"/>
          <w:color w:val="000000" w:themeColor="text1"/>
          <w:sz w:val="21"/>
          <w:szCs w:val="21"/>
        </w:rPr>
        <w:t>can be neglected.</w:t>
      </w:r>
    </w:p>
    <w:p w14:paraId="5724FA60" w14:textId="77777777" w:rsidR="00DC7CF9" w:rsidRPr="00684B09" w:rsidRDefault="005B0682" w:rsidP="005B068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noProof/>
          <w:color w:val="000000" w:themeColor="text1"/>
          <w:sz w:val="21"/>
          <w:szCs w:val="21"/>
        </w:rPr>
        <w:lastRenderedPageBreak/>
        <w:drawing>
          <wp:anchor distT="0" distB="0" distL="114300" distR="114300" simplePos="0" relativeHeight="251675648" behindDoc="0" locked="0" layoutInCell="1" allowOverlap="1" wp14:anchorId="2E4FB5CB" wp14:editId="11C31C47">
            <wp:simplePos x="0" y="0"/>
            <wp:positionH relativeFrom="column">
              <wp:posOffset>-182880</wp:posOffset>
            </wp:positionH>
            <wp:positionV relativeFrom="paragraph">
              <wp:posOffset>543</wp:posOffset>
            </wp:positionV>
            <wp:extent cx="3719195" cy="2513965"/>
            <wp:effectExtent l="0" t="0" r="1905" b="635"/>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19195" cy="2513965"/>
                    </a:xfrm>
                    <a:prstGeom prst="rect">
                      <a:avLst/>
                    </a:prstGeom>
                  </pic:spPr>
                </pic:pic>
              </a:graphicData>
            </a:graphic>
            <wp14:sizeRelH relativeFrom="page">
              <wp14:pctWidth>0</wp14:pctWidth>
            </wp14:sizeRelH>
            <wp14:sizeRelV relativeFrom="page">
              <wp14:pctHeight>0</wp14:pctHeight>
            </wp14:sizeRelV>
          </wp:anchor>
        </w:drawing>
      </w:r>
      <w:r w:rsidR="00481C0C" w:rsidRPr="00684B09">
        <w:rPr>
          <w:rFonts w:asciiTheme="minorHAnsi" w:hAnsiTheme="minorHAnsi" w:cstheme="minorHAnsi"/>
          <w:b/>
          <w:bCs/>
          <w:color w:val="000000" w:themeColor="text1"/>
          <w:sz w:val="21"/>
          <w:szCs w:val="21"/>
        </w:rPr>
        <w:t>ATP production</w:t>
      </w:r>
    </w:p>
    <w:p w14:paraId="40A60666" w14:textId="5A5EA1AB" w:rsidR="00DC7CF9" w:rsidRPr="00684B09" w:rsidRDefault="00684B09" w:rsidP="005B068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noProof/>
          <w:color w:val="000000" w:themeColor="text1"/>
          <w:sz w:val="21"/>
          <w:szCs w:val="21"/>
        </w:rPr>
        <w:drawing>
          <wp:anchor distT="0" distB="0" distL="114300" distR="114300" simplePos="0" relativeHeight="251677696" behindDoc="0" locked="0" layoutInCell="1" allowOverlap="1" wp14:anchorId="3AF5D7D4" wp14:editId="053271A4">
            <wp:simplePos x="0" y="0"/>
            <wp:positionH relativeFrom="column">
              <wp:posOffset>-201930</wp:posOffset>
            </wp:positionH>
            <wp:positionV relativeFrom="paragraph">
              <wp:posOffset>2653167</wp:posOffset>
            </wp:positionV>
            <wp:extent cx="3738880" cy="2533650"/>
            <wp:effectExtent l="0" t="0" r="0" b="635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38880" cy="2533650"/>
                    </a:xfrm>
                    <a:prstGeom prst="rect">
                      <a:avLst/>
                    </a:prstGeom>
                  </pic:spPr>
                </pic:pic>
              </a:graphicData>
            </a:graphic>
            <wp14:sizeRelH relativeFrom="page">
              <wp14:pctWidth>0</wp14:pctWidth>
            </wp14:sizeRelH>
            <wp14:sizeRelV relativeFrom="page">
              <wp14:pctHeight>0</wp14:pctHeight>
            </wp14:sizeRelV>
          </wp:anchor>
        </w:drawing>
      </w:r>
      <w:r w:rsidRPr="00684B09">
        <w:rPr>
          <w:rFonts w:asciiTheme="minorHAnsi" w:hAnsiTheme="minorHAnsi" w:cstheme="minorHAnsi"/>
          <w:noProof/>
          <w:color w:val="000000" w:themeColor="text1"/>
          <w:sz w:val="21"/>
          <w:szCs w:val="21"/>
        </w:rPr>
        <mc:AlternateContent>
          <mc:Choice Requires="wps">
            <w:drawing>
              <wp:anchor distT="0" distB="0" distL="114300" distR="114300" simplePos="0" relativeHeight="251676672" behindDoc="0" locked="0" layoutInCell="1" allowOverlap="1" wp14:anchorId="24473193" wp14:editId="6D32B85A">
                <wp:simplePos x="0" y="0"/>
                <wp:positionH relativeFrom="column">
                  <wp:posOffset>-239395</wp:posOffset>
                </wp:positionH>
                <wp:positionV relativeFrom="paragraph">
                  <wp:posOffset>2322575</wp:posOffset>
                </wp:positionV>
                <wp:extent cx="3836035" cy="363220"/>
                <wp:effectExtent l="0" t="0" r="0" b="0"/>
                <wp:wrapSquare wrapText="bothSides"/>
                <wp:docPr id="3" name="文本框 3"/>
                <wp:cNvGraphicFramePr/>
                <a:graphic xmlns:a="http://schemas.openxmlformats.org/drawingml/2006/main">
                  <a:graphicData uri="http://schemas.microsoft.com/office/word/2010/wordprocessingShape">
                    <wps:wsp>
                      <wps:cNvSpPr txBox="1"/>
                      <wps:spPr>
                        <a:xfrm>
                          <a:off x="0" y="0"/>
                          <a:ext cx="3836035" cy="363220"/>
                        </a:xfrm>
                        <a:prstGeom prst="rect">
                          <a:avLst/>
                        </a:prstGeom>
                        <a:noFill/>
                        <a:ln w="6350">
                          <a:noFill/>
                        </a:ln>
                      </wps:spPr>
                      <wps:txbx>
                        <w:txbxContent>
                          <w:p w14:paraId="264E1487" w14:textId="77777777" w:rsidR="005B0682" w:rsidRPr="005B0682" w:rsidRDefault="005B0682" w:rsidP="005B0682">
                            <w:pPr>
                              <w:spacing w:line="276" w:lineRule="auto"/>
                              <w:jc w:val="both"/>
                              <w:rPr>
                                <w:rFonts w:asciiTheme="minorHAnsi" w:hAnsiTheme="minorHAnsi" w:cstheme="minorHAnsi"/>
                                <w:b/>
                                <w:bCs/>
                                <w:sz w:val="21"/>
                                <w:szCs w:val="21"/>
                              </w:rPr>
                            </w:pPr>
                            <w:r w:rsidRPr="00B83F79">
                              <w:rPr>
                                <w:rFonts w:asciiTheme="minorHAnsi" w:hAnsiTheme="minorHAnsi" w:cstheme="minorHAnsi"/>
                                <w:b/>
                                <w:sz w:val="21"/>
                                <w:szCs w:val="21"/>
                              </w:rPr>
                              <w:t>Fig</w:t>
                            </w:r>
                            <w:r>
                              <w:rPr>
                                <w:rFonts w:asciiTheme="minorHAnsi" w:hAnsiTheme="minorHAnsi" w:cstheme="minorHAnsi"/>
                                <w:b/>
                                <w:sz w:val="21"/>
                                <w:szCs w:val="21"/>
                              </w:rPr>
                              <w:t xml:space="preserve">. </w:t>
                            </w:r>
                            <w:r w:rsidRPr="00B83F79">
                              <w:rPr>
                                <w:rFonts w:asciiTheme="minorHAnsi" w:hAnsiTheme="minorHAnsi" w:cstheme="minorHAnsi" w:hint="eastAsia"/>
                                <w:b/>
                                <w:sz w:val="21"/>
                                <w:szCs w:val="21"/>
                              </w:rPr>
                              <w:t>1</w:t>
                            </w:r>
                            <w:r>
                              <w:rPr>
                                <w:rFonts w:asciiTheme="minorHAnsi" w:hAnsiTheme="minorHAnsi" w:cstheme="minorHAnsi"/>
                                <w:sz w:val="21"/>
                                <w:szCs w:val="21"/>
                              </w:rPr>
                              <w:t xml:space="preserve"> </w:t>
                            </w:r>
                            <w:r w:rsidRPr="009F2DD9">
                              <w:rPr>
                                <w:rFonts w:asciiTheme="minorHAnsi" w:hAnsiTheme="minorHAnsi" w:cstheme="minorHAnsi"/>
                                <w:sz w:val="21"/>
                                <w:szCs w:val="21"/>
                              </w:rPr>
                              <w:t>Concentration changes of glucose and pyruvate over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473193" id="_x0000_t202" coordsize="21600,21600" o:spt="202" path="m,l,21600r21600,l21600,xe">
                <v:stroke joinstyle="miter"/>
                <v:path gradientshapeok="t" o:connecttype="rect"/>
              </v:shapetype>
              <v:shape id="文本框 3" o:spid="_x0000_s1026" type="#_x0000_t202" style="position:absolute;left:0;text-align:left;margin-left:-18.85pt;margin-top:182.9pt;width:302.05pt;height:28.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" filled="f" stroked="f" strokeweight=".5pt">
                <v:textbox>
                  <w:txbxContent>
                    <w:p w14:paraId="264E1487" w14:textId="77777777" w:rsidR="005B0682" w:rsidRPr="005B0682" w:rsidRDefault="005B0682" w:rsidP="005B0682">
                      <w:pPr>
                        <w:spacing w:line="276" w:lineRule="auto"/>
                        <w:jc w:val="both"/>
                        <w:rPr>
                          <w:rFonts w:asciiTheme="minorHAnsi" w:hAnsiTheme="minorHAnsi" w:cstheme="minorHAnsi"/>
                          <w:b/>
                          <w:bCs/>
                          <w:sz w:val="21"/>
                          <w:szCs w:val="21"/>
                        </w:rPr>
                      </w:pPr>
                      <w:r w:rsidRPr="00B83F79">
                        <w:rPr>
                          <w:rFonts w:asciiTheme="minorHAnsi" w:hAnsiTheme="minorHAnsi" w:cstheme="minorHAnsi"/>
                          <w:b/>
                          <w:sz w:val="21"/>
                          <w:szCs w:val="21"/>
                        </w:rPr>
                        <w:t>Fig</w:t>
                      </w:r>
                      <w:r>
                        <w:rPr>
                          <w:rFonts w:asciiTheme="minorHAnsi" w:hAnsiTheme="minorHAnsi" w:cstheme="minorHAnsi"/>
                          <w:b/>
                          <w:sz w:val="21"/>
                          <w:szCs w:val="21"/>
                        </w:rPr>
                        <w:t xml:space="preserve">. </w:t>
                      </w:r>
                      <w:r w:rsidRPr="00B83F79">
                        <w:rPr>
                          <w:rFonts w:asciiTheme="minorHAnsi" w:hAnsiTheme="minorHAnsi" w:cstheme="minorHAnsi" w:hint="eastAsia"/>
                          <w:b/>
                          <w:sz w:val="21"/>
                          <w:szCs w:val="21"/>
                        </w:rPr>
                        <w:t>1</w:t>
                      </w:r>
                      <w:r>
                        <w:rPr>
                          <w:rFonts w:asciiTheme="minorHAnsi" w:hAnsiTheme="minorHAnsi" w:cstheme="minorHAnsi"/>
                          <w:sz w:val="21"/>
                          <w:szCs w:val="21"/>
                        </w:rPr>
                        <w:t xml:space="preserve"> </w:t>
                      </w:r>
                      <w:r w:rsidRPr="009F2DD9">
                        <w:rPr>
                          <w:rFonts w:asciiTheme="minorHAnsi" w:hAnsiTheme="minorHAnsi" w:cstheme="minorHAnsi"/>
                          <w:sz w:val="21"/>
                          <w:szCs w:val="21"/>
                        </w:rPr>
                        <w:t>Concentration changes of glucose and pyruvate over time.</w:t>
                      </w:r>
                    </w:p>
                  </w:txbxContent>
                </v:textbox>
                <w10:wrap type="square"/>
              </v:shape>
            </w:pict>
          </mc:Fallback>
        </mc:AlternateContent>
      </w:r>
      <w:r w:rsidR="009F2DD9" w:rsidRPr="00684B09">
        <w:rPr>
          <w:rFonts w:asciiTheme="minorHAnsi" w:hAnsiTheme="minorHAnsi" w:cstheme="minorHAnsi"/>
          <w:color w:val="000000" w:themeColor="text1"/>
          <w:sz w:val="21"/>
          <w:szCs w:val="21"/>
        </w:rPr>
        <w:t>Yes. The initial concentration of ATP is 2</w:t>
      </w:r>
      <w:r w:rsidR="00226F0B" w:rsidRPr="00684B09">
        <w:rPr>
          <w:rFonts w:asciiTheme="minorHAnsi" w:hAnsiTheme="minorHAnsi" w:cstheme="minorHAnsi"/>
          <w:color w:val="000000" w:themeColor="text1"/>
          <w:sz w:val="21"/>
          <w:szCs w:val="21"/>
        </w:rPr>
        <w:t>mmol/ml</w:t>
      </w:r>
      <w:r w:rsidR="009F2DD9" w:rsidRPr="00684B09">
        <w:rPr>
          <w:rFonts w:asciiTheme="minorHAnsi" w:hAnsiTheme="minorHAnsi" w:cstheme="minorHAnsi"/>
          <w:color w:val="000000" w:themeColor="text1"/>
          <w:sz w:val="21"/>
          <w:szCs w:val="21"/>
        </w:rPr>
        <w:t xml:space="preserve">, </w:t>
      </w:r>
      <w:r w:rsidR="004A6285" w:rsidRPr="00684B09">
        <w:rPr>
          <w:rFonts w:asciiTheme="minorHAnsi" w:hAnsiTheme="minorHAnsi" w:cstheme="minorHAnsi"/>
          <w:color w:val="000000" w:themeColor="text1"/>
          <w:sz w:val="21"/>
          <w:szCs w:val="21"/>
        </w:rPr>
        <w:t>but as</w:t>
      </w:r>
      <w:r w:rsidR="009F2DD9" w:rsidRPr="00684B09">
        <w:rPr>
          <w:rFonts w:asciiTheme="minorHAnsi" w:hAnsiTheme="minorHAnsi" w:cstheme="minorHAnsi"/>
          <w:color w:val="000000" w:themeColor="text1"/>
          <w:sz w:val="21"/>
          <w:szCs w:val="21"/>
        </w:rPr>
        <w:t xml:space="preserve"> the reaction goes on, </w:t>
      </w:r>
      <w:r w:rsidR="004A6285" w:rsidRPr="00684B09">
        <w:rPr>
          <w:rFonts w:asciiTheme="minorHAnsi" w:hAnsiTheme="minorHAnsi" w:cstheme="minorHAnsi"/>
          <w:color w:val="000000" w:themeColor="text1"/>
          <w:sz w:val="21"/>
          <w:szCs w:val="21"/>
        </w:rPr>
        <w:t>it</w:t>
      </w:r>
      <w:r w:rsidR="009F2DD9" w:rsidRPr="00684B09">
        <w:rPr>
          <w:rFonts w:asciiTheme="minorHAnsi" w:hAnsiTheme="minorHAnsi" w:cstheme="minorHAnsi"/>
          <w:color w:val="000000" w:themeColor="text1"/>
          <w:sz w:val="21"/>
          <w:szCs w:val="21"/>
        </w:rPr>
        <w:t xml:space="preserve"> first drops to about 0.8</w:t>
      </w:r>
      <w:r w:rsidR="00226F0B" w:rsidRPr="00684B09">
        <w:rPr>
          <w:rFonts w:hint="eastAsia"/>
          <w:color w:val="000000" w:themeColor="text1"/>
        </w:rPr>
        <w:t xml:space="preserve"> </w:t>
      </w:r>
      <w:r w:rsidR="00226F0B" w:rsidRPr="00684B09">
        <w:rPr>
          <w:rFonts w:asciiTheme="minorHAnsi" w:hAnsiTheme="minorHAnsi" w:cstheme="minorHAnsi" w:hint="eastAsia"/>
          <w:color w:val="000000" w:themeColor="text1"/>
          <w:sz w:val="21"/>
          <w:szCs w:val="21"/>
        </w:rPr>
        <w:t>mmol/ml</w:t>
      </w:r>
      <w:r w:rsidR="009F2DD9" w:rsidRPr="00684B09">
        <w:rPr>
          <w:rFonts w:asciiTheme="minorHAnsi" w:hAnsiTheme="minorHAnsi" w:cstheme="minorHAnsi"/>
          <w:color w:val="000000" w:themeColor="text1"/>
          <w:sz w:val="21"/>
          <w:szCs w:val="21"/>
        </w:rPr>
        <w:t>, then rises and tends to 4</w:t>
      </w:r>
      <w:r w:rsidR="004F668F" w:rsidRPr="00684B09">
        <w:rPr>
          <w:rFonts w:asciiTheme="minorHAnsi" w:hAnsiTheme="minorHAnsi" w:cstheme="minorHAnsi" w:hint="eastAsia"/>
          <w:color w:val="000000" w:themeColor="text1"/>
          <w:sz w:val="21"/>
          <w:szCs w:val="21"/>
        </w:rPr>
        <w:t xml:space="preserve"> mmol/ml</w:t>
      </w:r>
      <w:r w:rsidR="004A6285" w:rsidRPr="00684B09">
        <w:rPr>
          <w:rFonts w:asciiTheme="minorHAnsi" w:hAnsiTheme="minorHAnsi" w:cstheme="minorHAnsi"/>
          <w:color w:val="000000" w:themeColor="text1"/>
          <w:sz w:val="21"/>
          <w:szCs w:val="21"/>
        </w:rPr>
        <w:t xml:space="preserve"> (</w:t>
      </w:r>
      <w:r w:rsidR="009F7532" w:rsidRPr="00684B09">
        <w:rPr>
          <w:rFonts w:asciiTheme="minorHAnsi" w:hAnsiTheme="minorHAnsi" w:cstheme="minorHAnsi"/>
          <w:b/>
          <w:color w:val="000000" w:themeColor="text1"/>
          <w:sz w:val="21"/>
          <w:szCs w:val="21"/>
        </w:rPr>
        <w:t>Fig</w:t>
      </w:r>
      <w:r w:rsidR="005A4D28" w:rsidRPr="00684B09">
        <w:rPr>
          <w:rFonts w:asciiTheme="minorHAnsi" w:hAnsiTheme="minorHAnsi" w:cstheme="minorHAnsi"/>
          <w:b/>
          <w:color w:val="000000" w:themeColor="text1"/>
          <w:sz w:val="21"/>
          <w:szCs w:val="21"/>
        </w:rPr>
        <w:t xml:space="preserve">. </w:t>
      </w:r>
      <w:r w:rsidR="001526F2" w:rsidRPr="00684B09">
        <w:rPr>
          <w:rFonts w:asciiTheme="minorHAnsi" w:hAnsiTheme="minorHAnsi" w:cstheme="minorHAnsi"/>
          <w:b/>
          <w:color w:val="000000" w:themeColor="text1"/>
          <w:sz w:val="21"/>
          <w:szCs w:val="21"/>
        </w:rPr>
        <w:t>2</w:t>
      </w:r>
      <w:r w:rsidR="004A6285" w:rsidRPr="00684B09">
        <w:rPr>
          <w:rFonts w:asciiTheme="minorHAnsi" w:hAnsiTheme="minorHAnsi" w:cstheme="minorHAnsi"/>
          <w:b/>
          <w:color w:val="000000" w:themeColor="text1"/>
          <w:sz w:val="21"/>
          <w:szCs w:val="21"/>
        </w:rPr>
        <w:t>)</w:t>
      </w:r>
      <w:r w:rsidR="009F7532" w:rsidRPr="00684B09">
        <w:rPr>
          <w:rFonts w:asciiTheme="minorHAnsi" w:hAnsiTheme="minorHAnsi" w:cstheme="minorHAnsi"/>
          <w:color w:val="000000" w:themeColor="text1"/>
          <w:sz w:val="21"/>
          <w:szCs w:val="21"/>
        </w:rPr>
        <w:t>.</w:t>
      </w:r>
      <w:r w:rsidR="00DE2403" w:rsidRPr="00684B09">
        <w:rPr>
          <w:rFonts w:asciiTheme="minorHAnsi" w:hAnsiTheme="minorHAnsi" w:cstheme="minorHAnsi"/>
          <w:color w:val="000000" w:themeColor="text1"/>
          <w:sz w:val="21"/>
          <w:szCs w:val="21"/>
        </w:rPr>
        <w:t xml:space="preserve"> T</w:t>
      </w:r>
      <w:r w:rsidR="009F2DD9" w:rsidRPr="00684B09">
        <w:rPr>
          <w:rFonts w:asciiTheme="minorHAnsi" w:hAnsiTheme="minorHAnsi" w:cstheme="minorHAnsi"/>
          <w:color w:val="000000" w:themeColor="text1"/>
          <w:sz w:val="21"/>
          <w:szCs w:val="21"/>
        </w:rPr>
        <w:t xml:space="preserve">he reason for this change in concentration is that the reaction is reversible. In the early stage, the rate of ATP generation is less than </w:t>
      </w:r>
      <w:r w:rsidR="004A6285" w:rsidRPr="00684B09">
        <w:rPr>
          <w:rFonts w:asciiTheme="minorHAnsi" w:hAnsiTheme="minorHAnsi" w:cstheme="minorHAnsi"/>
          <w:color w:val="000000" w:themeColor="text1"/>
          <w:sz w:val="21"/>
          <w:szCs w:val="21"/>
        </w:rPr>
        <w:t xml:space="preserve">that </w:t>
      </w:r>
      <w:r w:rsidR="009F2DD9" w:rsidRPr="00684B09">
        <w:rPr>
          <w:rFonts w:asciiTheme="minorHAnsi" w:hAnsiTheme="minorHAnsi" w:cstheme="minorHAnsi"/>
          <w:color w:val="000000" w:themeColor="text1"/>
          <w:sz w:val="21"/>
          <w:szCs w:val="21"/>
        </w:rPr>
        <w:t xml:space="preserve">of consumption. When the reaction lasts for about 2.2 minutes, </w:t>
      </w:r>
      <w:r w:rsidR="001526F2" w:rsidRPr="00684B09">
        <w:rPr>
          <w:rFonts w:asciiTheme="minorHAnsi" w:hAnsiTheme="minorHAnsi" w:cstheme="minorHAnsi"/>
          <w:color w:val="000000" w:themeColor="text1"/>
          <w:sz w:val="21"/>
          <w:szCs w:val="21"/>
        </w:rPr>
        <w:t>it</w:t>
      </w:r>
      <w:r w:rsidR="009F2DD9" w:rsidRPr="00684B09">
        <w:rPr>
          <w:rFonts w:asciiTheme="minorHAnsi" w:hAnsiTheme="minorHAnsi" w:cstheme="minorHAnsi"/>
          <w:color w:val="000000" w:themeColor="text1"/>
          <w:sz w:val="21"/>
          <w:szCs w:val="21"/>
        </w:rPr>
        <w:t xml:space="preserve"> reaches dynamic equilibrium</w:t>
      </w:r>
      <w:r w:rsidR="001526F2" w:rsidRPr="00684B09">
        <w:rPr>
          <w:rFonts w:asciiTheme="minorHAnsi" w:hAnsiTheme="minorHAnsi" w:cstheme="minorHAnsi"/>
          <w:color w:val="000000" w:themeColor="text1"/>
          <w:sz w:val="21"/>
          <w:szCs w:val="21"/>
        </w:rPr>
        <w:t xml:space="preserve"> and the </w:t>
      </w:r>
      <w:r w:rsidR="009F2DD9" w:rsidRPr="00684B09">
        <w:rPr>
          <w:rFonts w:asciiTheme="minorHAnsi" w:hAnsiTheme="minorHAnsi" w:cstheme="minorHAnsi"/>
          <w:color w:val="000000" w:themeColor="text1"/>
          <w:sz w:val="21"/>
          <w:szCs w:val="21"/>
        </w:rPr>
        <w:t>concentration</w:t>
      </w:r>
      <w:r w:rsidR="001526F2" w:rsidRPr="00684B09">
        <w:rPr>
          <w:rFonts w:asciiTheme="minorHAnsi" w:hAnsiTheme="minorHAnsi" w:cstheme="minorHAnsi"/>
          <w:color w:val="000000" w:themeColor="text1"/>
          <w:sz w:val="21"/>
          <w:szCs w:val="21"/>
        </w:rPr>
        <w:t xml:space="preserve"> of ATP</w:t>
      </w:r>
      <w:r w:rsidR="009F2DD9" w:rsidRPr="00684B09">
        <w:rPr>
          <w:rFonts w:asciiTheme="minorHAnsi" w:hAnsiTheme="minorHAnsi" w:cstheme="minorHAnsi"/>
          <w:color w:val="000000" w:themeColor="text1"/>
          <w:sz w:val="21"/>
          <w:szCs w:val="21"/>
        </w:rPr>
        <w:t xml:space="preserve"> is the lowest. In the later stage of the reaction, the formation rate of ATP is </w:t>
      </w:r>
      <w:r w:rsidR="005A4D28" w:rsidRPr="00684B09">
        <w:rPr>
          <w:rFonts w:asciiTheme="minorHAnsi" w:hAnsiTheme="minorHAnsi" w:cstheme="minorHAnsi"/>
          <w:color w:val="000000" w:themeColor="text1"/>
          <w:sz w:val="21"/>
          <w:szCs w:val="21"/>
        </w:rPr>
        <w:t>high</w:t>
      </w:r>
      <w:r w:rsidR="009F2DD9" w:rsidRPr="00684B09">
        <w:rPr>
          <w:rFonts w:asciiTheme="minorHAnsi" w:hAnsiTheme="minorHAnsi" w:cstheme="minorHAnsi"/>
          <w:color w:val="000000" w:themeColor="text1"/>
          <w:sz w:val="21"/>
          <w:szCs w:val="21"/>
        </w:rPr>
        <w:t xml:space="preserve"> </w:t>
      </w:r>
      <w:r w:rsidR="004F668F" w:rsidRPr="00684B09">
        <w:rPr>
          <w:rFonts w:asciiTheme="minorHAnsi" w:hAnsiTheme="minorHAnsi" w:cstheme="minorHAnsi"/>
          <w:color w:val="000000" w:themeColor="text1"/>
          <w:sz w:val="21"/>
          <w:szCs w:val="21"/>
        </w:rPr>
        <w:t>while</w:t>
      </w:r>
      <w:r w:rsidR="009F2DD9" w:rsidRPr="00684B09">
        <w:rPr>
          <w:rFonts w:asciiTheme="minorHAnsi" w:hAnsiTheme="minorHAnsi" w:cstheme="minorHAnsi"/>
          <w:color w:val="000000" w:themeColor="text1"/>
          <w:sz w:val="21"/>
          <w:szCs w:val="21"/>
        </w:rPr>
        <w:t xml:space="preserve"> the consumption rate is </w:t>
      </w:r>
      <w:r w:rsidR="00226F0B" w:rsidRPr="00684B09">
        <w:rPr>
          <w:rFonts w:asciiTheme="minorHAnsi" w:hAnsiTheme="minorHAnsi" w:cstheme="minorHAnsi"/>
          <w:color w:val="000000" w:themeColor="text1"/>
          <w:sz w:val="21"/>
          <w:szCs w:val="21"/>
        </w:rPr>
        <w:t>low</w:t>
      </w:r>
      <w:r w:rsidR="004F668F" w:rsidRPr="00684B09">
        <w:rPr>
          <w:rFonts w:asciiTheme="minorHAnsi" w:hAnsiTheme="minorHAnsi" w:cstheme="minorHAnsi"/>
          <w:color w:val="000000" w:themeColor="text1"/>
          <w:sz w:val="21"/>
          <w:szCs w:val="21"/>
        </w:rPr>
        <w:t>. Hence,</w:t>
      </w:r>
      <w:r w:rsidR="009F2DD9" w:rsidRPr="00684B09">
        <w:rPr>
          <w:rFonts w:asciiTheme="minorHAnsi" w:hAnsiTheme="minorHAnsi" w:cstheme="minorHAnsi"/>
          <w:color w:val="000000" w:themeColor="text1"/>
          <w:sz w:val="21"/>
          <w:szCs w:val="21"/>
        </w:rPr>
        <w:t xml:space="preserve"> the concentration </w:t>
      </w:r>
      <w:r w:rsidR="004F668F" w:rsidRPr="00684B09">
        <w:rPr>
          <w:rFonts w:asciiTheme="minorHAnsi" w:hAnsiTheme="minorHAnsi" w:cstheme="minorHAnsi"/>
          <w:color w:val="000000" w:themeColor="text1"/>
          <w:sz w:val="21"/>
          <w:szCs w:val="21"/>
        </w:rPr>
        <w:t xml:space="preserve">increases and </w:t>
      </w:r>
      <w:r w:rsidR="009F2DD9" w:rsidRPr="00684B09">
        <w:rPr>
          <w:rFonts w:asciiTheme="minorHAnsi" w:hAnsiTheme="minorHAnsi" w:cstheme="minorHAnsi"/>
          <w:color w:val="000000" w:themeColor="text1"/>
          <w:sz w:val="21"/>
          <w:szCs w:val="21"/>
        </w:rPr>
        <w:t>tends to be 4</w:t>
      </w:r>
      <w:r w:rsidR="004F668F" w:rsidRPr="00684B09">
        <w:rPr>
          <w:rFonts w:asciiTheme="minorHAnsi" w:hAnsiTheme="minorHAnsi" w:cstheme="minorHAnsi" w:hint="eastAsia"/>
          <w:color w:val="000000" w:themeColor="text1"/>
          <w:sz w:val="21"/>
          <w:szCs w:val="21"/>
        </w:rPr>
        <w:t xml:space="preserve"> mmol/ml</w:t>
      </w:r>
      <w:r w:rsidR="009F2DD9" w:rsidRPr="00684B09">
        <w:rPr>
          <w:rFonts w:asciiTheme="minorHAnsi" w:hAnsiTheme="minorHAnsi" w:cstheme="minorHAnsi"/>
          <w:color w:val="000000" w:themeColor="text1"/>
          <w:sz w:val="21"/>
          <w:szCs w:val="21"/>
        </w:rPr>
        <w:t>.</w:t>
      </w:r>
    </w:p>
    <w:p w14:paraId="3C504282" w14:textId="2F49D721" w:rsidR="005B0682" w:rsidRPr="00684B09" w:rsidRDefault="005B0682" w:rsidP="005B0682">
      <w:pPr>
        <w:spacing w:line="276" w:lineRule="auto"/>
        <w:jc w:val="both"/>
        <w:rPr>
          <w:rFonts w:asciiTheme="minorHAnsi" w:hAnsiTheme="minorHAnsi" w:cstheme="minorHAnsi"/>
          <w:b/>
          <w:bCs/>
          <w:color w:val="000000" w:themeColor="text1"/>
          <w:sz w:val="21"/>
          <w:szCs w:val="21"/>
        </w:rPr>
      </w:pPr>
    </w:p>
    <w:p w14:paraId="6E144BB1" w14:textId="77777777" w:rsidR="00DC7CF9" w:rsidRPr="00684B09" w:rsidRDefault="00481C0C" w:rsidP="005B0682">
      <w:pPr>
        <w:spacing w:line="276" w:lineRule="auto"/>
        <w:jc w:val="both"/>
        <w:rPr>
          <w:rFonts w:asciiTheme="minorHAnsi" w:hAnsiTheme="minorHAnsi" w:cstheme="minorHAnsi"/>
          <w:b/>
          <w:bCs/>
          <w:color w:val="000000" w:themeColor="text1"/>
          <w:sz w:val="21"/>
          <w:szCs w:val="21"/>
        </w:rPr>
      </w:pPr>
      <w:r w:rsidRPr="00684B09">
        <w:rPr>
          <w:rFonts w:asciiTheme="minorHAnsi" w:hAnsiTheme="minorHAnsi" w:cstheme="minorHAnsi"/>
          <w:b/>
          <w:bCs/>
          <w:color w:val="000000" w:themeColor="text1"/>
          <w:sz w:val="21"/>
          <w:szCs w:val="21"/>
        </w:rPr>
        <w:tab/>
        <w:t>Triose phosphate isomerase mutation</w:t>
      </w:r>
    </w:p>
    <w:p w14:paraId="1BA8B6AB" w14:textId="0752864D" w:rsidR="00B83F79" w:rsidRPr="00684B09" w:rsidRDefault="009F2DD9" w:rsidP="001526F2">
      <w:pPr>
        <w:spacing w:line="276" w:lineRule="auto"/>
        <w:ind w:firstLineChars="100" w:firstLine="21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The catalyst affects the rate of the reaction. </w:t>
      </w:r>
      <w:r w:rsidR="001526F2" w:rsidRPr="00684B09">
        <w:rPr>
          <w:rFonts w:asciiTheme="minorHAnsi" w:hAnsiTheme="minorHAnsi" w:cstheme="minorHAnsi"/>
          <w:color w:val="000000" w:themeColor="text1"/>
          <w:sz w:val="21"/>
          <w:szCs w:val="21"/>
        </w:rPr>
        <w:t xml:space="preserve">We </w:t>
      </w:r>
      <w:r w:rsidRPr="00684B09">
        <w:rPr>
          <w:rFonts w:asciiTheme="minorHAnsi" w:hAnsiTheme="minorHAnsi" w:cstheme="minorHAnsi"/>
          <w:color w:val="000000" w:themeColor="text1"/>
          <w:sz w:val="21"/>
          <w:szCs w:val="21"/>
        </w:rPr>
        <w:t>chang</w:t>
      </w:r>
      <w:r w:rsidR="001526F2" w:rsidRPr="00684B09">
        <w:rPr>
          <w:rFonts w:asciiTheme="minorHAnsi" w:hAnsiTheme="minorHAnsi" w:cstheme="minorHAnsi"/>
          <w:color w:val="000000" w:themeColor="text1"/>
          <w:sz w:val="21"/>
          <w:szCs w:val="21"/>
        </w:rPr>
        <w:t>ed</w:t>
      </w:r>
      <w:r w:rsidRPr="00684B09">
        <w:rPr>
          <w:rFonts w:asciiTheme="minorHAnsi" w:hAnsiTheme="minorHAnsi" w:cstheme="minorHAnsi"/>
          <w:color w:val="000000" w:themeColor="text1"/>
          <w:sz w:val="21"/>
          <w:szCs w:val="21"/>
        </w:rPr>
        <w:t xml:space="preserve"> the initial concentration of enzyme </w:t>
      </w:r>
      <w:r w:rsidR="001526F2" w:rsidRPr="00684B09">
        <w:rPr>
          <w:rFonts w:asciiTheme="minorHAnsi" w:hAnsiTheme="minorHAnsi" w:cstheme="minorHAnsi"/>
          <w:color w:val="000000" w:themeColor="text1"/>
          <w:sz w:val="21"/>
          <w:szCs w:val="21"/>
        </w:rPr>
        <w:t>to</w:t>
      </w:r>
      <w:r w:rsidRPr="00684B09">
        <w:rPr>
          <w:rFonts w:asciiTheme="minorHAnsi" w:hAnsiTheme="minorHAnsi" w:cstheme="minorHAnsi"/>
          <w:color w:val="000000" w:themeColor="text1"/>
          <w:sz w:val="21"/>
          <w:szCs w:val="21"/>
        </w:rPr>
        <w:t xml:space="preserve"> simulate the enzyme deletion caused by </w:t>
      </w:r>
      <w:r w:rsidR="00B6245C" w:rsidRPr="00684B09">
        <w:rPr>
          <w:rFonts w:asciiTheme="minorHAnsi" w:hAnsiTheme="minorHAnsi" w:cstheme="minorHAnsi"/>
          <w:color w:val="000000" w:themeColor="text1"/>
          <w:sz w:val="21"/>
          <w:szCs w:val="21"/>
        </w:rPr>
        <w:t xml:space="preserve">the </w:t>
      </w:r>
      <w:r w:rsidRPr="00684B09">
        <w:rPr>
          <w:rFonts w:asciiTheme="minorHAnsi" w:hAnsiTheme="minorHAnsi" w:cstheme="minorHAnsi"/>
          <w:color w:val="000000" w:themeColor="text1"/>
          <w:sz w:val="21"/>
          <w:szCs w:val="21"/>
        </w:rPr>
        <w:t>gene mutation</w:t>
      </w:r>
      <w:r w:rsidR="002A5DB8" w:rsidRPr="00684B09">
        <w:rPr>
          <w:rFonts w:asciiTheme="minorHAnsi" w:hAnsiTheme="minorHAnsi" w:cstheme="minorHAnsi"/>
          <w:color w:val="000000" w:themeColor="text1"/>
          <w:sz w:val="21"/>
          <w:szCs w:val="21"/>
        </w:rPr>
        <w:t>.</w:t>
      </w:r>
      <w:r w:rsidR="001526F2" w:rsidRPr="00684B09">
        <w:rPr>
          <w:rFonts w:asciiTheme="minorHAnsi" w:hAnsiTheme="minorHAnsi" w:cstheme="minorHAnsi"/>
          <w:color w:val="000000" w:themeColor="text1"/>
          <w:sz w:val="21"/>
          <w:szCs w:val="21"/>
        </w:rPr>
        <w:t xml:space="preserve"> </w:t>
      </w:r>
      <w:r w:rsidR="002A5DB8" w:rsidRPr="00684B09">
        <w:rPr>
          <w:rFonts w:asciiTheme="minorHAnsi" w:hAnsiTheme="minorHAnsi" w:cstheme="minorHAnsi"/>
          <w:color w:val="000000" w:themeColor="text1"/>
          <w:sz w:val="21"/>
          <w:szCs w:val="21"/>
        </w:rPr>
        <w:t>T</w:t>
      </w:r>
      <w:r w:rsidRPr="00684B09">
        <w:rPr>
          <w:rFonts w:asciiTheme="minorHAnsi" w:hAnsiTheme="minorHAnsi" w:cstheme="minorHAnsi"/>
          <w:color w:val="000000" w:themeColor="text1"/>
          <w:sz w:val="21"/>
          <w:szCs w:val="21"/>
        </w:rPr>
        <w:t>hen</w:t>
      </w:r>
      <w:r w:rsidR="002A5DB8" w:rsidRPr="00684B09">
        <w:rPr>
          <w:rFonts w:asciiTheme="minorHAnsi" w:hAnsiTheme="minorHAnsi" w:cstheme="minorHAnsi"/>
          <w:color w:val="000000" w:themeColor="text1"/>
          <w:sz w:val="21"/>
          <w:szCs w:val="21"/>
        </w:rPr>
        <w:t>, we</w:t>
      </w:r>
      <w:r w:rsidRPr="00684B09">
        <w:rPr>
          <w:rFonts w:asciiTheme="minorHAnsi" w:hAnsiTheme="minorHAnsi" w:cstheme="minorHAnsi"/>
          <w:color w:val="000000" w:themeColor="text1"/>
          <w:sz w:val="21"/>
          <w:szCs w:val="21"/>
        </w:rPr>
        <w:t xml:space="preserve"> </w:t>
      </w:r>
      <w:r w:rsidR="002A5DB8" w:rsidRPr="00684B09">
        <w:rPr>
          <w:rFonts w:asciiTheme="minorHAnsi" w:hAnsiTheme="minorHAnsi" w:cstheme="minorHAnsi"/>
          <w:color w:val="000000" w:themeColor="text1"/>
          <w:sz w:val="21"/>
          <w:szCs w:val="21"/>
        </w:rPr>
        <w:t>analysed</w:t>
      </w:r>
      <w:r w:rsidRPr="00684B09">
        <w:rPr>
          <w:rFonts w:asciiTheme="minorHAnsi" w:hAnsiTheme="minorHAnsi" w:cstheme="minorHAnsi"/>
          <w:color w:val="000000" w:themeColor="text1"/>
          <w:sz w:val="21"/>
          <w:szCs w:val="21"/>
        </w:rPr>
        <w:t xml:space="preserve"> the reaction results </w:t>
      </w:r>
      <w:r w:rsidR="002A5DB8" w:rsidRPr="00684B09">
        <w:rPr>
          <w:rFonts w:asciiTheme="minorHAnsi" w:hAnsiTheme="minorHAnsi" w:cstheme="minorHAnsi"/>
          <w:color w:val="000000" w:themeColor="text1"/>
          <w:sz w:val="21"/>
          <w:szCs w:val="21"/>
        </w:rPr>
        <w:t>through data</w:t>
      </w:r>
      <w:r w:rsidRPr="00684B09">
        <w:rPr>
          <w:rFonts w:asciiTheme="minorHAnsi" w:hAnsiTheme="minorHAnsi" w:cstheme="minorHAnsi"/>
          <w:color w:val="000000" w:themeColor="text1"/>
          <w:sz w:val="21"/>
          <w:szCs w:val="21"/>
        </w:rPr>
        <w:t xml:space="preserve"> plotting. As shown in Figure</w:t>
      </w:r>
      <w:r w:rsidR="001526F2" w:rsidRPr="00684B09">
        <w:rPr>
          <w:rFonts w:asciiTheme="minorHAnsi" w:hAnsiTheme="minorHAnsi" w:cstheme="minorHAnsi"/>
          <w:color w:val="000000" w:themeColor="text1"/>
          <w:sz w:val="21"/>
          <w:szCs w:val="21"/>
        </w:rPr>
        <w:t xml:space="preserve"> </w:t>
      </w:r>
      <w:r w:rsidRPr="00684B09">
        <w:rPr>
          <w:rFonts w:asciiTheme="minorHAnsi" w:hAnsiTheme="minorHAnsi" w:cstheme="minorHAnsi"/>
          <w:color w:val="000000" w:themeColor="text1"/>
          <w:sz w:val="21"/>
          <w:szCs w:val="21"/>
        </w:rPr>
        <w:t>3</w:t>
      </w:r>
      <w:r w:rsidR="001526F2" w:rsidRPr="00684B09">
        <w:rPr>
          <w:rFonts w:asciiTheme="minorHAnsi" w:hAnsiTheme="minorHAnsi" w:cstheme="minorHAnsi"/>
          <w:color w:val="000000" w:themeColor="text1"/>
          <w:sz w:val="21"/>
          <w:szCs w:val="21"/>
        </w:rPr>
        <w:t>,</w:t>
      </w:r>
      <w:r w:rsidRPr="00684B09">
        <w:rPr>
          <w:rFonts w:asciiTheme="minorHAnsi" w:hAnsiTheme="minorHAnsi" w:cstheme="minorHAnsi"/>
          <w:color w:val="000000" w:themeColor="text1"/>
          <w:sz w:val="21"/>
          <w:szCs w:val="21"/>
        </w:rPr>
        <w:t xml:space="preserve"> </w:t>
      </w:r>
      <w:r w:rsidR="001526F2" w:rsidRPr="00684B09">
        <w:rPr>
          <w:rFonts w:asciiTheme="minorHAnsi" w:hAnsiTheme="minorHAnsi" w:cstheme="minorHAnsi"/>
          <w:color w:val="000000" w:themeColor="text1"/>
          <w:sz w:val="21"/>
          <w:szCs w:val="21"/>
        </w:rPr>
        <w:t>w</w:t>
      </w:r>
      <w:r w:rsidRPr="00684B09">
        <w:rPr>
          <w:rFonts w:asciiTheme="minorHAnsi" w:hAnsiTheme="minorHAnsi" w:cstheme="minorHAnsi"/>
          <w:color w:val="000000" w:themeColor="text1"/>
          <w:sz w:val="21"/>
          <w:szCs w:val="21"/>
        </w:rPr>
        <w:t xml:space="preserve">ith </w:t>
      </w:r>
      <w:r w:rsidR="00B6245C" w:rsidRPr="00684B09">
        <w:rPr>
          <w:rFonts w:asciiTheme="minorHAnsi" w:hAnsiTheme="minorHAnsi" w:cstheme="minorHAnsi"/>
          <w:color w:val="000000" w:themeColor="text1"/>
          <w:sz w:val="21"/>
          <w:szCs w:val="21"/>
        </w:rPr>
        <w:t xml:space="preserve">the </w:t>
      </w:r>
      <w:r w:rsidRPr="00684B09">
        <w:rPr>
          <w:rFonts w:asciiTheme="minorHAnsi" w:hAnsiTheme="minorHAnsi" w:cstheme="minorHAnsi"/>
          <w:color w:val="000000" w:themeColor="text1"/>
          <w:sz w:val="21"/>
          <w:szCs w:val="21"/>
        </w:rPr>
        <w:t xml:space="preserve">initial concentration of </w:t>
      </w:r>
      <w:bookmarkStart w:id="0" w:name="OLE_LINK1"/>
      <w:r w:rsidRPr="00684B09">
        <w:rPr>
          <w:rFonts w:asciiTheme="minorHAnsi" w:hAnsiTheme="minorHAnsi" w:cstheme="minorHAnsi"/>
          <w:color w:val="000000" w:themeColor="text1"/>
          <w:sz w:val="21"/>
          <w:szCs w:val="21"/>
        </w:rPr>
        <w:t>triose phosphate isomerase</w:t>
      </w:r>
      <w:bookmarkEnd w:id="0"/>
      <w:r w:rsidRPr="00684B09">
        <w:rPr>
          <w:rFonts w:asciiTheme="minorHAnsi" w:hAnsiTheme="minorHAnsi" w:cstheme="minorHAnsi"/>
          <w:color w:val="000000" w:themeColor="text1"/>
          <w:sz w:val="21"/>
          <w:szCs w:val="21"/>
        </w:rPr>
        <w:t xml:space="preserve"> as </w:t>
      </w:r>
      <w:r w:rsidR="00B6245C" w:rsidRPr="00684B09">
        <w:rPr>
          <w:rFonts w:asciiTheme="minorHAnsi" w:hAnsiTheme="minorHAnsi" w:cstheme="minorHAnsi"/>
          <w:color w:val="000000" w:themeColor="text1"/>
          <w:sz w:val="21"/>
          <w:szCs w:val="21"/>
        </w:rPr>
        <w:t xml:space="preserve">the </w:t>
      </w:r>
      <w:r w:rsidRPr="00684B09">
        <w:rPr>
          <w:rFonts w:asciiTheme="minorHAnsi" w:hAnsiTheme="minorHAnsi" w:cstheme="minorHAnsi"/>
          <w:color w:val="000000" w:themeColor="text1"/>
          <w:sz w:val="21"/>
          <w:szCs w:val="21"/>
        </w:rPr>
        <w:t>x-axis and</w:t>
      </w:r>
      <w:r w:rsidR="00B6245C" w:rsidRPr="00684B09">
        <w:rPr>
          <w:rFonts w:asciiTheme="minorHAnsi" w:hAnsiTheme="minorHAnsi" w:cstheme="minorHAnsi"/>
          <w:color w:val="000000" w:themeColor="text1"/>
          <w:sz w:val="21"/>
          <w:szCs w:val="21"/>
        </w:rPr>
        <w:t xml:space="preserve"> the</w:t>
      </w:r>
      <w:r w:rsidRPr="00684B09">
        <w:rPr>
          <w:rFonts w:asciiTheme="minorHAnsi" w:hAnsiTheme="minorHAnsi" w:cstheme="minorHAnsi"/>
          <w:color w:val="000000" w:themeColor="text1"/>
          <w:sz w:val="21"/>
          <w:szCs w:val="21"/>
        </w:rPr>
        <w:t xml:space="preserve"> final concentration of pyruvate as y-axis, we used parameter scan in COPASI and plot</w:t>
      </w:r>
      <w:r w:rsidR="009015AE" w:rsidRPr="00684B09">
        <w:rPr>
          <w:rFonts w:asciiTheme="minorHAnsi" w:hAnsiTheme="minorHAnsi" w:cstheme="minorHAnsi"/>
          <w:color w:val="000000" w:themeColor="text1"/>
          <w:sz w:val="21"/>
          <w:szCs w:val="21"/>
        </w:rPr>
        <w:t>ted</w:t>
      </w:r>
      <w:r w:rsidRPr="00684B09">
        <w:rPr>
          <w:rFonts w:asciiTheme="minorHAnsi" w:hAnsiTheme="minorHAnsi" w:cstheme="minorHAnsi"/>
          <w:color w:val="000000" w:themeColor="text1"/>
          <w:sz w:val="21"/>
          <w:szCs w:val="21"/>
        </w:rPr>
        <w:t xml:space="preserve"> </w:t>
      </w:r>
      <w:r w:rsidR="009F7532" w:rsidRPr="00684B09">
        <w:rPr>
          <w:rFonts w:asciiTheme="minorHAnsi" w:hAnsiTheme="minorHAnsi" w:cstheme="minorHAnsi"/>
          <w:b/>
          <w:color w:val="000000" w:themeColor="text1"/>
          <w:sz w:val="21"/>
          <w:szCs w:val="21"/>
        </w:rPr>
        <w:t>Fig.</w:t>
      </w:r>
      <w:r w:rsidR="00D31BE0" w:rsidRPr="00684B09">
        <w:rPr>
          <w:rFonts w:asciiTheme="minorHAnsi" w:hAnsiTheme="minorHAnsi" w:cstheme="minorHAnsi"/>
          <w:b/>
          <w:color w:val="000000" w:themeColor="text1"/>
          <w:sz w:val="21"/>
          <w:szCs w:val="21"/>
        </w:rPr>
        <w:t xml:space="preserve"> </w:t>
      </w:r>
      <w:r w:rsidR="009F7532" w:rsidRPr="00684B09">
        <w:rPr>
          <w:rFonts w:asciiTheme="minorHAnsi" w:hAnsiTheme="minorHAnsi" w:cstheme="minorHAnsi"/>
          <w:b/>
          <w:color w:val="000000" w:themeColor="text1"/>
          <w:sz w:val="21"/>
          <w:szCs w:val="21"/>
        </w:rPr>
        <w:t>3.</w:t>
      </w:r>
    </w:p>
    <w:p w14:paraId="481FDD92" w14:textId="0EB3DD11" w:rsidR="00D00DC2" w:rsidRPr="00684B09" w:rsidRDefault="00684B09" w:rsidP="00684B09">
      <w:pPr>
        <w:spacing w:line="276" w:lineRule="auto"/>
        <w:ind w:firstLineChars="50" w:firstLine="105"/>
        <w:jc w:val="both"/>
        <w:rPr>
          <w:rFonts w:asciiTheme="minorHAnsi" w:hAnsiTheme="minorHAnsi" w:cstheme="minorHAnsi"/>
          <w:color w:val="000000" w:themeColor="text1"/>
          <w:sz w:val="21"/>
          <w:szCs w:val="21"/>
        </w:rPr>
      </w:pPr>
      <w:r w:rsidRPr="00684B09">
        <w:rPr>
          <w:rFonts w:asciiTheme="minorHAnsi" w:hAnsiTheme="minorHAnsi" w:cstheme="minorHAnsi"/>
          <w:noProof/>
          <w:color w:val="000000" w:themeColor="text1"/>
          <w:sz w:val="21"/>
          <w:szCs w:val="21"/>
        </w:rPr>
        <mc:AlternateContent>
          <mc:Choice Requires="wps">
            <w:drawing>
              <wp:anchor distT="0" distB="0" distL="114300" distR="114300" simplePos="0" relativeHeight="251679744" behindDoc="0" locked="0" layoutInCell="1" allowOverlap="1" wp14:anchorId="4F04E7CE" wp14:editId="65757702">
                <wp:simplePos x="0" y="0"/>
                <wp:positionH relativeFrom="column">
                  <wp:posOffset>-234950</wp:posOffset>
                </wp:positionH>
                <wp:positionV relativeFrom="paragraph">
                  <wp:posOffset>134411</wp:posOffset>
                </wp:positionV>
                <wp:extent cx="3937635" cy="332105"/>
                <wp:effectExtent l="0" t="0" r="0" b="0"/>
                <wp:wrapSquare wrapText="bothSides"/>
                <wp:docPr id="4" name="文本框 4"/>
                <wp:cNvGraphicFramePr/>
                <a:graphic xmlns:a="http://schemas.openxmlformats.org/drawingml/2006/main">
                  <a:graphicData uri="http://schemas.microsoft.com/office/word/2010/wordprocessingShape">
                    <wps:wsp>
                      <wps:cNvSpPr txBox="1"/>
                      <wps:spPr>
                        <a:xfrm>
                          <a:off x="0" y="0"/>
                          <a:ext cx="3937635" cy="332105"/>
                        </a:xfrm>
                        <a:prstGeom prst="rect">
                          <a:avLst/>
                        </a:prstGeom>
                        <a:noFill/>
                        <a:ln w="6350">
                          <a:noFill/>
                        </a:ln>
                      </wps:spPr>
                      <wps:txbx>
                        <w:txbxContent>
                          <w:p w14:paraId="7F1AD75D" w14:textId="77777777" w:rsidR="005B0682" w:rsidRPr="009F2DD9" w:rsidRDefault="005B0682" w:rsidP="005B0682">
                            <w:pPr>
                              <w:spacing w:line="276" w:lineRule="auto"/>
                              <w:rPr>
                                <w:rFonts w:asciiTheme="minorHAnsi" w:hAnsiTheme="minorHAnsi" w:cstheme="minorHAnsi"/>
                                <w:sz w:val="21"/>
                                <w:szCs w:val="21"/>
                              </w:rPr>
                            </w:pPr>
                            <w:r w:rsidRPr="00B83F79">
                              <w:rPr>
                                <w:rFonts w:asciiTheme="minorHAnsi" w:hAnsiTheme="minorHAnsi" w:cstheme="minorHAnsi"/>
                                <w:b/>
                                <w:sz w:val="21"/>
                                <w:szCs w:val="21"/>
                              </w:rPr>
                              <w:t>Fig</w:t>
                            </w:r>
                            <w:r>
                              <w:rPr>
                                <w:rFonts w:asciiTheme="minorHAnsi" w:hAnsiTheme="minorHAnsi" w:cstheme="minorHAnsi"/>
                                <w:b/>
                                <w:sz w:val="21"/>
                                <w:szCs w:val="21"/>
                              </w:rPr>
                              <w:t>.</w:t>
                            </w:r>
                            <w:r w:rsidRPr="00B83F79">
                              <w:rPr>
                                <w:rFonts w:asciiTheme="minorHAnsi" w:hAnsiTheme="minorHAnsi" w:cstheme="minorHAnsi"/>
                                <w:b/>
                                <w:sz w:val="21"/>
                                <w:szCs w:val="21"/>
                              </w:rPr>
                              <w:t xml:space="preserve"> 2 </w:t>
                            </w:r>
                            <w:r w:rsidRPr="009F2DD9">
                              <w:rPr>
                                <w:rFonts w:asciiTheme="minorHAnsi" w:hAnsiTheme="minorHAnsi" w:cstheme="minorHAnsi"/>
                                <w:sz w:val="21"/>
                                <w:szCs w:val="21"/>
                              </w:rPr>
                              <w:t>Concentration change of ATP over time.</w:t>
                            </w:r>
                          </w:p>
                          <w:p w14:paraId="43C4F88E" w14:textId="77777777" w:rsidR="005B0682" w:rsidRPr="005B0682" w:rsidRDefault="005B0682" w:rsidP="005B0682">
                            <w:pPr>
                              <w:spacing w:line="276" w:lineRule="auto"/>
                              <w:rPr>
                                <w:rFonts w:asciiTheme="minorHAnsi" w:hAnsiTheme="minorHAnsi" w:cstheme="minorHAns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4E7CE" id="文本框 4" o:spid="_x0000_s1027" type="#_x0000_t202" style="position:absolute;left:0;text-align:left;margin-left:-18.5pt;margin-top:10.6pt;width:310.05pt;height:26.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" filled="f" stroked="f" strokeweight=".5pt">
                <v:textbox>
                  <w:txbxContent>
                    <w:p w14:paraId="7F1AD75D" w14:textId="77777777" w:rsidR="005B0682" w:rsidRPr="009F2DD9" w:rsidRDefault="005B0682" w:rsidP="005B0682">
                      <w:pPr>
                        <w:spacing w:line="276" w:lineRule="auto"/>
                        <w:rPr>
                          <w:rFonts w:asciiTheme="minorHAnsi" w:hAnsiTheme="minorHAnsi" w:cstheme="minorHAnsi"/>
                          <w:sz w:val="21"/>
                          <w:szCs w:val="21"/>
                        </w:rPr>
                      </w:pPr>
                      <w:r w:rsidRPr="00B83F79">
                        <w:rPr>
                          <w:rFonts w:asciiTheme="minorHAnsi" w:hAnsiTheme="minorHAnsi" w:cstheme="minorHAnsi"/>
                          <w:b/>
                          <w:sz w:val="21"/>
                          <w:szCs w:val="21"/>
                        </w:rPr>
                        <w:t>Fig</w:t>
                      </w:r>
                      <w:r>
                        <w:rPr>
                          <w:rFonts w:asciiTheme="minorHAnsi" w:hAnsiTheme="minorHAnsi" w:cstheme="minorHAnsi"/>
                          <w:b/>
                          <w:sz w:val="21"/>
                          <w:szCs w:val="21"/>
                        </w:rPr>
                        <w:t>.</w:t>
                      </w:r>
                      <w:r w:rsidRPr="00B83F79">
                        <w:rPr>
                          <w:rFonts w:asciiTheme="minorHAnsi" w:hAnsiTheme="minorHAnsi" w:cstheme="minorHAnsi"/>
                          <w:b/>
                          <w:sz w:val="21"/>
                          <w:szCs w:val="21"/>
                        </w:rPr>
                        <w:t xml:space="preserve"> 2 </w:t>
                      </w:r>
                      <w:r w:rsidRPr="009F2DD9">
                        <w:rPr>
                          <w:rFonts w:asciiTheme="minorHAnsi" w:hAnsiTheme="minorHAnsi" w:cstheme="minorHAnsi"/>
                          <w:sz w:val="21"/>
                          <w:szCs w:val="21"/>
                        </w:rPr>
                        <w:t>Concentration change of ATP over time.</w:t>
                      </w:r>
                    </w:p>
                    <w:p w14:paraId="43C4F88E" w14:textId="77777777" w:rsidR="005B0682" w:rsidRPr="005B0682" w:rsidRDefault="005B0682" w:rsidP="005B0682">
                      <w:pPr>
                        <w:spacing w:line="276" w:lineRule="auto"/>
                        <w:rPr>
                          <w:rFonts w:asciiTheme="minorHAnsi" w:hAnsiTheme="minorHAnsi" w:cstheme="minorHAnsi"/>
                          <w:b/>
                          <w:bCs/>
                          <w:sz w:val="21"/>
                          <w:szCs w:val="21"/>
                        </w:rPr>
                      </w:pPr>
                    </w:p>
                  </w:txbxContent>
                </v:textbox>
                <w10:wrap type="square"/>
              </v:shape>
            </w:pict>
          </mc:Fallback>
        </mc:AlternateContent>
      </w:r>
      <w:r w:rsidRPr="00684B09">
        <w:rPr>
          <w:noProof/>
          <w:color w:val="000000" w:themeColor="text1"/>
        </w:rPr>
        <w:drawing>
          <wp:anchor distT="0" distB="0" distL="114300" distR="114300" simplePos="0" relativeHeight="251682816" behindDoc="0" locked="0" layoutInCell="1" allowOverlap="1" wp14:anchorId="7BB9BEA0" wp14:editId="5B40A08C">
            <wp:simplePos x="0" y="0"/>
            <wp:positionH relativeFrom="column">
              <wp:posOffset>-239153</wp:posOffset>
            </wp:positionH>
            <wp:positionV relativeFrom="paragraph">
              <wp:posOffset>555762</wp:posOffset>
            </wp:positionV>
            <wp:extent cx="3776345" cy="2682240"/>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776345" cy="2682240"/>
                    </a:xfrm>
                    <a:prstGeom prst="rect">
                      <a:avLst/>
                    </a:prstGeom>
                  </pic:spPr>
                </pic:pic>
              </a:graphicData>
            </a:graphic>
            <wp14:sizeRelH relativeFrom="page">
              <wp14:pctWidth>0</wp14:pctWidth>
            </wp14:sizeRelH>
            <wp14:sizeRelV relativeFrom="page">
              <wp14:pctHeight>0</wp14:pctHeight>
            </wp14:sizeRelV>
          </wp:anchor>
        </w:drawing>
      </w:r>
      <w:r w:rsidRPr="00684B09">
        <w:rPr>
          <w:rFonts w:asciiTheme="minorHAnsi" w:hAnsiTheme="minorHAnsi" w:cstheme="minorHAnsi"/>
          <w:noProof/>
          <w:color w:val="000000" w:themeColor="text1"/>
          <w:sz w:val="21"/>
          <w:szCs w:val="21"/>
        </w:rPr>
        <mc:AlternateContent>
          <mc:Choice Requires="wps">
            <w:drawing>
              <wp:anchor distT="0" distB="0" distL="114300" distR="114300" simplePos="0" relativeHeight="251681792" behindDoc="0" locked="0" layoutInCell="1" allowOverlap="1" wp14:anchorId="7C9B0A04" wp14:editId="6AC1CC8E">
                <wp:simplePos x="0" y="0"/>
                <wp:positionH relativeFrom="column">
                  <wp:posOffset>-304610</wp:posOffset>
                </wp:positionH>
                <wp:positionV relativeFrom="paragraph">
                  <wp:posOffset>3333004</wp:posOffset>
                </wp:positionV>
                <wp:extent cx="3841750" cy="457835"/>
                <wp:effectExtent l="0" t="0" r="0" b="0"/>
                <wp:wrapSquare wrapText="bothSides"/>
                <wp:docPr id="7" name="文本框 7"/>
                <wp:cNvGraphicFramePr/>
                <a:graphic xmlns:a="http://schemas.openxmlformats.org/drawingml/2006/main">
                  <a:graphicData uri="http://schemas.microsoft.com/office/word/2010/wordprocessingShape">
                    <wps:wsp>
                      <wps:cNvSpPr txBox="1"/>
                      <wps:spPr>
                        <a:xfrm>
                          <a:off x="0" y="0"/>
                          <a:ext cx="3841750" cy="457835"/>
                        </a:xfrm>
                        <a:prstGeom prst="rect">
                          <a:avLst/>
                        </a:prstGeom>
                        <a:noFill/>
                        <a:ln w="6350">
                          <a:noFill/>
                        </a:ln>
                      </wps:spPr>
                      <wps:txbx>
                        <w:txbxContent>
                          <w:p w14:paraId="30C3154A" w14:textId="77777777" w:rsidR="005B0682" w:rsidRPr="005B0682" w:rsidRDefault="005B0682" w:rsidP="005B0682">
                            <w:pPr>
                              <w:spacing w:line="276" w:lineRule="auto"/>
                              <w:jc w:val="both"/>
                              <w:rPr>
                                <w:rFonts w:asciiTheme="minorHAnsi" w:hAnsiTheme="minorHAnsi" w:cstheme="minorHAnsi"/>
                                <w:sz w:val="21"/>
                                <w:szCs w:val="21"/>
                              </w:rPr>
                            </w:pPr>
                            <w:r w:rsidRPr="00B83F79">
                              <w:rPr>
                                <w:rFonts w:asciiTheme="minorHAnsi" w:hAnsiTheme="minorHAnsi" w:cstheme="minorHAnsi"/>
                                <w:b/>
                                <w:sz w:val="21"/>
                                <w:szCs w:val="21"/>
                              </w:rPr>
                              <w:t>Fig</w:t>
                            </w:r>
                            <w:r>
                              <w:rPr>
                                <w:rFonts w:asciiTheme="minorHAnsi" w:hAnsiTheme="minorHAnsi" w:cstheme="minorHAnsi"/>
                                <w:b/>
                                <w:sz w:val="21"/>
                                <w:szCs w:val="21"/>
                              </w:rPr>
                              <w:t>.</w:t>
                            </w:r>
                            <w:r w:rsidRPr="00B83F79">
                              <w:rPr>
                                <w:rFonts w:asciiTheme="minorHAnsi" w:hAnsiTheme="minorHAnsi" w:cstheme="minorHAnsi"/>
                                <w:b/>
                                <w:sz w:val="21"/>
                                <w:szCs w:val="21"/>
                              </w:rPr>
                              <w:t xml:space="preserve"> </w:t>
                            </w:r>
                            <w:r w:rsidRPr="00B83F79">
                              <w:rPr>
                                <w:rFonts w:asciiTheme="minorHAnsi" w:hAnsiTheme="minorHAnsi" w:cstheme="minorHAnsi" w:hint="eastAsia"/>
                                <w:b/>
                                <w:sz w:val="21"/>
                                <w:szCs w:val="21"/>
                              </w:rPr>
                              <w:t>3</w:t>
                            </w:r>
                            <w:r>
                              <w:rPr>
                                <w:rFonts w:asciiTheme="minorHAnsi" w:hAnsiTheme="minorHAnsi" w:cstheme="minorHAnsi"/>
                                <w:sz w:val="21"/>
                                <w:szCs w:val="21"/>
                              </w:rPr>
                              <w:t xml:space="preserve"> </w:t>
                            </w:r>
                            <w:r w:rsidRPr="009F2DD9">
                              <w:rPr>
                                <w:rFonts w:asciiTheme="minorHAnsi" w:hAnsiTheme="minorHAnsi" w:cstheme="minorHAnsi"/>
                                <w:sz w:val="21"/>
                                <w:szCs w:val="21"/>
                              </w:rPr>
                              <w:t>The concentration of pyruvate varies with the initial concentration of triose phosphate isomer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B0A04" id="文本框 7" o:spid="_x0000_s1028" type="#_x0000_t202" style="position:absolute;left:0;text-align:left;margin-left:-24pt;margin-top:262.45pt;width:302.5pt;height:36.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" filled="f" stroked="f" strokeweight=".5pt">
                <v:textbox>
                  <w:txbxContent>
                    <w:p w14:paraId="30C3154A" w14:textId="77777777" w:rsidR="005B0682" w:rsidRPr="005B0682" w:rsidRDefault="005B0682" w:rsidP="005B0682">
                      <w:pPr>
                        <w:spacing w:line="276" w:lineRule="auto"/>
                        <w:jc w:val="both"/>
                        <w:rPr>
                          <w:rFonts w:asciiTheme="minorHAnsi" w:hAnsiTheme="minorHAnsi" w:cstheme="minorHAnsi"/>
                          <w:sz w:val="21"/>
                          <w:szCs w:val="21"/>
                        </w:rPr>
                      </w:pPr>
                      <w:r w:rsidRPr="00B83F79">
                        <w:rPr>
                          <w:rFonts w:asciiTheme="minorHAnsi" w:hAnsiTheme="minorHAnsi" w:cstheme="minorHAnsi"/>
                          <w:b/>
                          <w:sz w:val="21"/>
                          <w:szCs w:val="21"/>
                        </w:rPr>
                        <w:t>Fig</w:t>
                      </w:r>
                      <w:r>
                        <w:rPr>
                          <w:rFonts w:asciiTheme="minorHAnsi" w:hAnsiTheme="minorHAnsi" w:cstheme="minorHAnsi"/>
                          <w:b/>
                          <w:sz w:val="21"/>
                          <w:szCs w:val="21"/>
                        </w:rPr>
                        <w:t>.</w:t>
                      </w:r>
                      <w:r w:rsidRPr="00B83F79">
                        <w:rPr>
                          <w:rFonts w:asciiTheme="minorHAnsi" w:hAnsiTheme="minorHAnsi" w:cstheme="minorHAnsi"/>
                          <w:b/>
                          <w:sz w:val="21"/>
                          <w:szCs w:val="21"/>
                        </w:rPr>
                        <w:t xml:space="preserve"> </w:t>
                      </w:r>
                      <w:r w:rsidRPr="00B83F79">
                        <w:rPr>
                          <w:rFonts w:asciiTheme="minorHAnsi" w:hAnsiTheme="minorHAnsi" w:cstheme="minorHAnsi" w:hint="eastAsia"/>
                          <w:b/>
                          <w:sz w:val="21"/>
                          <w:szCs w:val="21"/>
                        </w:rPr>
                        <w:t>3</w:t>
                      </w:r>
                      <w:r>
                        <w:rPr>
                          <w:rFonts w:asciiTheme="minorHAnsi" w:hAnsiTheme="minorHAnsi" w:cstheme="minorHAnsi"/>
                          <w:sz w:val="21"/>
                          <w:szCs w:val="21"/>
                        </w:rPr>
                        <w:t xml:space="preserve"> </w:t>
                      </w:r>
                      <w:r w:rsidRPr="009F2DD9">
                        <w:rPr>
                          <w:rFonts w:asciiTheme="minorHAnsi" w:hAnsiTheme="minorHAnsi" w:cstheme="minorHAnsi"/>
                          <w:sz w:val="21"/>
                          <w:szCs w:val="21"/>
                        </w:rPr>
                        <w:t>The concentration of pyruvate varies with the initial concentration of triose phosphate isomerase.</w:t>
                      </w:r>
                    </w:p>
                  </w:txbxContent>
                </v:textbox>
                <w10:wrap type="square"/>
              </v:shape>
            </w:pict>
          </mc:Fallback>
        </mc:AlternateContent>
      </w:r>
      <w:r w:rsidR="009F2DD9" w:rsidRPr="00684B09">
        <w:rPr>
          <w:rFonts w:asciiTheme="minorHAnsi" w:hAnsiTheme="minorHAnsi" w:cstheme="minorHAnsi"/>
          <w:color w:val="000000" w:themeColor="text1"/>
          <w:sz w:val="21"/>
          <w:szCs w:val="21"/>
        </w:rPr>
        <w:t xml:space="preserve">From </w:t>
      </w:r>
      <w:r w:rsidR="00B83F79" w:rsidRPr="00684B09">
        <w:rPr>
          <w:rFonts w:asciiTheme="minorHAnsi" w:hAnsiTheme="minorHAnsi" w:cstheme="minorHAnsi" w:hint="eastAsia"/>
          <w:b/>
          <w:color w:val="000000" w:themeColor="text1"/>
          <w:sz w:val="21"/>
          <w:szCs w:val="21"/>
        </w:rPr>
        <w:t>F</w:t>
      </w:r>
      <w:r w:rsidR="009F2DD9" w:rsidRPr="00684B09">
        <w:rPr>
          <w:rFonts w:asciiTheme="minorHAnsi" w:hAnsiTheme="minorHAnsi" w:cstheme="minorHAnsi"/>
          <w:b/>
          <w:color w:val="000000" w:themeColor="text1"/>
          <w:sz w:val="21"/>
          <w:szCs w:val="21"/>
        </w:rPr>
        <w:t>ig</w:t>
      </w:r>
      <w:r w:rsidR="009F7532" w:rsidRPr="00684B09">
        <w:rPr>
          <w:rFonts w:asciiTheme="minorHAnsi" w:hAnsiTheme="minorHAnsi" w:cstheme="minorHAnsi"/>
          <w:b/>
          <w:color w:val="000000" w:themeColor="text1"/>
          <w:sz w:val="21"/>
          <w:szCs w:val="21"/>
        </w:rPr>
        <w:t xml:space="preserve">. </w:t>
      </w:r>
      <w:r w:rsidR="009F2DD9" w:rsidRPr="00684B09">
        <w:rPr>
          <w:rFonts w:asciiTheme="minorHAnsi" w:hAnsiTheme="minorHAnsi" w:cstheme="minorHAnsi"/>
          <w:b/>
          <w:color w:val="000000" w:themeColor="text1"/>
          <w:sz w:val="21"/>
          <w:szCs w:val="21"/>
        </w:rPr>
        <w:t>3</w:t>
      </w:r>
      <w:r w:rsidR="009F2DD9" w:rsidRPr="00684B09">
        <w:rPr>
          <w:rFonts w:asciiTheme="minorHAnsi" w:hAnsiTheme="minorHAnsi" w:cstheme="minorHAnsi"/>
          <w:color w:val="000000" w:themeColor="text1"/>
          <w:sz w:val="21"/>
          <w:szCs w:val="21"/>
        </w:rPr>
        <w:t xml:space="preserve">, it can be concluded that the higher </w:t>
      </w:r>
      <w:r w:rsidR="0052524D" w:rsidRPr="00684B09">
        <w:rPr>
          <w:rFonts w:asciiTheme="minorHAnsi" w:hAnsiTheme="minorHAnsi" w:cstheme="minorHAnsi"/>
          <w:color w:val="000000" w:themeColor="text1"/>
          <w:sz w:val="21"/>
          <w:szCs w:val="21"/>
        </w:rPr>
        <w:t xml:space="preserve">the initial concentration of </w:t>
      </w:r>
      <w:r w:rsidR="00B6245C" w:rsidRPr="00684B09">
        <w:rPr>
          <w:rFonts w:asciiTheme="minorHAnsi" w:hAnsiTheme="minorHAnsi" w:cstheme="minorHAnsi"/>
          <w:color w:val="000000" w:themeColor="text1"/>
          <w:sz w:val="21"/>
          <w:szCs w:val="21"/>
        </w:rPr>
        <w:t xml:space="preserve">the </w:t>
      </w:r>
      <w:r w:rsidR="0052524D" w:rsidRPr="00684B09">
        <w:rPr>
          <w:rFonts w:asciiTheme="minorHAnsi" w:hAnsiTheme="minorHAnsi" w:cstheme="minorHAnsi"/>
          <w:color w:val="000000" w:themeColor="text1"/>
          <w:sz w:val="21"/>
          <w:szCs w:val="21"/>
        </w:rPr>
        <w:t>enzyme</w:t>
      </w:r>
      <w:r w:rsidR="009F2DD9" w:rsidRPr="00684B09">
        <w:rPr>
          <w:rFonts w:asciiTheme="minorHAnsi" w:hAnsiTheme="minorHAnsi" w:cstheme="minorHAnsi"/>
          <w:color w:val="000000" w:themeColor="text1"/>
          <w:sz w:val="21"/>
          <w:szCs w:val="21"/>
        </w:rPr>
        <w:t xml:space="preserve"> is, the higher</w:t>
      </w:r>
      <w:r w:rsidR="005E25DB" w:rsidRPr="00684B09">
        <w:rPr>
          <w:rFonts w:asciiTheme="minorHAnsi" w:hAnsiTheme="minorHAnsi" w:cstheme="minorHAnsi"/>
          <w:color w:val="000000" w:themeColor="text1"/>
          <w:sz w:val="21"/>
          <w:szCs w:val="21"/>
        </w:rPr>
        <w:t xml:space="preserve"> </w:t>
      </w:r>
      <w:r w:rsidR="009F2DD9" w:rsidRPr="00684B09">
        <w:rPr>
          <w:rFonts w:asciiTheme="minorHAnsi" w:hAnsiTheme="minorHAnsi" w:cstheme="minorHAnsi"/>
          <w:color w:val="000000" w:themeColor="text1"/>
          <w:sz w:val="21"/>
          <w:szCs w:val="21"/>
        </w:rPr>
        <w:t xml:space="preserve">final concentration </w:t>
      </w:r>
      <w:r w:rsidR="005E25DB" w:rsidRPr="00684B09">
        <w:rPr>
          <w:rFonts w:asciiTheme="minorHAnsi" w:hAnsiTheme="minorHAnsi" w:cstheme="minorHAnsi"/>
          <w:color w:val="000000" w:themeColor="text1"/>
          <w:sz w:val="21"/>
          <w:szCs w:val="21"/>
        </w:rPr>
        <w:t xml:space="preserve">of pyruvate </w:t>
      </w:r>
      <w:r w:rsidR="009F2DD9" w:rsidRPr="00684B09">
        <w:rPr>
          <w:rFonts w:asciiTheme="minorHAnsi" w:hAnsiTheme="minorHAnsi" w:cstheme="minorHAnsi"/>
          <w:color w:val="000000" w:themeColor="text1"/>
          <w:sz w:val="21"/>
          <w:szCs w:val="21"/>
        </w:rPr>
        <w:t>will be.</w:t>
      </w:r>
      <w:r w:rsidR="005E25DB" w:rsidRPr="00684B09">
        <w:rPr>
          <w:rFonts w:asciiTheme="minorHAnsi" w:hAnsiTheme="minorHAnsi" w:cstheme="minorHAnsi"/>
          <w:color w:val="000000" w:themeColor="text1"/>
          <w:sz w:val="21"/>
          <w:szCs w:val="21"/>
        </w:rPr>
        <w:t xml:space="preserve"> </w:t>
      </w:r>
      <w:r w:rsidR="005E25DB" w:rsidRPr="00684B09">
        <w:rPr>
          <w:rFonts w:asciiTheme="minorHAnsi" w:hAnsiTheme="minorHAnsi" w:cstheme="minorHAnsi" w:hint="eastAsia"/>
          <w:color w:val="000000" w:themeColor="text1"/>
          <w:sz w:val="21"/>
          <w:szCs w:val="21"/>
        </w:rPr>
        <w:t>The trend is particularly obvious in the interval of 0-0.2</w:t>
      </w:r>
      <w:r w:rsidR="005E25DB" w:rsidRPr="00684B09">
        <w:rPr>
          <w:rFonts w:asciiTheme="minorHAnsi" w:hAnsiTheme="minorHAnsi" w:cstheme="minorHAnsi"/>
          <w:color w:val="000000" w:themeColor="text1"/>
          <w:sz w:val="21"/>
          <w:szCs w:val="21"/>
        </w:rPr>
        <w:t xml:space="preserve">mmol/ml. </w:t>
      </w:r>
      <w:r w:rsidR="009F2DD9" w:rsidRPr="00684B09">
        <w:rPr>
          <w:rFonts w:asciiTheme="minorHAnsi" w:hAnsiTheme="minorHAnsi" w:cstheme="minorHAnsi"/>
          <w:color w:val="000000" w:themeColor="text1"/>
          <w:sz w:val="21"/>
          <w:szCs w:val="21"/>
        </w:rPr>
        <w:t>Wh</w:t>
      </w:r>
      <w:r w:rsidR="00AE6AD0" w:rsidRPr="00684B09">
        <w:rPr>
          <w:rFonts w:asciiTheme="minorHAnsi" w:hAnsiTheme="minorHAnsi" w:cstheme="minorHAnsi"/>
          <w:color w:val="000000" w:themeColor="text1"/>
          <w:sz w:val="21"/>
          <w:szCs w:val="21"/>
        </w:rPr>
        <w:t>en</w:t>
      </w:r>
      <w:r w:rsidR="009F2DD9" w:rsidRPr="00684B09">
        <w:rPr>
          <w:rFonts w:asciiTheme="minorHAnsi" w:hAnsiTheme="minorHAnsi" w:cstheme="minorHAnsi"/>
          <w:color w:val="000000" w:themeColor="text1"/>
          <w:sz w:val="21"/>
          <w:szCs w:val="21"/>
        </w:rPr>
        <w:t xml:space="preserve"> </w:t>
      </w:r>
      <w:r w:rsidR="0052524D" w:rsidRPr="00684B09">
        <w:rPr>
          <w:rFonts w:asciiTheme="minorHAnsi" w:hAnsiTheme="minorHAnsi" w:cstheme="minorHAnsi"/>
          <w:color w:val="000000" w:themeColor="text1"/>
          <w:sz w:val="21"/>
          <w:szCs w:val="21"/>
        </w:rPr>
        <w:t>the initial concentration of enzyme</w:t>
      </w:r>
      <w:r w:rsidR="009F2DD9" w:rsidRPr="00684B09">
        <w:rPr>
          <w:rFonts w:asciiTheme="minorHAnsi" w:hAnsiTheme="minorHAnsi" w:cstheme="minorHAnsi"/>
          <w:color w:val="000000" w:themeColor="text1"/>
          <w:sz w:val="21"/>
          <w:szCs w:val="21"/>
        </w:rPr>
        <w:t xml:space="preserve"> is higher than 0.2</w:t>
      </w:r>
      <w:r w:rsidR="00226F0B" w:rsidRPr="00684B09">
        <w:rPr>
          <w:rFonts w:hint="eastAsia"/>
          <w:color w:val="000000" w:themeColor="text1"/>
        </w:rPr>
        <w:t xml:space="preserve"> </w:t>
      </w:r>
      <w:r w:rsidR="00226F0B" w:rsidRPr="00684B09">
        <w:rPr>
          <w:rFonts w:asciiTheme="minorHAnsi" w:hAnsiTheme="minorHAnsi" w:cstheme="minorHAnsi" w:hint="eastAsia"/>
          <w:color w:val="000000" w:themeColor="text1"/>
          <w:sz w:val="21"/>
          <w:szCs w:val="21"/>
        </w:rPr>
        <w:t>mmol/ml</w:t>
      </w:r>
      <w:r w:rsidR="009F2DD9" w:rsidRPr="00684B09">
        <w:rPr>
          <w:rFonts w:asciiTheme="minorHAnsi" w:hAnsiTheme="minorHAnsi" w:cstheme="minorHAnsi"/>
          <w:color w:val="000000" w:themeColor="text1"/>
          <w:sz w:val="21"/>
          <w:szCs w:val="21"/>
        </w:rPr>
        <w:t xml:space="preserve">, which means the enzyme is sufficient, the increase is not </w:t>
      </w:r>
      <w:r w:rsidR="002F3E3E" w:rsidRPr="00684B09">
        <w:rPr>
          <w:rFonts w:asciiTheme="minorHAnsi" w:hAnsiTheme="minorHAnsi" w:cstheme="minorHAnsi"/>
          <w:color w:val="000000" w:themeColor="text1"/>
          <w:sz w:val="21"/>
          <w:szCs w:val="21"/>
        </w:rPr>
        <w:t>obvious,</w:t>
      </w:r>
      <w:r w:rsidR="009F2DD9" w:rsidRPr="00684B09">
        <w:rPr>
          <w:rFonts w:asciiTheme="minorHAnsi" w:hAnsiTheme="minorHAnsi" w:cstheme="minorHAnsi"/>
          <w:color w:val="000000" w:themeColor="text1"/>
          <w:sz w:val="21"/>
          <w:szCs w:val="21"/>
        </w:rPr>
        <w:t xml:space="preserve"> and the pyruvate concentration tends to 2</w:t>
      </w:r>
      <w:r w:rsidR="00226F0B" w:rsidRPr="00684B09">
        <w:rPr>
          <w:rFonts w:hint="eastAsia"/>
          <w:color w:val="000000" w:themeColor="text1"/>
        </w:rPr>
        <w:t xml:space="preserve"> </w:t>
      </w:r>
      <w:r w:rsidR="00226F0B" w:rsidRPr="00684B09">
        <w:rPr>
          <w:rFonts w:asciiTheme="minorHAnsi" w:hAnsiTheme="minorHAnsi" w:cstheme="minorHAnsi" w:hint="eastAsia"/>
          <w:color w:val="000000" w:themeColor="text1"/>
          <w:sz w:val="21"/>
          <w:szCs w:val="21"/>
        </w:rPr>
        <w:t>mmol/ml</w:t>
      </w:r>
      <w:r w:rsidR="009F2DD9" w:rsidRPr="00684B09">
        <w:rPr>
          <w:rFonts w:asciiTheme="minorHAnsi" w:hAnsiTheme="minorHAnsi" w:cstheme="minorHAnsi"/>
          <w:color w:val="000000" w:themeColor="text1"/>
          <w:sz w:val="21"/>
          <w:szCs w:val="21"/>
        </w:rPr>
        <w:t>. For a single reaction, the enzyme only influences the reaction rate. Nevertheless, glycolysis involves 10 sub</w:t>
      </w:r>
      <w:r w:rsidR="003612AD" w:rsidRPr="00684B09">
        <w:rPr>
          <w:rFonts w:asciiTheme="minorHAnsi" w:hAnsiTheme="minorHAnsi" w:cstheme="minorHAnsi"/>
          <w:color w:val="000000" w:themeColor="text1"/>
          <w:sz w:val="21"/>
          <w:szCs w:val="21"/>
        </w:rPr>
        <w:t>-</w:t>
      </w:r>
      <w:r w:rsidR="009F2DD9" w:rsidRPr="00684B09">
        <w:rPr>
          <w:rFonts w:asciiTheme="minorHAnsi" w:hAnsiTheme="minorHAnsi" w:cstheme="minorHAnsi"/>
          <w:color w:val="000000" w:themeColor="text1"/>
          <w:sz w:val="21"/>
          <w:szCs w:val="21"/>
        </w:rPr>
        <w:t>steps, so a change in the rate of step</w:t>
      </w:r>
      <w:r w:rsidR="0052524D" w:rsidRPr="00684B09">
        <w:rPr>
          <w:rFonts w:asciiTheme="minorHAnsi" w:hAnsiTheme="minorHAnsi" w:cstheme="minorHAnsi"/>
          <w:color w:val="000000" w:themeColor="text1"/>
          <w:sz w:val="21"/>
          <w:szCs w:val="21"/>
        </w:rPr>
        <w:t xml:space="preserve"> </w:t>
      </w:r>
      <w:r w:rsidR="009F2DD9" w:rsidRPr="00684B09">
        <w:rPr>
          <w:rFonts w:asciiTheme="minorHAnsi" w:hAnsiTheme="minorHAnsi" w:cstheme="minorHAnsi"/>
          <w:color w:val="000000" w:themeColor="text1"/>
          <w:sz w:val="21"/>
          <w:szCs w:val="21"/>
        </w:rPr>
        <w:t>5 can cause a chain reaction.</w:t>
      </w:r>
      <w:r w:rsidR="00310682" w:rsidRPr="00684B09">
        <w:rPr>
          <w:rFonts w:asciiTheme="minorHAnsi" w:hAnsiTheme="minorHAnsi" w:cstheme="minorHAnsi"/>
          <w:color w:val="000000" w:themeColor="text1"/>
          <w:sz w:val="21"/>
          <w:szCs w:val="21"/>
        </w:rPr>
        <w:t xml:space="preserve"> </w:t>
      </w:r>
      <w:r w:rsidR="009F2DD9" w:rsidRPr="00684B09">
        <w:rPr>
          <w:rFonts w:asciiTheme="minorHAnsi" w:hAnsiTheme="minorHAnsi" w:cstheme="minorHAnsi"/>
          <w:color w:val="000000" w:themeColor="text1"/>
          <w:sz w:val="21"/>
          <w:szCs w:val="21"/>
        </w:rPr>
        <w:t>The accumulation of intermediate products leads to some unresponsive steps</w:t>
      </w:r>
      <w:r w:rsidR="00226F0B" w:rsidRPr="00684B09">
        <w:rPr>
          <w:rFonts w:asciiTheme="minorHAnsi" w:hAnsiTheme="minorHAnsi" w:cstheme="minorHAnsi"/>
          <w:color w:val="000000" w:themeColor="text1"/>
          <w:sz w:val="21"/>
          <w:szCs w:val="21"/>
        </w:rPr>
        <w:t xml:space="preserve">. For example, due to the </w:t>
      </w:r>
      <w:r w:rsidR="00310682" w:rsidRPr="00684B09">
        <w:rPr>
          <w:rFonts w:asciiTheme="minorHAnsi" w:hAnsiTheme="minorHAnsi" w:cstheme="minorHAnsi"/>
          <w:color w:val="000000" w:themeColor="text1"/>
          <w:sz w:val="21"/>
          <w:szCs w:val="21"/>
        </w:rPr>
        <w:t>enzyme mutat</w:t>
      </w:r>
      <w:r w:rsidR="006F51F2" w:rsidRPr="00684B09">
        <w:rPr>
          <w:rFonts w:asciiTheme="minorHAnsi" w:hAnsiTheme="minorHAnsi" w:cstheme="minorHAnsi"/>
          <w:color w:val="000000" w:themeColor="text1"/>
          <w:sz w:val="21"/>
          <w:szCs w:val="21"/>
        </w:rPr>
        <w:t>ion</w:t>
      </w:r>
      <w:r w:rsidR="00310682" w:rsidRPr="00684B09">
        <w:rPr>
          <w:rFonts w:asciiTheme="minorHAnsi" w:hAnsiTheme="minorHAnsi" w:cstheme="minorHAnsi"/>
          <w:color w:val="000000" w:themeColor="text1"/>
          <w:sz w:val="21"/>
          <w:szCs w:val="21"/>
        </w:rPr>
        <w:t xml:space="preserve">, </w:t>
      </w:r>
      <w:r w:rsidR="00226F0B" w:rsidRPr="00684B09">
        <w:rPr>
          <w:rFonts w:asciiTheme="minorHAnsi" w:hAnsiTheme="minorHAnsi" w:cstheme="minorHAnsi"/>
          <w:color w:val="000000" w:themeColor="text1"/>
          <w:sz w:val="21"/>
          <w:szCs w:val="21"/>
        </w:rPr>
        <w:t xml:space="preserve">the slower formation rate of </w:t>
      </w:r>
      <w:r w:rsidR="00226F0B" w:rsidRPr="00684B09">
        <w:rPr>
          <w:rFonts w:asciiTheme="minorHAnsi" w:hAnsiTheme="minorHAnsi" w:cstheme="minorHAnsi" w:hint="eastAsia"/>
          <w:color w:val="000000" w:themeColor="text1"/>
          <w:sz w:val="21"/>
          <w:szCs w:val="21"/>
        </w:rPr>
        <w:t>glyceraldehyde_3_phosphate</w:t>
      </w:r>
      <w:r w:rsidR="00226F0B" w:rsidRPr="00684B09">
        <w:rPr>
          <w:rFonts w:asciiTheme="minorHAnsi" w:hAnsiTheme="minorHAnsi" w:cstheme="minorHAnsi"/>
          <w:color w:val="000000" w:themeColor="text1"/>
          <w:sz w:val="21"/>
          <w:szCs w:val="21"/>
        </w:rPr>
        <w:t xml:space="preserve"> will </w:t>
      </w:r>
      <w:r w:rsidR="00310682" w:rsidRPr="00684B09">
        <w:rPr>
          <w:rFonts w:asciiTheme="minorHAnsi" w:hAnsiTheme="minorHAnsi" w:cstheme="minorHAnsi"/>
          <w:color w:val="000000" w:themeColor="text1"/>
          <w:sz w:val="21"/>
          <w:szCs w:val="21"/>
        </w:rPr>
        <w:t>lead to</w:t>
      </w:r>
      <w:r w:rsidR="00226F0B" w:rsidRPr="00684B09">
        <w:rPr>
          <w:rFonts w:asciiTheme="minorHAnsi" w:hAnsiTheme="minorHAnsi" w:cstheme="minorHAnsi"/>
          <w:color w:val="000000" w:themeColor="text1"/>
          <w:sz w:val="21"/>
          <w:szCs w:val="21"/>
        </w:rPr>
        <w:t xml:space="preserve"> the slower rate of step</w:t>
      </w:r>
      <w:r w:rsidR="00773570" w:rsidRPr="00684B09">
        <w:rPr>
          <w:rFonts w:asciiTheme="minorHAnsi" w:hAnsiTheme="minorHAnsi" w:cstheme="minorHAnsi"/>
          <w:color w:val="000000" w:themeColor="text1"/>
          <w:sz w:val="21"/>
          <w:szCs w:val="21"/>
        </w:rPr>
        <w:t xml:space="preserve"> </w:t>
      </w:r>
      <w:r w:rsidR="00226F0B" w:rsidRPr="00684B09">
        <w:rPr>
          <w:rFonts w:asciiTheme="minorHAnsi" w:hAnsiTheme="minorHAnsi" w:cstheme="minorHAnsi"/>
          <w:color w:val="000000" w:themeColor="text1"/>
          <w:sz w:val="21"/>
          <w:szCs w:val="21"/>
        </w:rPr>
        <w:t xml:space="preserve">6. </w:t>
      </w:r>
      <w:r w:rsidR="00310682" w:rsidRPr="00684B09">
        <w:rPr>
          <w:rFonts w:asciiTheme="minorHAnsi" w:hAnsiTheme="minorHAnsi" w:cstheme="minorHAnsi"/>
          <w:color w:val="000000" w:themeColor="text1"/>
          <w:sz w:val="21"/>
          <w:szCs w:val="21"/>
        </w:rPr>
        <w:t xml:space="preserve">Thus, through the chain reactions, </w:t>
      </w:r>
      <w:r w:rsidR="009F2DD9" w:rsidRPr="00684B09">
        <w:rPr>
          <w:rFonts w:asciiTheme="minorHAnsi" w:hAnsiTheme="minorHAnsi" w:cstheme="minorHAnsi"/>
          <w:color w:val="000000" w:themeColor="text1"/>
          <w:sz w:val="21"/>
          <w:szCs w:val="21"/>
        </w:rPr>
        <w:t>the final yield of pyruvate will be different.</w:t>
      </w:r>
    </w:p>
    <w:p w14:paraId="3CF3D5AE" w14:textId="119CD18E" w:rsidR="00DC7CF9" w:rsidRPr="00684B09" w:rsidRDefault="00481C0C" w:rsidP="006E6AB0">
      <w:pPr>
        <w:spacing w:line="276" w:lineRule="auto"/>
        <w:jc w:val="both"/>
        <w:rPr>
          <w:rFonts w:asciiTheme="minorHAnsi" w:hAnsiTheme="minorHAnsi" w:cstheme="minorHAnsi"/>
          <w:b/>
          <w:bCs/>
          <w:color w:val="000000" w:themeColor="text1"/>
        </w:rPr>
      </w:pPr>
      <w:r w:rsidRPr="00684B09">
        <w:rPr>
          <w:rFonts w:asciiTheme="minorHAnsi" w:hAnsiTheme="minorHAnsi" w:cstheme="minorHAnsi"/>
          <w:b/>
          <w:bCs/>
          <w:color w:val="000000" w:themeColor="text1"/>
        </w:rPr>
        <w:lastRenderedPageBreak/>
        <w:t xml:space="preserve">Additional </w:t>
      </w:r>
      <w:r w:rsidRPr="00684B09">
        <w:rPr>
          <w:rFonts w:asciiTheme="minorHAnsi" w:hAnsiTheme="minorHAnsi" w:cstheme="minorHAnsi"/>
          <w:b/>
          <w:bCs/>
          <w:i/>
          <w:color w:val="000000" w:themeColor="text1"/>
        </w:rPr>
        <w:t>in silico</w:t>
      </w:r>
      <w:r w:rsidRPr="00684B09">
        <w:rPr>
          <w:rFonts w:asciiTheme="minorHAnsi" w:hAnsiTheme="minorHAnsi" w:cstheme="minorHAnsi"/>
          <w:b/>
          <w:bCs/>
          <w:color w:val="000000" w:themeColor="text1"/>
        </w:rPr>
        <w:t xml:space="preserve"> experiment</w:t>
      </w:r>
    </w:p>
    <w:p w14:paraId="715940DC" w14:textId="77777777" w:rsidR="00B51E7B" w:rsidRPr="00684B09" w:rsidRDefault="00B51E7B" w:rsidP="005B0682">
      <w:pPr>
        <w:spacing w:line="276" w:lineRule="auto"/>
        <w:jc w:val="both"/>
        <w:rPr>
          <w:rFonts w:ascii="Calibri" w:hAnsi="Calibri" w:cs="Calibri"/>
          <w:b/>
          <w:color w:val="000000" w:themeColor="text1"/>
          <w:sz w:val="21"/>
          <w:szCs w:val="21"/>
        </w:rPr>
      </w:pPr>
      <w:r w:rsidRPr="00684B09">
        <w:rPr>
          <w:rFonts w:ascii="Calibri" w:hAnsi="Calibri" w:cs="Calibri"/>
          <w:b/>
          <w:color w:val="000000" w:themeColor="text1"/>
          <w:sz w:val="21"/>
          <w:szCs w:val="21"/>
        </w:rPr>
        <w:t>Introduction to the Cori cycle</w:t>
      </w:r>
    </w:p>
    <w:p w14:paraId="081A3129" w14:textId="116084A6" w:rsidR="00B51E7B" w:rsidRPr="00684B09" w:rsidRDefault="00B51E7B" w:rsidP="0005002D">
      <w:pPr>
        <w:spacing w:line="276" w:lineRule="auto"/>
        <w:ind w:firstLineChars="200" w:firstLine="420"/>
        <w:jc w:val="both"/>
        <w:rPr>
          <w:rFonts w:ascii="Calibri" w:hAnsi="Calibri" w:cs="Calibri"/>
          <w:color w:val="000000" w:themeColor="text1"/>
          <w:sz w:val="21"/>
          <w:szCs w:val="21"/>
        </w:rPr>
      </w:pPr>
      <w:r w:rsidRPr="00684B09">
        <w:rPr>
          <w:rFonts w:ascii="Calibri" w:hAnsi="Calibri" w:cs="Calibri"/>
          <w:color w:val="000000" w:themeColor="text1"/>
          <w:sz w:val="21"/>
          <w:szCs w:val="21"/>
        </w:rPr>
        <w:t>At rest, oxygen is sufficient in muscle cells to carry out electron transport chain, leading to enough NAD</w:t>
      </w:r>
      <w:r w:rsidRPr="00684B09">
        <w:rPr>
          <w:rFonts w:ascii="Calibri" w:hAnsi="Calibri" w:cs="Calibri"/>
          <w:color w:val="000000" w:themeColor="text1"/>
          <w:sz w:val="21"/>
          <w:szCs w:val="21"/>
          <w:vertAlign w:val="superscript"/>
        </w:rPr>
        <w:t>+</w:t>
      </w:r>
      <w:r w:rsidRPr="00684B09">
        <w:rPr>
          <w:rFonts w:ascii="Calibri" w:hAnsi="Calibri" w:cs="Calibri"/>
          <w:color w:val="000000" w:themeColor="text1"/>
          <w:sz w:val="21"/>
          <w:szCs w:val="21"/>
        </w:rPr>
        <w:t xml:space="preserve"> back in Krebs cycle. Due to the Le </w:t>
      </w:r>
      <w:proofErr w:type="spellStart"/>
      <w:r w:rsidRPr="00684B09">
        <w:rPr>
          <w:rFonts w:ascii="Calibri" w:hAnsi="Calibri" w:cs="Calibri"/>
          <w:color w:val="000000" w:themeColor="text1"/>
          <w:sz w:val="21"/>
          <w:szCs w:val="21"/>
        </w:rPr>
        <w:t>Chatelier's</w:t>
      </w:r>
      <w:proofErr w:type="spellEnd"/>
      <w:r w:rsidRPr="00684B09">
        <w:rPr>
          <w:rFonts w:ascii="Calibri" w:hAnsi="Calibri" w:cs="Calibri"/>
          <w:color w:val="000000" w:themeColor="text1"/>
          <w:sz w:val="21"/>
          <w:szCs w:val="21"/>
        </w:rPr>
        <w:t xml:space="preserve"> principle, the increase in reactants will promote the reaction. Thus, pyruvate is mainly driven into the Krebs cycle instead of producing lactic acid. During strenuous exercises, however, the lack of oxygen arouses anaerobic metabolism. Oxidative phosphorylation stops without oxygen so that decreased NAD</w:t>
      </w:r>
      <w:r w:rsidRPr="00684B09">
        <w:rPr>
          <w:rFonts w:ascii="Calibri" w:hAnsi="Calibri" w:cs="Calibri"/>
          <w:color w:val="000000" w:themeColor="text1"/>
          <w:sz w:val="21"/>
          <w:szCs w:val="21"/>
          <w:vertAlign w:val="superscript"/>
        </w:rPr>
        <w:t>+</w:t>
      </w:r>
      <w:r w:rsidRPr="00684B09">
        <w:rPr>
          <w:rFonts w:ascii="Calibri" w:hAnsi="Calibri" w:cs="Calibri"/>
          <w:color w:val="000000" w:themeColor="text1"/>
          <w:sz w:val="21"/>
          <w:szCs w:val="21"/>
        </w:rPr>
        <w:t xml:space="preserve"> suppresses the entry of pyruvate into Krebs cycle but accelerates lactic acid production. The sharp increase of lactic acid may arouse muscle fatigue and acute muscle soreness, especially in lactate dehydrogenase-mutated individuals </w:t>
      </w:r>
      <w:r w:rsidRPr="00684B09">
        <w:rPr>
          <w:rFonts w:ascii="Calibri" w:hAnsi="Calibri" w:cs="Calibri"/>
          <w:color w:val="000000" w:themeColor="text1"/>
          <w:sz w:val="21"/>
          <w:szCs w:val="21"/>
        </w:rPr>
        <w:fldChar w:fldCharType="begin" w:fldLock="1"/>
      </w:r>
      <w:r w:rsidRPr="00684B09">
        <w:rPr>
          <w:rFonts w:ascii="Calibri" w:hAnsi="Calibri" w:cs="Calibri"/>
          <w:color w:val="000000" w:themeColor="text1"/>
          <w:sz w:val="21"/>
          <w:szCs w:val="21"/>
        </w:rPr>
        <w:instrText>ADDIN CSL_CITATION {"citationItems":[{"id":"ITEM-1","itemData":{"DOI":"10.1161/CIRCRESAHA.117.308428","ISSN":"1524-4571 (Electronic)","PMID":"28729454","abstract":"Efficient cardiac regeneration is closely associated with the ability of cardiac  myocytes to proliferate. Fetal or neonatal mouse hearts containing proliferating cardiac myocytes regenerate even extensive injuries, whereas adult hearts containing mostly post-mitotic cardiac myocytes have lost this ability. The same correlation is seen in some homoiotherm species such as teleost fish and urodelian amphibians leading to the hypothesis that cardiac myocyte proliferation is a major driver of heart regeneration. Although cardiomyocyte proliferation might not be the only prerequisite to restore full organ function after cardiac damage, induction of cardiac myocyte proliferation is an attractive therapeutic option to cure the injured heart and prevent heart failure. To (re)initiate cardiac myocyte proliferation in adult mammalian hearts, a thorough understanding of the molecular circuitry governing cardiac myocyte cell cycle regulation is required. Here, we review the current knowledge in the field focusing on the withdrawal of cardiac myocytes from the cell cycle during the transition from neonatal to adult stages.","author":[{"dropping-particle":"","family":"Yuan","given":"Xuejun","non-dropping-particle":"","parse-names":false,"suffix":""},{"dropping-particle":"","family":"Braun","given":"Thomas","non-dropping-particle":"","parse-names":false,"suffix":""}],"container-title":"Circulation research","id":"ITEM-1","issue":"3","issued":{"date-parts":[["2017","7"]]},"language":"eng","page":"293-309","publisher-place":"United States","title":"Multimodal Regulation of Cardiac Myocyte Proliferation.","type":"article-journal","volume":"121"},"uris":["http://www.mendeley.com/documents/?uuid=16040dd3-8169-45e3-bb8e-bdcc7c885a7b"]}],"mendeley":{"formattedCitation":"(Yuan and Braun, 2017)","plainTextFormattedCitation":"(Yuan and Braun, 2017)","previouslyFormattedCitation":"(Yuan and Braun, 2017)"},"properties":{"noteIndex":0},"schema":"https://github.com/citation-style-language/schema/raw/master/csl-citation.json"}</w:instrText>
      </w:r>
      <w:r w:rsidRPr="00684B09">
        <w:rPr>
          <w:rFonts w:ascii="Calibri" w:hAnsi="Calibri" w:cs="Calibri"/>
          <w:color w:val="000000" w:themeColor="text1"/>
          <w:sz w:val="21"/>
          <w:szCs w:val="21"/>
        </w:rPr>
        <w:fldChar w:fldCharType="separate"/>
      </w:r>
      <w:r w:rsidRPr="00684B09">
        <w:rPr>
          <w:rFonts w:ascii="Calibri" w:hAnsi="Calibri" w:cs="Calibri"/>
          <w:color w:val="000000" w:themeColor="text1"/>
          <w:sz w:val="21"/>
          <w:szCs w:val="21"/>
        </w:rPr>
        <w:t>(Yuan and Braun, 2017)</w:t>
      </w:r>
      <w:r w:rsidRPr="00684B09">
        <w:rPr>
          <w:rFonts w:ascii="Calibri" w:hAnsi="Calibri" w:cs="Calibri"/>
          <w:color w:val="000000" w:themeColor="text1"/>
          <w:sz w:val="21"/>
          <w:szCs w:val="21"/>
        </w:rPr>
        <w:fldChar w:fldCharType="end"/>
      </w:r>
      <w:r w:rsidRPr="00684B09">
        <w:rPr>
          <w:rFonts w:ascii="Calibri" w:hAnsi="Calibri" w:cs="Calibri"/>
          <w:color w:val="000000" w:themeColor="text1"/>
          <w:sz w:val="21"/>
          <w:szCs w:val="21"/>
        </w:rPr>
        <w:t>. Moreover, tumours rely on more lactic acid than mitochondrial respirat</w:t>
      </w:r>
      <w:r w:rsidR="00D9550F" w:rsidRPr="00684B09">
        <w:rPr>
          <w:rFonts w:ascii="Calibri" w:hAnsi="Calibri" w:cs="Calibri"/>
          <w:color w:val="000000" w:themeColor="text1"/>
          <w:sz w:val="21"/>
          <w:szCs w:val="21"/>
        </w:rPr>
        <w:t>ion</w:t>
      </w:r>
      <w:r w:rsidRPr="00684B09">
        <w:rPr>
          <w:rFonts w:ascii="Calibri" w:hAnsi="Calibri" w:cs="Calibri"/>
          <w:color w:val="000000" w:themeColor="text1"/>
          <w:sz w:val="21"/>
          <w:szCs w:val="21"/>
        </w:rPr>
        <w:t>, which is a phenomenon named Warburg effect</w:t>
      </w:r>
      <w:r w:rsidR="00D9550F" w:rsidRPr="00684B09">
        <w:rPr>
          <w:rFonts w:ascii="Calibri" w:hAnsi="Calibri" w:cs="Calibri"/>
          <w:color w:val="000000" w:themeColor="text1"/>
          <w:sz w:val="21"/>
          <w:szCs w:val="21"/>
        </w:rPr>
        <w:t xml:space="preserve"> </w:t>
      </w:r>
      <w:r w:rsidRPr="00684B09">
        <w:rPr>
          <w:rFonts w:ascii="Calibri" w:hAnsi="Calibri" w:cs="Calibri"/>
          <w:color w:val="000000" w:themeColor="text1"/>
          <w:sz w:val="21"/>
          <w:szCs w:val="21"/>
        </w:rPr>
        <w:fldChar w:fldCharType="begin" w:fldLock="1"/>
      </w:r>
      <w:r w:rsidRPr="00684B09">
        <w:rPr>
          <w:rFonts w:ascii="Calibri" w:hAnsi="Calibri" w:cs="Calibri"/>
          <w:color w:val="000000" w:themeColor="text1"/>
          <w:sz w:val="21"/>
          <w:szCs w:val="21"/>
        </w:rPr>
        <w:instrText>ADDIN CSL_CITATION {"citationItems":[{"id":"ITEM-1","itemData":{"DOI":"10.1016/j.tibs.2015.12.001","ISSN":"09680004","abstract":"Cancer cells rewire their metabolism to promote growth, survival, proliferation, and long-term maintenance. The common feature of this altered metabolism is the increased glucose uptake and fermentation of glucose to lactate. This phenomenon is observed even in the presence of completely functioning mitochondria and, together, is known as the 'Warburg Effect'. The Warburg Effect has been documented for over 90 years and extensively studied over the past 10 years, with thousands of papers reporting to have established either its causes or its functions. Despite this intense interest, the function of the Warburg Effect remains unclear. Here, we analyze several proposed explanations for the function of Warburg Effect, emphasize their rationale, and discuss their controversies.","author":[{"dropping-particle":"V.","family":"Liberti","given":"Maria","non-dropping-particle":"","parse-names":false,"suffix":""},{"dropping-particle":"","family":"Locasale","given":"Jason W.","non-dropping-particle":"","parse-names":false,"suffix":""}],"container-title":"Trends in Biochemical Sciences","id":"ITEM-1","issue":"3","issued":{"date-parts":[["2016","3"]]},"page":"211-218","title":"The Warburg Effect: How Does it Benefit Cancer Cells?","type":"article-journal","volume":"41"},"uris":["http://www.mendeley.com/documents/?uuid=abb93eab-f0bc-4994-b206-45c6dfc61c21"]}],"mendeley":{"formattedCitation":"(Liberti and Locasale, 2016)","plainTextFormattedCitation":"(Liberti and Locasale, 2016)","previouslyFormattedCitation":"(Liberti and Locasale, 2016)"},"properties":{"noteIndex":0},"schema":"https://github.com/citation-style-language/schema/raw/master/csl-citation.json"}</w:instrText>
      </w:r>
      <w:r w:rsidRPr="00684B09">
        <w:rPr>
          <w:rFonts w:ascii="Calibri" w:hAnsi="Calibri" w:cs="Calibri"/>
          <w:color w:val="000000" w:themeColor="text1"/>
          <w:sz w:val="21"/>
          <w:szCs w:val="21"/>
        </w:rPr>
        <w:fldChar w:fldCharType="separate"/>
      </w:r>
      <w:r w:rsidRPr="00684B09">
        <w:rPr>
          <w:rFonts w:ascii="Calibri" w:hAnsi="Calibri" w:cs="Calibri"/>
          <w:color w:val="000000" w:themeColor="text1"/>
          <w:sz w:val="21"/>
          <w:szCs w:val="21"/>
        </w:rPr>
        <w:t>(Liberti and Locasale, 2016)</w:t>
      </w:r>
      <w:r w:rsidRPr="00684B09">
        <w:rPr>
          <w:rFonts w:ascii="Calibri" w:hAnsi="Calibri" w:cs="Calibri"/>
          <w:color w:val="000000" w:themeColor="text1"/>
          <w:sz w:val="21"/>
          <w:szCs w:val="21"/>
        </w:rPr>
        <w:fldChar w:fldCharType="end"/>
      </w:r>
      <w:r w:rsidRPr="00684B09">
        <w:rPr>
          <w:rFonts w:ascii="Calibri" w:hAnsi="Calibri" w:cs="Calibri"/>
          <w:color w:val="000000" w:themeColor="text1"/>
          <w:sz w:val="21"/>
          <w:szCs w:val="21"/>
        </w:rPr>
        <w:t>.</w:t>
      </w:r>
    </w:p>
    <w:p w14:paraId="6FDCA179" w14:textId="58ACD0D4" w:rsidR="00B51E7B" w:rsidRPr="00684B09" w:rsidRDefault="005A4D28" w:rsidP="005B0682">
      <w:pPr>
        <w:spacing w:line="276" w:lineRule="auto"/>
        <w:jc w:val="both"/>
        <w:rPr>
          <w:rFonts w:ascii="Calibri" w:hAnsi="Calibri" w:cs="Calibri"/>
          <w:color w:val="000000" w:themeColor="text1"/>
          <w:sz w:val="21"/>
          <w:szCs w:val="21"/>
        </w:rPr>
      </w:pPr>
      <w:r w:rsidRPr="00684B09">
        <w:rPr>
          <w:rFonts w:ascii="Calibri" w:hAnsi="Calibri" w:cs="Calibri"/>
          <w:noProof/>
          <w:color w:val="000000" w:themeColor="text1"/>
          <w:sz w:val="21"/>
          <w:szCs w:val="21"/>
        </w:rPr>
        <mc:AlternateContent>
          <mc:Choice Requires="wps">
            <w:drawing>
              <wp:anchor distT="0" distB="0" distL="114300" distR="114300" simplePos="0" relativeHeight="251667456" behindDoc="0" locked="0" layoutInCell="1" allowOverlap="1" wp14:anchorId="34769E89" wp14:editId="45ACCFA0">
                <wp:simplePos x="0" y="0"/>
                <wp:positionH relativeFrom="margin">
                  <wp:posOffset>181610</wp:posOffset>
                </wp:positionH>
                <wp:positionV relativeFrom="paragraph">
                  <wp:posOffset>2583180</wp:posOffset>
                </wp:positionV>
                <wp:extent cx="5646420" cy="582295"/>
                <wp:effectExtent l="0" t="0" r="0" b="0"/>
                <wp:wrapSquare wrapText="bothSides"/>
                <wp:docPr id="11" name="文本框 11"/>
                <wp:cNvGraphicFramePr/>
                <a:graphic xmlns:a="http://schemas.openxmlformats.org/drawingml/2006/main">
                  <a:graphicData uri="http://schemas.microsoft.com/office/word/2010/wordprocessingShape">
                    <wps:wsp>
                      <wps:cNvSpPr txBox="1"/>
                      <wps:spPr>
                        <a:xfrm>
                          <a:off x="0" y="0"/>
                          <a:ext cx="5646420" cy="582295"/>
                        </a:xfrm>
                        <a:prstGeom prst="rect">
                          <a:avLst/>
                        </a:prstGeom>
                        <a:noFill/>
                        <a:ln w="6350">
                          <a:noFill/>
                        </a:ln>
                      </wps:spPr>
                      <wps:txbx>
                        <w:txbxContent>
                          <w:p w14:paraId="767B6DAD" w14:textId="77777777" w:rsidR="00B51E7B" w:rsidRPr="005A4D28" w:rsidRDefault="00B51E7B" w:rsidP="005A4D28">
                            <w:pPr>
                              <w:pStyle w:val="a5"/>
                              <w:spacing w:line="276" w:lineRule="auto"/>
                              <w:jc w:val="both"/>
                              <w:rPr>
                                <w:rFonts w:ascii="Calibri" w:hAnsi="Calibri" w:cs="Calibri"/>
                                <w:i w:val="0"/>
                                <w:sz w:val="21"/>
                                <w:szCs w:val="21"/>
                              </w:rPr>
                            </w:pPr>
                            <w:r w:rsidRPr="005A4D28">
                              <w:rPr>
                                <w:rFonts w:ascii="Calibri" w:hAnsi="Calibri" w:cs="Calibri"/>
                                <w:b/>
                                <w:i w:val="0"/>
                                <w:sz w:val="21"/>
                                <w:szCs w:val="21"/>
                              </w:rPr>
                              <w:t>Fig.</w:t>
                            </w:r>
                            <w:r w:rsidR="005A4D28" w:rsidRPr="005A4D28">
                              <w:rPr>
                                <w:rFonts w:ascii="Calibri" w:hAnsi="Calibri" w:cs="Calibri"/>
                                <w:b/>
                                <w:i w:val="0"/>
                                <w:sz w:val="21"/>
                                <w:szCs w:val="21"/>
                              </w:rPr>
                              <w:t xml:space="preserve"> </w:t>
                            </w:r>
                            <w:r w:rsidR="00B83F79" w:rsidRPr="005A4D28">
                              <w:rPr>
                                <w:rFonts w:ascii="Calibri" w:hAnsi="Calibri" w:cs="Calibri"/>
                                <w:b/>
                                <w:i w:val="0"/>
                                <w:sz w:val="21"/>
                                <w:szCs w:val="21"/>
                              </w:rPr>
                              <w:t>4</w:t>
                            </w:r>
                            <w:r w:rsidRPr="005A4D28">
                              <w:rPr>
                                <w:rFonts w:ascii="Calibri" w:hAnsi="Calibri" w:cs="Calibri"/>
                                <w:b/>
                                <w:i w:val="0"/>
                                <w:sz w:val="21"/>
                                <w:szCs w:val="21"/>
                              </w:rPr>
                              <w:t xml:space="preserve"> Gluconeogenesis pathway</w:t>
                            </w:r>
                            <w:r w:rsidRPr="005A4D28">
                              <w:rPr>
                                <w:rFonts w:ascii="Calibri" w:hAnsi="Calibri" w:cs="Calibri"/>
                                <w:i w:val="0"/>
                                <w:sz w:val="21"/>
                                <w:szCs w:val="21"/>
                              </w:rPr>
                              <w:t xml:space="preserve"> (</w:t>
                            </w:r>
                            <w:r w:rsidRPr="001E2AC3">
                              <w:rPr>
                                <w:rFonts w:ascii="Calibri" w:hAnsi="Calibri" w:cs="Calibri"/>
                                <w:b/>
                                <w:i w:val="0"/>
                                <w:sz w:val="21"/>
                                <w:szCs w:val="21"/>
                              </w:rPr>
                              <w:t>A</w:t>
                            </w:r>
                            <w:r w:rsidRPr="005A4D28">
                              <w:rPr>
                                <w:rFonts w:ascii="Calibri" w:hAnsi="Calibri" w:cs="Calibri"/>
                                <w:i w:val="0"/>
                                <w:sz w:val="21"/>
                                <w:szCs w:val="21"/>
                              </w:rPr>
                              <w:t xml:space="preserve">, adapted from Miyamoto and </w:t>
                            </w:r>
                            <w:proofErr w:type="spellStart"/>
                            <w:r w:rsidRPr="005A4D28">
                              <w:rPr>
                                <w:rFonts w:ascii="Calibri" w:hAnsi="Calibri" w:cs="Calibri"/>
                                <w:i w:val="0"/>
                                <w:sz w:val="21"/>
                                <w:szCs w:val="21"/>
                              </w:rPr>
                              <w:t>Amrein</w:t>
                            </w:r>
                            <w:proofErr w:type="spellEnd"/>
                            <w:r w:rsidRPr="005A4D28">
                              <w:rPr>
                                <w:rFonts w:ascii="Calibri" w:hAnsi="Calibri" w:cs="Calibri"/>
                                <w:i w:val="0"/>
                                <w:sz w:val="21"/>
                                <w:szCs w:val="21"/>
                              </w:rPr>
                              <w:t xml:space="preserve">, 2017) and the </w:t>
                            </w:r>
                            <w:r w:rsidRPr="005A4D28">
                              <w:rPr>
                                <w:rFonts w:ascii="Calibri" w:hAnsi="Calibri" w:cs="Calibri"/>
                                <w:b/>
                                <w:i w:val="0"/>
                                <w:sz w:val="21"/>
                                <w:szCs w:val="21"/>
                              </w:rPr>
                              <w:t>Cori cycle</w:t>
                            </w:r>
                            <w:r w:rsidRPr="005A4D28">
                              <w:rPr>
                                <w:rFonts w:ascii="Calibri" w:hAnsi="Calibri" w:cs="Calibri"/>
                                <w:i w:val="0"/>
                                <w:sz w:val="21"/>
                                <w:szCs w:val="21"/>
                              </w:rPr>
                              <w:t xml:space="preserve"> (</w:t>
                            </w:r>
                            <w:r w:rsidRPr="001E2AC3">
                              <w:rPr>
                                <w:rFonts w:ascii="Calibri" w:hAnsi="Calibri" w:cs="Calibri"/>
                                <w:b/>
                                <w:i w:val="0"/>
                                <w:sz w:val="21"/>
                                <w:szCs w:val="21"/>
                              </w:rPr>
                              <w:t>B</w:t>
                            </w:r>
                            <w:r w:rsidRPr="005A4D28">
                              <w:rPr>
                                <w:rFonts w:ascii="Calibri" w:hAnsi="Calibri" w:cs="Calibri"/>
                                <w:i w:val="0"/>
                                <w:sz w:val="21"/>
                                <w:szCs w:val="21"/>
                              </w:rPr>
                              <w:t>, Numbers in the Cori circle are the same as the reaction order of</w:t>
                            </w:r>
                            <w:r w:rsidRPr="005A4D28">
                              <w:rPr>
                                <w:rFonts w:ascii="Calibri" w:hAnsi="Calibri" w:cs="Calibri" w:hint="eastAsia"/>
                                <w:i w:val="0"/>
                                <w:sz w:val="21"/>
                                <w:szCs w:val="21"/>
                              </w:rPr>
                              <w:t xml:space="preserve"> </w:t>
                            </w:r>
                            <w:r w:rsidRPr="005A4D28">
                              <w:rPr>
                                <w:rFonts w:ascii="Calibri" w:hAnsi="Calibri" w:cs="Calibri"/>
                                <w:i w:val="0"/>
                                <w:sz w:val="21"/>
                                <w:szCs w:val="21"/>
                              </w:rPr>
                              <w:t>in-silico set up). See text for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69E89" id="文本框 11" o:spid="_x0000_s1029" type="#_x0000_t202" style="position:absolute;left:0;text-align:left;margin-left:14.3pt;margin-top:203.4pt;width:444.6pt;height:45.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" filled="f" stroked="f" strokeweight=".5pt">
                <v:textbox>
                  <w:txbxContent>
                    <w:p w14:paraId="767B6DAD" w14:textId="77777777" w:rsidR="00B51E7B" w:rsidRPr="005A4D28" w:rsidRDefault="00B51E7B" w:rsidP="005A4D28">
                      <w:pPr>
                        <w:pStyle w:val="a5"/>
                        <w:spacing w:line="276" w:lineRule="auto"/>
                        <w:jc w:val="both"/>
                        <w:rPr>
                          <w:rFonts w:ascii="Calibri" w:hAnsi="Calibri" w:cs="Calibri"/>
                          <w:i w:val="0"/>
                          <w:sz w:val="21"/>
                          <w:szCs w:val="21"/>
                        </w:rPr>
                      </w:pPr>
                      <w:r w:rsidRPr="005A4D28">
                        <w:rPr>
                          <w:rFonts w:ascii="Calibri" w:hAnsi="Calibri" w:cs="Calibri"/>
                          <w:b/>
                          <w:i w:val="0"/>
                          <w:sz w:val="21"/>
                          <w:szCs w:val="21"/>
                        </w:rPr>
                        <w:t>Fig.</w:t>
                      </w:r>
                      <w:r w:rsidR="005A4D28" w:rsidRPr="005A4D28">
                        <w:rPr>
                          <w:rFonts w:ascii="Calibri" w:hAnsi="Calibri" w:cs="Calibri"/>
                          <w:b/>
                          <w:i w:val="0"/>
                          <w:sz w:val="21"/>
                          <w:szCs w:val="21"/>
                        </w:rPr>
                        <w:t xml:space="preserve"> </w:t>
                      </w:r>
                      <w:r w:rsidR="00B83F79" w:rsidRPr="005A4D28">
                        <w:rPr>
                          <w:rFonts w:ascii="Calibri" w:hAnsi="Calibri" w:cs="Calibri"/>
                          <w:b/>
                          <w:i w:val="0"/>
                          <w:sz w:val="21"/>
                          <w:szCs w:val="21"/>
                        </w:rPr>
                        <w:t>4</w:t>
                      </w:r>
                      <w:r w:rsidRPr="005A4D28">
                        <w:rPr>
                          <w:rFonts w:ascii="Calibri" w:hAnsi="Calibri" w:cs="Calibri"/>
                          <w:b/>
                          <w:i w:val="0"/>
                          <w:sz w:val="21"/>
                          <w:szCs w:val="21"/>
                        </w:rPr>
                        <w:t xml:space="preserve"> Gluconeogenesis pathway</w:t>
                      </w:r>
                      <w:r w:rsidRPr="005A4D28">
                        <w:rPr>
                          <w:rFonts w:ascii="Calibri" w:hAnsi="Calibri" w:cs="Calibri"/>
                          <w:i w:val="0"/>
                          <w:sz w:val="21"/>
                          <w:szCs w:val="21"/>
                        </w:rPr>
                        <w:t xml:space="preserve"> (</w:t>
                      </w:r>
                      <w:r w:rsidRPr="001E2AC3">
                        <w:rPr>
                          <w:rFonts w:ascii="Calibri" w:hAnsi="Calibri" w:cs="Calibri"/>
                          <w:b/>
                          <w:i w:val="0"/>
                          <w:sz w:val="21"/>
                          <w:szCs w:val="21"/>
                        </w:rPr>
                        <w:t>A</w:t>
                      </w:r>
                      <w:r w:rsidRPr="005A4D28">
                        <w:rPr>
                          <w:rFonts w:ascii="Calibri" w:hAnsi="Calibri" w:cs="Calibri"/>
                          <w:i w:val="0"/>
                          <w:sz w:val="21"/>
                          <w:szCs w:val="21"/>
                        </w:rPr>
                        <w:t xml:space="preserve">, adapted from Miyamoto and </w:t>
                      </w:r>
                      <w:proofErr w:type="spellStart"/>
                      <w:r w:rsidRPr="005A4D28">
                        <w:rPr>
                          <w:rFonts w:ascii="Calibri" w:hAnsi="Calibri" w:cs="Calibri"/>
                          <w:i w:val="0"/>
                          <w:sz w:val="21"/>
                          <w:szCs w:val="21"/>
                        </w:rPr>
                        <w:t>Amrein</w:t>
                      </w:r>
                      <w:proofErr w:type="spellEnd"/>
                      <w:r w:rsidRPr="005A4D28">
                        <w:rPr>
                          <w:rFonts w:ascii="Calibri" w:hAnsi="Calibri" w:cs="Calibri"/>
                          <w:i w:val="0"/>
                          <w:sz w:val="21"/>
                          <w:szCs w:val="21"/>
                        </w:rPr>
                        <w:t xml:space="preserve">, 2017) and the </w:t>
                      </w:r>
                      <w:r w:rsidRPr="005A4D28">
                        <w:rPr>
                          <w:rFonts w:ascii="Calibri" w:hAnsi="Calibri" w:cs="Calibri"/>
                          <w:b/>
                          <w:i w:val="0"/>
                          <w:sz w:val="21"/>
                          <w:szCs w:val="21"/>
                        </w:rPr>
                        <w:t>Cori cycle</w:t>
                      </w:r>
                      <w:r w:rsidRPr="005A4D28">
                        <w:rPr>
                          <w:rFonts w:ascii="Calibri" w:hAnsi="Calibri" w:cs="Calibri"/>
                          <w:i w:val="0"/>
                          <w:sz w:val="21"/>
                          <w:szCs w:val="21"/>
                        </w:rPr>
                        <w:t xml:space="preserve"> (</w:t>
                      </w:r>
                      <w:r w:rsidRPr="001E2AC3">
                        <w:rPr>
                          <w:rFonts w:ascii="Calibri" w:hAnsi="Calibri" w:cs="Calibri"/>
                          <w:b/>
                          <w:i w:val="0"/>
                          <w:sz w:val="21"/>
                          <w:szCs w:val="21"/>
                        </w:rPr>
                        <w:t>B</w:t>
                      </w:r>
                      <w:r w:rsidRPr="005A4D28">
                        <w:rPr>
                          <w:rFonts w:ascii="Calibri" w:hAnsi="Calibri" w:cs="Calibri"/>
                          <w:i w:val="0"/>
                          <w:sz w:val="21"/>
                          <w:szCs w:val="21"/>
                        </w:rPr>
                        <w:t>, Numbers in the Cori circle are the same as the reaction order of</w:t>
                      </w:r>
                      <w:r w:rsidRPr="005A4D28">
                        <w:rPr>
                          <w:rFonts w:ascii="Calibri" w:hAnsi="Calibri" w:cs="Calibri" w:hint="eastAsia"/>
                          <w:i w:val="0"/>
                          <w:sz w:val="21"/>
                          <w:szCs w:val="21"/>
                        </w:rPr>
                        <w:t xml:space="preserve"> </w:t>
                      </w:r>
                      <w:r w:rsidRPr="005A4D28">
                        <w:rPr>
                          <w:rFonts w:ascii="Calibri" w:hAnsi="Calibri" w:cs="Calibri"/>
                          <w:i w:val="0"/>
                          <w:sz w:val="21"/>
                          <w:szCs w:val="21"/>
                        </w:rPr>
                        <w:t>in-silico set up). See text for details.</w:t>
                      </w:r>
                    </w:p>
                  </w:txbxContent>
                </v:textbox>
                <w10:wrap type="square" anchorx="margin"/>
              </v:shape>
            </w:pict>
          </mc:Fallback>
        </mc:AlternateContent>
      </w:r>
      <w:r w:rsidRPr="00684B09">
        <w:rPr>
          <w:rFonts w:ascii="Calibri" w:hAnsi="Calibri" w:cs="Calibri"/>
          <w:noProof/>
          <w:color w:val="000000" w:themeColor="text1"/>
          <w:sz w:val="21"/>
          <w:szCs w:val="21"/>
        </w:rPr>
        <mc:AlternateContent>
          <mc:Choice Requires="wpg">
            <w:drawing>
              <wp:anchor distT="0" distB="0" distL="114300" distR="114300" simplePos="0" relativeHeight="251673600" behindDoc="0" locked="0" layoutInCell="1" allowOverlap="1" wp14:anchorId="11A60F82" wp14:editId="2AADB4A9">
                <wp:simplePos x="0" y="0"/>
                <wp:positionH relativeFrom="column">
                  <wp:posOffset>243840</wp:posOffset>
                </wp:positionH>
                <wp:positionV relativeFrom="paragraph">
                  <wp:posOffset>853440</wp:posOffset>
                </wp:positionV>
                <wp:extent cx="5387340" cy="1724660"/>
                <wp:effectExtent l="0" t="0" r="0" b="0"/>
                <wp:wrapSquare wrapText="bothSides"/>
                <wp:docPr id="49" name="组合 49"/>
                <wp:cNvGraphicFramePr/>
                <a:graphic xmlns:a="http://schemas.openxmlformats.org/drawingml/2006/main">
                  <a:graphicData uri="http://schemas.microsoft.com/office/word/2010/wordprocessingGroup">
                    <wpg:wgp>
                      <wpg:cNvGrpSpPr/>
                      <wpg:grpSpPr>
                        <a:xfrm>
                          <a:off x="0" y="0"/>
                          <a:ext cx="5387340" cy="1724660"/>
                          <a:chOff x="0" y="0"/>
                          <a:chExt cx="5387703" cy="1724660"/>
                        </a:xfrm>
                      </wpg:grpSpPr>
                      <pic:pic xmlns:pic="http://schemas.openxmlformats.org/drawingml/2006/picture">
                        <pic:nvPicPr>
                          <pic:cNvPr id="78" name="图片 78"/>
                          <pic:cNvPicPr>
                            <a:picLocks noChangeAspect="1"/>
                          </pic:cNvPicPr>
                        </pic:nvPicPr>
                        <pic:blipFill rotWithShape="1">
                          <a:blip r:embed="rId10" cstate="print">
                            <a:extLst>
                              <a:ext uri="{28A0092B-C50C-407E-A947-70E740481C1C}">
                                <a14:useLocalDpi xmlns:a14="http://schemas.microsoft.com/office/drawing/2010/main" val="0"/>
                              </a:ext>
                            </a:extLst>
                          </a:blip>
                          <a:srcRect l="2290" t="1002" r="46311" b="48655"/>
                          <a:stretch/>
                        </pic:blipFill>
                        <pic:spPr bwMode="auto">
                          <a:xfrm>
                            <a:off x="0" y="0"/>
                            <a:ext cx="1339850" cy="1664970"/>
                          </a:xfrm>
                          <a:prstGeom prst="rect">
                            <a:avLst/>
                          </a:prstGeom>
                          <a:ln>
                            <a:noFill/>
                          </a:ln>
                          <a:extLst>
                            <a:ext uri="{53640926-AAD7-44D8-BBD7-CCE9431645EC}">
                              <a14:shadowObscured xmlns:a14="http://schemas.microsoft.com/office/drawing/2010/main"/>
                            </a:ext>
                          </a:extLst>
                        </pic:spPr>
                      </pic:pic>
                      <wpg:grpSp>
                        <wpg:cNvPr id="48" name="组合 48"/>
                        <wpg:cNvGrpSpPr/>
                        <wpg:grpSpPr>
                          <a:xfrm>
                            <a:off x="1567543" y="0"/>
                            <a:ext cx="3820160" cy="1724660"/>
                            <a:chOff x="0" y="0"/>
                            <a:chExt cx="3956322" cy="1846307"/>
                          </a:xfrm>
                        </wpg:grpSpPr>
                        <wps:wsp>
                          <wps:cNvPr id="13" name="文本框 13"/>
                          <wps:cNvSpPr txBox="1"/>
                          <wps:spPr>
                            <a:xfrm>
                              <a:off x="0" y="20096"/>
                              <a:ext cx="205740" cy="286385"/>
                            </a:xfrm>
                            <a:prstGeom prst="rect">
                              <a:avLst/>
                            </a:prstGeom>
                            <a:noFill/>
                            <a:ln w="6350">
                              <a:noFill/>
                            </a:ln>
                          </wps:spPr>
                          <wps:txbx>
                            <w:txbxContent>
                              <w:p w14:paraId="36E547F0" w14:textId="77777777" w:rsidR="00B51E7B" w:rsidRPr="003108A7" w:rsidRDefault="00B51E7B" w:rsidP="00B51E7B">
                                <w:pPr>
                                  <w:rPr>
                                    <w:rFonts w:ascii="Calibri" w:hAnsi="Calibri" w:cs="Calibri"/>
                                  </w:rPr>
                                </w:pPr>
                                <w:r>
                                  <w:rPr>
                                    <w:rFonts w:ascii="Calibri" w:hAnsi="Calibri" w:cs="Calibr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 name="组合 9"/>
                          <wpg:cNvGrpSpPr/>
                          <wpg:grpSpPr>
                            <a:xfrm>
                              <a:off x="261257" y="0"/>
                              <a:ext cx="3695065" cy="1846307"/>
                              <a:chOff x="0" y="0"/>
                              <a:chExt cx="3695065" cy="1846307"/>
                            </a:xfrm>
                          </wpg:grpSpPr>
                          <pic:pic xmlns:pic="http://schemas.openxmlformats.org/drawingml/2006/picture">
                            <pic:nvPicPr>
                              <pic:cNvPr id="79" name="图片 79"/>
                              <pic:cNvPicPr>
                                <a:picLocks noChangeAspect="1"/>
                              </pic:cNvPicPr>
                            </pic:nvPicPr>
                            <pic:blipFill rotWithShape="1">
                              <a:blip r:embed="rId11">
                                <a:extLst>
                                  <a:ext uri="{28A0092B-C50C-407E-A947-70E740481C1C}">
                                    <a14:useLocalDpi xmlns:a14="http://schemas.microsoft.com/office/drawing/2010/main" val="0"/>
                                  </a:ext>
                                </a:extLst>
                              </a:blip>
                              <a:srcRect l="8469" t="22789" r="1140" b="37585"/>
                              <a:stretch/>
                            </pic:blipFill>
                            <pic:spPr bwMode="auto">
                              <a:xfrm>
                                <a:off x="0" y="0"/>
                                <a:ext cx="3695065" cy="1654810"/>
                              </a:xfrm>
                              <a:prstGeom prst="rect">
                                <a:avLst/>
                              </a:prstGeom>
                              <a:ln>
                                <a:noFill/>
                              </a:ln>
                              <a:extLst>
                                <a:ext uri="{53640926-AAD7-44D8-BBD7-CCE9431645EC}">
                                  <a14:shadowObscured xmlns:a14="http://schemas.microsoft.com/office/drawing/2010/main"/>
                                </a:ext>
                              </a:extLst>
                            </pic:spPr>
                          </pic:pic>
                          <wps:wsp>
                            <wps:cNvPr id="15" name="文本框 15"/>
                            <wps:cNvSpPr txBox="1"/>
                            <wps:spPr>
                              <a:xfrm>
                                <a:off x="251209" y="1567542"/>
                                <a:ext cx="928360" cy="278765"/>
                              </a:xfrm>
                              <a:prstGeom prst="rect">
                                <a:avLst/>
                              </a:prstGeom>
                              <a:noFill/>
                              <a:ln w="6350">
                                <a:noFill/>
                              </a:ln>
                            </wps:spPr>
                            <wps:txbx>
                              <w:txbxContent>
                                <w:p w14:paraId="134549F6" w14:textId="77777777" w:rsidR="00B51E7B" w:rsidRPr="003108A7" w:rsidRDefault="00B51E7B" w:rsidP="00B51E7B">
                                  <w:pPr>
                                    <w:rPr>
                                      <w:rFonts w:ascii="Calibri" w:hAnsi="Calibri" w:cs="Calibri"/>
                                    </w:rPr>
                                  </w:pPr>
                                  <w:r>
                                    <w:rPr>
                                      <w:rFonts w:ascii="Calibri" w:hAnsi="Calibri" w:cs="Calibri"/>
                                    </w:rPr>
                                    <w:t>Hepatocy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文本框 40"/>
                            <wps:cNvSpPr txBox="1"/>
                            <wps:spPr>
                              <a:xfrm>
                                <a:off x="2672862" y="1567542"/>
                                <a:ext cx="928360" cy="278765"/>
                              </a:xfrm>
                              <a:prstGeom prst="rect">
                                <a:avLst/>
                              </a:prstGeom>
                              <a:noFill/>
                              <a:ln w="6350">
                                <a:noFill/>
                              </a:ln>
                            </wps:spPr>
                            <wps:txbx>
                              <w:txbxContent>
                                <w:p w14:paraId="158C6025" w14:textId="77777777" w:rsidR="00B51E7B" w:rsidRPr="003108A7" w:rsidRDefault="00B51E7B" w:rsidP="00B51E7B">
                                  <w:pPr>
                                    <w:rPr>
                                      <w:rFonts w:ascii="Calibri" w:hAnsi="Calibri" w:cs="Calibri"/>
                                    </w:rPr>
                                  </w:pPr>
                                  <w:r>
                                    <w:rPr>
                                      <w:rFonts w:ascii="Calibri" w:hAnsi="Calibri" w:cs="Calibri"/>
                                    </w:rPr>
                                    <w:t>Muscle c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11A60F82" id="组合 49" o:spid="_x0000_s1030" style="position:absolute;left:0;text-align:left;margin-left:19.2pt;margin-top:67.2pt;width:424.2pt;height:135.8pt;z-index:251673600" coordsize="53877,17246" o:gfxdata="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ZDNtwzagJgA2oCYAFQAAAGRycy9tZWRpYS9pbWFn&#13;&#10;ZTIudGlmZk1NACoAJpK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&#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&#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13;&#10;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13;&#10;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13;&#10;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13;&#10;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&#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13;&#10;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13;&#10;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8" o:spid="_x0000_s1031" type="#_x0000_t75" style="position:absolute;width:13398;height:166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">
                  <v:imagedata r:id="rId12" o:title="" croptop="657f" cropbottom="31887f" cropleft="1501f" cropright="30350f"/>
                </v:shape>
                <v:group id="组合 48" o:spid="_x0000_s1032" style="position:absolute;left:15675;width:38202;height:17246" coordsize="39563,18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">
                  <v:shape id="文本框 13" o:spid="_x0000_s1033" type="#_x0000_t202" style="position:absolute;top:200;width:2057;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36E547F0" w14:textId="77777777" w:rsidR="00B51E7B" w:rsidRPr="003108A7" w:rsidRDefault="00B51E7B" w:rsidP="00B51E7B">
                          <w:pPr>
                            <w:rPr>
                              <w:rFonts w:ascii="Calibri" w:hAnsi="Calibri" w:cs="Calibri"/>
                            </w:rPr>
                          </w:pPr>
                          <w:r>
                            <w:rPr>
                              <w:rFonts w:ascii="Calibri" w:hAnsi="Calibri" w:cs="Calibri"/>
                            </w:rPr>
                            <w:t>B</w:t>
                          </w:r>
                        </w:p>
                      </w:txbxContent>
                    </v:textbox>
                  </v:shape>
                  <v:group id="组合 9" o:spid="_x0000_s1034" style="position:absolute;left:2612;width:36951;height:18463" coordsize="36950,18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图片 79" o:spid="_x0000_s1035" type="#_x0000_t75" style="position:absolute;width:36950;height:165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">
                      <v:imagedata r:id="rId13" o:title="" croptop="14935f" cropbottom="24632f" cropleft="5550f" cropright="747f"/>
                    </v:shape>
                    <v:shape id="文本框 15" o:spid="_x0000_s1036" type="#_x0000_t202" style="position:absolute;left:2512;top:15675;width:9283;height:27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134549F6" w14:textId="77777777" w:rsidR="00B51E7B" w:rsidRPr="003108A7" w:rsidRDefault="00B51E7B" w:rsidP="00B51E7B">
                            <w:pPr>
                              <w:rPr>
                                <w:rFonts w:ascii="Calibri" w:hAnsi="Calibri" w:cs="Calibri"/>
                              </w:rPr>
                            </w:pPr>
                            <w:r>
                              <w:rPr>
                                <w:rFonts w:ascii="Calibri" w:hAnsi="Calibri" w:cs="Calibri"/>
                              </w:rPr>
                              <w:t>Hepatocytes</w:t>
                            </w:r>
                          </w:p>
                        </w:txbxContent>
                      </v:textbox>
                    </v:shape>
                    <v:shape id="文本框 40" o:spid="_x0000_s1037" type="#_x0000_t202" style="position:absolute;left:26728;top:15675;width:9284;height:27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158C6025" w14:textId="77777777" w:rsidR="00B51E7B" w:rsidRPr="003108A7" w:rsidRDefault="00B51E7B" w:rsidP="00B51E7B">
                            <w:pPr>
                              <w:rPr>
                                <w:rFonts w:ascii="Calibri" w:hAnsi="Calibri" w:cs="Calibri"/>
                              </w:rPr>
                            </w:pPr>
                            <w:r>
                              <w:rPr>
                                <w:rFonts w:ascii="Calibri" w:hAnsi="Calibri" w:cs="Calibri"/>
                              </w:rPr>
                              <w:t>Muscle cells</w:t>
                            </w:r>
                          </w:p>
                        </w:txbxContent>
                      </v:textbox>
                    </v:shape>
                  </v:group>
                </v:group>
                <w10:wrap type="square"/>
              </v:group>
            </w:pict>
          </mc:Fallback>
        </mc:AlternateContent>
      </w:r>
      <w:r w:rsidR="00B51E7B" w:rsidRPr="00684B09">
        <w:rPr>
          <w:rFonts w:ascii="Calibri" w:hAnsi="Calibri" w:cs="Calibri"/>
          <w:color w:val="000000" w:themeColor="text1"/>
          <w:sz w:val="21"/>
          <w:szCs w:val="21"/>
        </w:rPr>
        <w:t xml:space="preserve"> </w:t>
      </w:r>
      <w:r w:rsidRPr="00684B09">
        <w:rPr>
          <w:rFonts w:ascii="Calibri" w:hAnsi="Calibri" w:cs="Calibri"/>
          <w:color w:val="000000" w:themeColor="text1"/>
          <w:sz w:val="21"/>
          <w:szCs w:val="21"/>
        </w:rPr>
        <w:tab/>
      </w:r>
      <w:r w:rsidR="00B51E7B" w:rsidRPr="00684B09">
        <w:rPr>
          <w:rFonts w:ascii="Calibri" w:hAnsi="Calibri" w:cs="Calibri"/>
          <w:color w:val="000000" w:themeColor="text1"/>
          <w:sz w:val="21"/>
          <w:szCs w:val="21"/>
        </w:rPr>
        <w:t>To deal with the excess lactic acid in cells, a metabolic pathway named Cori cycle takes place. Lactic acid in muscle cells travels to liver cells (hepatocytes) where it is converted into pyruvate by lactic dehydrogenases.</w:t>
      </w:r>
      <w:r w:rsidR="00D9550F" w:rsidRPr="00684B09">
        <w:rPr>
          <w:rFonts w:ascii="Calibri" w:hAnsi="Calibri" w:cs="Calibri"/>
          <w:color w:val="000000" w:themeColor="text1"/>
          <w:sz w:val="21"/>
          <w:szCs w:val="21"/>
        </w:rPr>
        <w:t xml:space="preserve"> P</w:t>
      </w:r>
      <w:r w:rsidR="00B51E7B" w:rsidRPr="00684B09">
        <w:rPr>
          <w:rFonts w:ascii="Calibri" w:hAnsi="Calibri" w:cs="Calibri"/>
          <w:color w:val="000000" w:themeColor="text1"/>
          <w:sz w:val="21"/>
          <w:szCs w:val="21"/>
        </w:rPr>
        <w:t xml:space="preserve">yruvate undergoes gluconeogenesis and becomes </w:t>
      </w:r>
      <w:r w:rsidR="00D9550F" w:rsidRPr="00684B09">
        <w:rPr>
          <w:rFonts w:ascii="Calibri" w:hAnsi="Calibri" w:cs="Calibri"/>
          <w:color w:val="000000" w:themeColor="text1"/>
          <w:sz w:val="21"/>
          <w:szCs w:val="21"/>
        </w:rPr>
        <w:t>glucose,</w:t>
      </w:r>
      <w:r w:rsidR="00B51E7B" w:rsidRPr="00684B09">
        <w:rPr>
          <w:rFonts w:ascii="Calibri" w:hAnsi="Calibri" w:cs="Calibri"/>
          <w:color w:val="000000" w:themeColor="text1"/>
          <w:sz w:val="21"/>
          <w:szCs w:val="21"/>
        </w:rPr>
        <w:t xml:space="preserve"> which is </w:t>
      </w:r>
      <w:r w:rsidR="00D9550F" w:rsidRPr="00684B09">
        <w:rPr>
          <w:rFonts w:ascii="Calibri" w:hAnsi="Calibri" w:cs="Calibri"/>
          <w:color w:val="000000" w:themeColor="text1"/>
          <w:sz w:val="21"/>
          <w:szCs w:val="21"/>
        </w:rPr>
        <w:t xml:space="preserve">then, </w:t>
      </w:r>
      <w:r w:rsidR="00B51E7B" w:rsidRPr="00684B09">
        <w:rPr>
          <w:rFonts w:ascii="Calibri" w:hAnsi="Calibri" w:cs="Calibri"/>
          <w:color w:val="000000" w:themeColor="text1"/>
          <w:sz w:val="21"/>
          <w:szCs w:val="21"/>
        </w:rPr>
        <w:t xml:space="preserve">transferred backwards to muscle cells through the bloodstream </w:t>
      </w:r>
      <w:r w:rsidR="00B51E7B" w:rsidRPr="00684B09">
        <w:rPr>
          <w:rFonts w:ascii="Calibri" w:hAnsi="Calibri" w:cs="Calibri"/>
          <w:b/>
          <w:color w:val="000000" w:themeColor="text1"/>
          <w:sz w:val="21"/>
          <w:szCs w:val="21"/>
        </w:rPr>
        <w:t>(Fig</w:t>
      </w:r>
      <w:r w:rsidR="00B83F79" w:rsidRPr="00684B09">
        <w:rPr>
          <w:rFonts w:ascii="Calibri" w:hAnsi="Calibri" w:cs="Calibri"/>
          <w:b/>
          <w:color w:val="000000" w:themeColor="text1"/>
          <w:sz w:val="21"/>
          <w:szCs w:val="21"/>
        </w:rPr>
        <w:t>.</w:t>
      </w:r>
      <w:r w:rsidR="006E6AB0">
        <w:rPr>
          <w:rFonts w:ascii="Calibri" w:hAnsi="Calibri" w:cs="Calibri"/>
          <w:b/>
          <w:color w:val="000000" w:themeColor="text1"/>
          <w:sz w:val="21"/>
          <w:szCs w:val="21"/>
        </w:rPr>
        <w:t xml:space="preserve"> </w:t>
      </w:r>
      <w:r w:rsidR="00B83F79" w:rsidRPr="00684B09">
        <w:rPr>
          <w:rFonts w:ascii="Calibri" w:hAnsi="Calibri" w:cs="Calibri"/>
          <w:b/>
          <w:color w:val="000000" w:themeColor="text1"/>
          <w:sz w:val="21"/>
          <w:szCs w:val="21"/>
        </w:rPr>
        <w:t>4</w:t>
      </w:r>
      <w:r w:rsidR="00B51E7B" w:rsidRPr="00684B09">
        <w:rPr>
          <w:rFonts w:ascii="Calibri" w:hAnsi="Calibri" w:cs="Calibri"/>
          <w:b/>
          <w:color w:val="000000" w:themeColor="text1"/>
          <w:sz w:val="21"/>
          <w:szCs w:val="21"/>
        </w:rPr>
        <w:t>).</w:t>
      </w:r>
    </w:p>
    <w:p w14:paraId="7E2B85E8" w14:textId="77777777" w:rsidR="00B51E7B" w:rsidRPr="00684B09" w:rsidRDefault="00B51E7B" w:rsidP="005A4D28">
      <w:pPr>
        <w:spacing w:line="276" w:lineRule="auto"/>
        <w:ind w:firstLine="480"/>
        <w:jc w:val="both"/>
        <w:rPr>
          <w:rFonts w:ascii="Calibri" w:hAnsi="Calibri" w:cs="Calibri"/>
          <w:color w:val="000000" w:themeColor="text1"/>
          <w:sz w:val="21"/>
          <w:szCs w:val="21"/>
        </w:rPr>
      </w:pPr>
      <w:r w:rsidRPr="00684B09">
        <w:rPr>
          <w:rFonts w:ascii="Calibri" w:hAnsi="Calibri" w:cs="Calibri"/>
          <w:color w:val="000000" w:themeColor="text1"/>
          <w:sz w:val="21"/>
          <w:szCs w:val="21"/>
        </w:rPr>
        <w:t xml:space="preserve">Moreover, the Cori cycle is an important pathway of gluconeogenesis against hunger. At rest, the body still produces lactate. The possible origins of lactate are red blood cells without mitochondria, skin and other tissues which have strong glycolysis. Even in muscles, there can be a small amount of lactate generation. According to Katz and </w:t>
      </w:r>
      <w:proofErr w:type="spellStart"/>
      <w:r w:rsidRPr="00684B09">
        <w:rPr>
          <w:rFonts w:ascii="Calibri" w:hAnsi="Calibri" w:cs="Calibri"/>
          <w:color w:val="000000" w:themeColor="text1"/>
          <w:sz w:val="21"/>
          <w:szCs w:val="21"/>
        </w:rPr>
        <w:t>Tayek</w:t>
      </w:r>
      <w:proofErr w:type="spellEnd"/>
      <w:r w:rsidRPr="00684B09">
        <w:rPr>
          <w:rFonts w:ascii="Calibri" w:hAnsi="Calibri" w:cs="Calibri"/>
          <w:color w:val="000000" w:themeColor="text1"/>
          <w:sz w:val="21"/>
          <w:szCs w:val="21"/>
        </w:rPr>
        <w:t xml:space="preserve"> (1998), after 12 hours, 20 hours and 40 hours of fasting, the proportion of gluconeogenesis is 41%, 71%, and 92% respectively, while Cori cycle lactate contributes 18%, 35%, and 36% to gluconeogenesis. </w:t>
      </w:r>
    </w:p>
    <w:p w14:paraId="66BD054C" w14:textId="77777777" w:rsidR="00B51E7B" w:rsidRPr="00684B09" w:rsidRDefault="00B51E7B" w:rsidP="005A4D28">
      <w:pPr>
        <w:spacing w:line="276" w:lineRule="auto"/>
        <w:ind w:firstLine="210"/>
        <w:jc w:val="both"/>
        <w:rPr>
          <w:rFonts w:ascii="Calibri" w:hAnsi="Calibri" w:cs="Calibri"/>
          <w:color w:val="000000" w:themeColor="text1"/>
          <w:sz w:val="21"/>
          <w:szCs w:val="21"/>
        </w:rPr>
      </w:pPr>
      <w:r w:rsidRPr="00684B09">
        <w:rPr>
          <w:rFonts w:ascii="Calibri" w:hAnsi="Calibri" w:cs="Calibri"/>
          <w:color w:val="000000" w:themeColor="text1"/>
          <w:sz w:val="21"/>
          <w:szCs w:val="21"/>
        </w:rPr>
        <w:t>Interestingly, Cori cycle consumes ATP. 4 molecules of ATP and 2 molecules of GTP are required to convert 2 pyruvate molecules into 1 glucose-6-phosphate, but glycolysis only provides 2 ATP. It is considered that the energy burden is moved from the muscle to the liver.</w:t>
      </w:r>
    </w:p>
    <w:p w14:paraId="7C8123BA" w14:textId="77777777" w:rsidR="00B51E7B" w:rsidRPr="00684B09" w:rsidRDefault="00B51E7B" w:rsidP="005A4D28">
      <w:pPr>
        <w:spacing w:line="276" w:lineRule="auto"/>
        <w:ind w:firstLine="210"/>
        <w:jc w:val="both"/>
        <w:rPr>
          <w:rFonts w:ascii="Calibri" w:hAnsi="Calibri" w:cs="Calibri"/>
          <w:color w:val="000000" w:themeColor="text1"/>
          <w:sz w:val="21"/>
          <w:szCs w:val="21"/>
        </w:rPr>
      </w:pPr>
      <w:r w:rsidRPr="00684B09">
        <w:rPr>
          <w:rFonts w:ascii="Calibri" w:hAnsi="Calibri" w:cs="Calibri"/>
          <w:color w:val="000000" w:themeColor="text1"/>
          <w:sz w:val="21"/>
          <w:szCs w:val="21"/>
        </w:rPr>
        <w:t xml:space="preserve">In the following additional </w:t>
      </w:r>
      <w:r w:rsidRPr="00684B09">
        <w:rPr>
          <w:rFonts w:ascii="Calibri" w:hAnsi="Calibri" w:cs="Calibri"/>
          <w:i/>
          <w:color w:val="000000" w:themeColor="text1"/>
          <w:sz w:val="21"/>
          <w:szCs w:val="21"/>
        </w:rPr>
        <w:t>in-silico</w:t>
      </w:r>
      <w:r w:rsidRPr="00684B09">
        <w:rPr>
          <w:rFonts w:ascii="Calibri" w:hAnsi="Calibri" w:cs="Calibri"/>
          <w:color w:val="000000" w:themeColor="text1"/>
          <w:sz w:val="21"/>
          <w:szCs w:val="21"/>
        </w:rPr>
        <w:t xml:space="preserve"> experiment, we modelled the Cori cycle in COPASI to explore the concentration change of glucose, pyruvate, lactic acid and ATP which outline cellular respiration.</w:t>
      </w:r>
    </w:p>
    <w:p w14:paraId="01447EBA" w14:textId="663748D9" w:rsidR="00B51E7B" w:rsidRPr="00684B09" w:rsidRDefault="00B51E7B" w:rsidP="005A4D28">
      <w:pPr>
        <w:spacing w:line="276" w:lineRule="auto"/>
        <w:ind w:firstLine="210"/>
        <w:jc w:val="both"/>
        <w:rPr>
          <w:rFonts w:ascii="Calibri" w:hAnsi="Calibri" w:cs="Calibri"/>
          <w:color w:val="000000" w:themeColor="text1"/>
          <w:sz w:val="21"/>
          <w:szCs w:val="21"/>
        </w:rPr>
      </w:pPr>
      <w:r w:rsidRPr="00684B09">
        <w:rPr>
          <w:rFonts w:ascii="Calibri" w:hAnsi="Calibri" w:cs="Calibri"/>
          <w:color w:val="000000" w:themeColor="text1"/>
          <w:sz w:val="21"/>
          <w:szCs w:val="21"/>
        </w:rPr>
        <w:t xml:space="preserve">The </w:t>
      </w:r>
      <w:r w:rsidRPr="00684B09">
        <w:rPr>
          <w:rFonts w:ascii="Calibri" w:hAnsi="Calibri" w:cs="Calibri"/>
          <w:b/>
          <w:color w:val="000000" w:themeColor="text1"/>
          <w:sz w:val="21"/>
          <w:szCs w:val="21"/>
        </w:rPr>
        <w:t>hypothesis</w:t>
      </w:r>
      <w:r w:rsidRPr="00684B09">
        <w:rPr>
          <w:rFonts w:ascii="Calibri" w:hAnsi="Calibri" w:cs="Calibri"/>
          <w:color w:val="000000" w:themeColor="text1"/>
          <w:sz w:val="21"/>
          <w:szCs w:val="21"/>
        </w:rPr>
        <w:t xml:space="preserve"> </w:t>
      </w:r>
      <w:r w:rsidR="00D9550F" w:rsidRPr="00684B09">
        <w:rPr>
          <w:rFonts w:ascii="Calibri" w:hAnsi="Calibri" w:cs="Calibri"/>
          <w:color w:val="000000" w:themeColor="text1"/>
          <w:sz w:val="21"/>
          <w:szCs w:val="21"/>
        </w:rPr>
        <w:t>made</w:t>
      </w:r>
      <w:r w:rsidRPr="00684B09">
        <w:rPr>
          <w:rFonts w:ascii="Calibri" w:hAnsi="Calibri" w:cs="Calibri"/>
          <w:color w:val="000000" w:themeColor="text1"/>
          <w:sz w:val="21"/>
          <w:szCs w:val="21"/>
        </w:rPr>
        <w:t xml:space="preserve"> is that during intense exercising, more lactic acid will be produced in muscle cells due to the lack of oxygen, which will finally be converted into glucose to maintain ATP synthesis through glycolysis.</w:t>
      </w:r>
    </w:p>
    <w:p w14:paraId="3BBE4544" w14:textId="77777777" w:rsidR="00B83F79" w:rsidRPr="00684B09" w:rsidRDefault="00B83F79" w:rsidP="005B0682">
      <w:pPr>
        <w:spacing w:line="276" w:lineRule="auto"/>
        <w:ind w:firstLine="210"/>
        <w:jc w:val="both"/>
        <w:rPr>
          <w:rFonts w:ascii="Calibri" w:hAnsi="Calibri" w:cs="Calibri"/>
          <w:color w:val="000000" w:themeColor="text1"/>
          <w:sz w:val="21"/>
          <w:szCs w:val="21"/>
        </w:rPr>
      </w:pPr>
    </w:p>
    <w:p w14:paraId="0D74152E" w14:textId="77777777" w:rsidR="00B83F79" w:rsidRPr="00684B09" w:rsidRDefault="00B51E7B" w:rsidP="005B0682">
      <w:pPr>
        <w:spacing w:line="276" w:lineRule="auto"/>
        <w:jc w:val="both"/>
        <w:rPr>
          <w:rFonts w:ascii="Calibri" w:hAnsi="Calibri" w:cs="Calibri"/>
          <w:b/>
          <w:color w:val="000000" w:themeColor="text1"/>
          <w:sz w:val="21"/>
          <w:szCs w:val="21"/>
        </w:rPr>
      </w:pPr>
      <w:r w:rsidRPr="00684B09">
        <w:rPr>
          <w:rFonts w:ascii="Calibri" w:hAnsi="Calibri" w:cs="Calibri"/>
          <w:b/>
          <w:color w:val="000000" w:themeColor="text1"/>
          <w:sz w:val="21"/>
          <w:szCs w:val="21"/>
        </w:rPr>
        <w:t xml:space="preserve">Respiration and the Cori cycle </w:t>
      </w:r>
      <w:r w:rsidRPr="00684B09">
        <w:rPr>
          <w:rFonts w:ascii="Calibri" w:hAnsi="Calibri" w:cs="Calibri"/>
          <w:b/>
          <w:i/>
          <w:color w:val="000000" w:themeColor="text1"/>
          <w:sz w:val="21"/>
          <w:szCs w:val="21"/>
        </w:rPr>
        <w:t>in-silico</w:t>
      </w:r>
      <w:r w:rsidRPr="00684B09">
        <w:rPr>
          <w:rFonts w:ascii="Calibri" w:hAnsi="Calibri" w:cs="Calibri"/>
          <w:b/>
          <w:color w:val="000000" w:themeColor="text1"/>
          <w:sz w:val="21"/>
          <w:szCs w:val="21"/>
        </w:rPr>
        <w:t xml:space="preserve"> setup</w:t>
      </w:r>
    </w:p>
    <w:p w14:paraId="395D2BA0" w14:textId="177E543A" w:rsidR="00B51E7B" w:rsidRPr="00684B09" w:rsidRDefault="00B51E7B" w:rsidP="005B0682">
      <w:pPr>
        <w:spacing w:line="276" w:lineRule="auto"/>
        <w:jc w:val="both"/>
        <w:rPr>
          <w:rFonts w:ascii="Calibri" w:hAnsi="Calibri" w:cs="Calibri"/>
          <w:color w:val="000000" w:themeColor="text1"/>
          <w:sz w:val="21"/>
          <w:szCs w:val="21"/>
        </w:rPr>
      </w:pPr>
      <w:r w:rsidRPr="00684B09">
        <w:rPr>
          <w:rFonts w:ascii="Calibri" w:hAnsi="Calibri" w:cs="Calibri"/>
          <w:color w:val="000000" w:themeColor="text1"/>
          <w:sz w:val="21"/>
          <w:szCs w:val="21"/>
        </w:rPr>
        <w:t>Two compartments including skeletal muscle cells and hepatocytes were made. Species belong to hepatocytes were denoted by the prefix “h_”. According to the principles of Cori cycle, 6 reactions were added:</w:t>
      </w:r>
    </w:p>
    <w:p w14:paraId="465F6F84" w14:textId="6471EB34" w:rsidR="00B51E7B" w:rsidRPr="00684B09" w:rsidRDefault="00B51E7B" w:rsidP="005B0682">
      <w:pPr>
        <w:pStyle w:val="a6"/>
        <w:numPr>
          <w:ilvl w:val="0"/>
          <w:numId w:val="2"/>
        </w:numPr>
        <w:spacing w:line="276" w:lineRule="auto"/>
        <w:ind w:firstLineChars="0"/>
        <w:rPr>
          <w:rFonts w:ascii="Calibri" w:hAnsi="Calibri" w:cs="Calibri"/>
          <w:b/>
          <w:color w:val="000000" w:themeColor="text1"/>
          <w:szCs w:val="21"/>
          <w:lang w:val="en-GB"/>
        </w:rPr>
      </w:pPr>
      <w:r w:rsidRPr="00684B09">
        <w:rPr>
          <w:rFonts w:ascii="Calibri" w:hAnsi="Calibri" w:cs="Calibri"/>
          <w:b/>
          <w:color w:val="000000" w:themeColor="text1"/>
          <w:szCs w:val="21"/>
          <w:lang w:val="en-GB"/>
        </w:rPr>
        <w:t xml:space="preserve">pyruvate + NADH + </w:t>
      </w:r>
      <w:proofErr w:type="spellStart"/>
      <w:r w:rsidRPr="00684B09">
        <w:rPr>
          <w:rFonts w:ascii="Calibri" w:hAnsi="Calibri" w:cs="Calibri"/>
          <w:b/>
          <w:color w:val="000000" w:themeColor="text1"/>
          <w:szCs w:val="21"/>
          <w:lang w:val="en-GB"/>
        </w:rPr>
        <w:t>lactat</w:t>
      </w:r>
      <w:r w:rsidR="00D9550F" w:rsidRPr="00684B09">
        <w:rPr>
          <w:rFonts w:ascii="Calibri" w:hAnsi="Calibri" w:cs="Calibri"/>
          <w:b/>
          <w:color w:val="000000" w:themeColor="text1"/>
          <w:szCs w:val="21"/>
          <w:lang w:val="en-GB"/>
        </w:rPr>
        <w:t>e</w:t>
      </w:r>
      <w:r w:rsidRPr="00684B09">
        <w:rPr>
          <w:rFonts w:ascii="Calibri" w:hAnsi="Calibri" w:cs="Calibri"/>
          <w:b/>
          <w:color w:val="000000" w:themeColor="text1"/>
          <w:szCs w:val="21"/>
          <w:lang w:val="en-GB"/>
        </w:rPr>
        <w:t>_dehydrogenase</w:t>
      </w:r>
      <w:proofErr w:type="spellEnd"/>
      <w:r w:rsidRPr="00684B09">
        <w:rPr>
          <w:rFonts w:ascii="Calibri" w:hAnsi="Calibri" w:cs="Calibri"/>
          <w:b/>
          <w:color w:val="000000" w:themeColor="text1"/>
          <w:szCs w:val="21"/>
          <w:lang w:val="en-GB"/>
        </w:rPr>
        <w:t xml:space="preserve"> = </w:t>
      </w:r>
      <w:proofErr w:type="spellStart"/>
      <w:r w:rsidRPr="00684B09">
        <w:rPr>
          <w:rFonts w:ascii="Calibri" w:hAnsi="Calibri" w:cs="Calibri"/>
          <w:b/>
          <w:color w:val="000000" w:themeColor="text1"/>
          <w:szCs w:val="21"/>
          <w:lang w:val="en-GB"/>
        </w:rPr>
        <w:t>lactic_acid</w:t>
      </w:r>
      <w:proofErr w:type="spellEnd"/>
      <w:r w:rsidRPr="00684B09">
        <w:rPr>
          <w:rFonts w:ascii="Calibri" w:hAnsi="Calibri" w:cs="Calibri"/>
          <w:b/>
          <w:color w:val="000000" w:themeColor="text1"/>
          <w:szCs w:val="21"/>
          <w:lang w:val="en-GB"/>
        </w:rPr>
        <w:t xml:space="preserve"> + NAD + </w:t>
      </w:r>
      <w:proofErr w:type="spellStart"/>
      <w:r w:rsidRPr="00684B09">
        <w:rPr>
          <w:rFonts w:ascii="Calibri" w:hAnsi="Calibri" w:cs="Calibri"/>
          <w:b/>
          <w:color w:val="000000" w:themeColor="text1"/>
          <w:szCs w:val="21"/>
          <w:lang w:val="en-GB"/>
        </w:rPr>
        <w:t>lactate_dehydrogenase</w:t>
      </w:r>
      <w:proofErr w:type="spellEnd"/>
    </w:p>
    <w:p w14:paraId="5646055A" w14:textId="77777777" w:rsidR="00B51E7B" w:rsidRPr="00684B09" w:rsidRDefault="00B51E7B" w:rsidP="005B0682">
      <w:pPr>
        <w:pStyle w:val="a6"/>
        <w:spacing w:line="276" w:lineRule="auto"/>
        <w:ind w:left="360" w:firstLineChars="0" w:firstLine="0"/>
        <w:rPr>
          <w:rFonts w:ascii="Calibri" w:hAnsi="Calibri" w:cs="Calibri"/>
          <w:color w:val="000000" w:themeColor="text1"/>
          <w:szCs w:val="21"/>
          <w:lang w:val="en-GB"/>
        </w:rPr>
      </w:pPr>
      <w:r w:rsidRPr="00684B09">
        <w:rPr>
          <w:rFonts w:ascii="Calibri" w:hAnsi="Calibri" w:cs="Calibri"/>
          <w:color w:val="000000" w:themeColor="text1"/>
          <w:szCs w:val="21"/>
          <w:lang w:val="en-GB"/>
        </w:rPr>
        <w:t>(Lactic acid genesis from pyruvate in skeletal muscle cells)</w:t>
      </w:r>
    </w:p>
    <w:p w14:paraId="574824D6" w14:textId="77777777" w:rsidR="00B51E7B" w:rsidRPr="00684B09" w:rsidRDefault="00B51E7B" w:rsidP="005B0682">
      <w:pPr>
        <w:pStyle w:val="a6"/>
        <w:numPr>
          <w:ilvl w:val="0"/>
          <w:numId w:val="2"/>
        </w:numPr>
        <w:spacing w:line="276" w:lineRule="auto"/>
        <w:ind w:firstLineChars="0"/>
        <w:rPr>
          <w:rFonts w:ascii="Calibri" w:hAnsi="Calibri" w:cs="Calibri"/>
          <w:b/>
          <w:color w:val="000000" w:themeColor="text1"/>
          <w:szCs w:val="21"/>
          <w:lang w:val="en-GB"/>
        </w:rPr>
      </w:pPr>
      <w:proofErr w:type="spellStart"/>
      <w:r w:rsidRPr="00684B09">
        <w:rPr>
          <w:rFonts w:ascii="Calibri" w:hAnsi="Calibri" w:cs="Calibri"/>
          <w:b/>
          <w:color w:val="000000" w:themeColor="text1"/>
          <w:szCs w:val="21"/>
          <w:lang w:val="en-GB"/>
        </w:rPr>
        <w:t>lactic_acid</w:t>
      </w:r>
      <w:proofErr w:type="spellEnd"/>
      <w:r w:rsidRPr="00684B09">
        <w:rPr>
          <w:rFonts w:ascii="Calibri" w:hAnsi="Calibri" w:cs="Calibri"/>
          <w:b/>
          <w:color w:val="000000" w:themeColor="text1"/>
          <w:szCs w:val="21"/>
          <w:lang w:val="en-GB"/>
        </w:rPr>
        <w:t xml:space="preserve"> -&gt; </w:t>
      </w:r>
      <w:proofErr w:type="spellStart"/>
      <w:r w:rsidRPr="00684B09">
        <w:rPr>
          <w:rFonts w:ascii="Calibri" w:hAnsi="Calibri" w:cs="Calibri"/>
          <w:b/>
          <w:color w:val="000000" w:themeColor="text1"/>
          <w:szCs w:val="21"/>
          <w:lang w:val="en-GB"/>
        </w:rPr>
        <w:t>h_lactic_acid</w:t>
      </w:r>
      <w:proofErr w:type="spellEnd"/>
    </w:p>
    <w:p w14:paraId="05BA091A" w14:textId="77777777" w:rsidR="00B51E7B" w:rsidRPr="00684B09" w:rsidRDefault="00B51E7B" w:rsidP="005B0682">
      <w:pPr>
        <w:pStyle w:val="a6"/>
        <w:spacing w:line="276" w:lineRule="auto"/>
        <w:ind w:left="360" w:firstLineChars="0" w:firstLine="0"/>
        <w:rPr>
          <w:rFonts w:ascii="Calibri" w:hAnsi="Calibri" w:cs="Calibri"/>
          <w:color w:val="000000" w:themeColor="text1"/>
          <w:szCs w:val="21"/>
          <w:lang w:val="en-GB"/>
        </w:rPr>
      </w:pPr>
      <w:r w:rsidRPr="00684B09">
        <w:rPr>
          <w:rFonts w:ascii="Calibri" w:hAnsi="Calibri" w:cs="Calibri"/>
          <w:color w:val="000000" w:themeColor="text1"/>
          <w:szCs w:val="21"/>
          <w:lang w:val="en-GB"/>
        </w:rPr>
        <w:t>(Transportation of lactic acid from skeletal muscle cells to hepatocytes)</w:t>
      </w:r>
    </w:p>
    <w:p w14:paraId="4CFBD860" w14:textId="77777777" w:rsidR="00B51E7B" w:rsidRPr="00684B09" w:rsidRDefault="00B51E7B" w:rsidP="005B0682">
      <w:pPr>
        <w:pStyle w:val="a6"/>
        <w:numPr>
          <w:ilvl w:val="0"/>
          <w:numId w:val="2"/>
        </w:numPr>
        <w:spacing w:line="276" w:lineRule="auto"/>
        <w:ind w:firstLineChars="0"/>
        <w:rPr>
          <w:rFonts w:ascii="Calibri" w:hAnsi="Calibri" w:cs="Calibri"/>
          <w:b/>
          <w:color w:val="000000" w:themeColor="text1"/>
          <w:szCs w:val="21"/>
          <w:lang w:val="en-GB"/>
        </w:rPr>
      </w:pPr>
      <w:proofErr w:type="spellStart"/>
      <w:r w:rsidRPr="00684B09">
        <w:rPr>
          <w:rFonts w:ascii="Calibri" w:hAnsi="Calibri" w:cs="Calibri"/>
          <w:b/>
          <w:color w:val="000000" w:themeColor="text1"/>
          <w:szCs w:val="21"/>
          <w:lang w:val="en-GB"/>
        </w:rPr>
        <w:t>h_lactic_acid</w:t>
      </w:r>
      <w:proofErr w:type="spellEnd"/>
      <w:r w:rsidRPr="00684B09">
        <w:rPr>
          <w:rFonts w:ascii="Calibri" w:hAnsi="Calibri" w:cs="Calibri"/>
          <w:b/>
          <w:color w:val="000000" w:themeColor="text1"/>
          <w:szCs w:val="21"/>
          <w:lang w:val="en-GB"/>
        </w:rPr>
        <w:t xml:space="preserve"> + </w:t>
      </w:r>
      <w:proofErr w:type="spellStart"/>
      <w:r w:rsidRPr="00684B09">
        <w:rPr>
          <w:rFonts w:ascii="Calibri" w:hAnsi="Calibri" w:cs="Calibri"/>
          <w:b/>
          <w:color w:val="000000" w:themeColor="text1"/>
          <w:szCs w:val="21"/>
          <w:lang w:val="en-GB"/>
        </w:rPr>
        <w:t>h_NAD</w:t>
      </w:r>
      <w:proofErr w:type="spellEnd"/>
      <w:r w:rsidRPr="00684B09">
        <w:rPr>
          <w:rFonts w:ascii="Calibri" w:hAnsi="Calibri" w:cs="Calibri"/>
          <w:b/>
          <w:color w:val="000000" w:themeColor="text1"/>
          <w:szCs w:val="21"/>
          <w:lang w:val="en-GB"/>
        </w:rPr>
        <w:t xml:space="preserve"> + </w:t>
      </w:r>
      <w:proofErr w:type="spellStart"/>
      <w:r w:rsidRPr="00684B09">
        <w:rPr>
          <w:rFonts w:ascii="Calibri" w:hAnsi="Calibri" w:cs="Calibri"/>
          <w:b/>
          <w:color w:val="000000" w:themeColor="text1"/>
          <w:szCs w:val="21"/>
          <w:lang w:val="en-GB"/>
        </w:rPr>
        <w:t>h_lactate_dehydrogenase</w:t>
      </w:r>
      <w:proofErr w:type="spellEnd"/>
      <w:r w:rsidRPr="00684B09">
        <w:rPr>
          <w:rFonts w:ascii="Calibri" w:hAnsi="Calibri" w:cs="Calibri"/>
          <w:b/>
          <w:color w:val="000000" w:themeColor="text1"/>
          <w:szCs w:val="21"/>
          <w:lang w:val="en-GB"/>
        </w:rPr>
        <w:t xml:space="preserve"> = </w:t>
      </w:r>
      <w:proofErr w:type="spellStart"/>
      <w:r w:rsidRPr="00684B09">
        <w:rPr>
          <w:rFonts w:ascii="Calibri" w:hAnsi="Calibri" w:cs="Calibri"/>
          <w:b/>
          <w:color w:val="000000" w:themeColor="text1"/>
          <w:szCs w:val="21"/>
          <w:lang w:val="en-GB"/>
        </w:rPr>
        <w:t>h_lactate_dehydrogenase</w:t>
      </w:r>
      <w:proofErr w:type="spellEnd"/>
      <w:r w:rsidRPr="00684B09">
        <w:rPr>
          <w:rFonts w:ascii="Calibri" w:hAnsi="Calibri" w:cs="Calibri"/>
          <w:b/>
          <w:color w:val="000000" w:themeColor="text1"/>
          <w:szCs w:val="21"/>
          <w:lang w:val="en-GB"/>
        </w:rPr>
        <w:t xml:space="preserve"> + </w:t>
      </w:r>
      <w:proofErr w:type="spellStart"/>
      <w:r w:rsidRPr="00684B09">
        <w:rPr>
          <w:rFonts w:ascii="Calibri" w:hAnsi="Calibri" w:cs="Calibri"/>
          <w:b/>
          <w:color w:val="000000" w:themeColor="text1"/>
          <w:szCs w:val="21"/>
          <w:lang w:val="en-GB"/>
        </w:rPr>
        <w:t>h_NADH</w:t>
      </w:r>
      <w:proofErr w:type="spellEnd"/>
      <w:r w:rsidRPr="00684B09">
        <w:rPr>
          <w:rFonts w:ascii="Calibri" w:hAnsi="Calibri" w:cs="Calibri"/>
          <w:b/>
          <w:color w:val="000000" w:themeColor="text1"/>
          <w:szCs w:val="21"/>
          <w:lang w:val="en-GB"/>
        </w:rPr>
        <w:t xml:space="preserve"> + </w:t>
      </w:r>
      <w:proofErr w:type="spellStart"/>
      <w:r w:rsidRPr="00684B09">
        <w:rPr>
          <w:rFonts w:ascii="Calibri" w:hAnsi="Calibri" w:cs="Calibri"/>
          <w:b/>
          <w:color w:val="000000" w:themeColor="text1"/>
          <w:szCs w:val="21"/>
          <w:lang w:val="en-GB"/>
        </w:rPr>
        <w:t>h_pyruvate</w:t>
      </w:r>
      <w:proofErr w:type="spellEnd"/>
      <w:r w:rsidRPr="00684B09">
        <w:rPr>
          <w:rFonts w:ascii="Calibri" w:hAnsi="Calibri" w:cs="Calibri"/>
          <w:b/>
          <w:color w:val="000000" w:themeColor="text1"/>
          <w:szCs w:val="21"/>
          <w:lang w:val="en-GB"/>
        </w:rPr>
        <w:t xml:space="preserve"> </w:t>
      </w:r>
    </w:p>
    <w:p w14:paraId="74A8C1F9" w14:textId="77777777" w:rsidR="00B51E7B" w:rsidRPr="00684B09" w:rsidRDefault="00B51E7B" w:rsidP="005B0682">
      <w:pPr>
        <w:pStyle w:val="a6"/>
        <w:spacing w:line="276" w:lineRule="auto"/>
        <w:ind w:left="360" w:firstLineChars="0" w:firstLine="0"/>
        <w:rPr>
          <w:rFonts w:ascii="Calibri" w:hAnsi="Calibri" w:cs="Calibri"/>
          <w:color w:val="000000" w:themeColor="text1"/>
          <w:szCs w:val="21"/>
          <w:lang w:val="en-GB"/>
        </w:rPr>
      </w:pPr>
      <w:r w:rsidRPr="00684B09">
        <w:rPr>
          <w:rFonts w:ascii="Calibri" w:hAnsi="Calibri" w:cs="Calibri"/>
          <w:color w:val="000000" w:themeColor="text1"/>
          <w:szCs w:val="21"/>
          <w:lang w:val="en-GB"/>
        </w:rPr>
        <w:t>(Pyruvate regeneration from lactic acid with the same enzyme but in different compartments)</w:t>
      </w:r>
    </w:p>
    <w:p w14:paraId="09266B44" w14:textId="77777777" w:rsidR="00B51E7B" w:rsidRPr="00684B09" w:rsidRDefault="00B51E7B" w:rsidP="005B0682">
      <w:pPr>
        <w:pStyle w:val="a6"/>
        <w:numPr>
          <w:ilvl w:val="0"/>
          <w:numId w:val="2"/>
        </w:numPr>
        <w:spacing w:line="276" w:lineRule="auto"/>
        <w:ind w:firstLineChars="0"/>
        <w:rPr>
          <w:rFonts w:ascii="Calibri" w:hAnsi="Calibri" w:cs="Calibri"/>
          <w:b/>
          <w:color w:val="000000" w:themeColor="text1"/>
          <w:szCs w:val="21"/>
          <w:lang w:val="en-GB"/>
        </w:rPr>
      </w:pPr>
      <w:r w:rsidRPr="00684B09">
        <w:rPr>
          <w:rFonts w:ascii="Calibri" w:hAnsi="Calibri" w:cs="Calibri"/>
          <w:b/>
          <w:color w:val="000000" w:themeColor="text1"/>
          <w:szCs w:val="21"/>
          <w:lang w:val="en-GB"/>
        </w:rPr>
        <w:lastRenderedPageBreak/>
        <w:t xml:space="preserve">2 * </w:t>
      </w:r>
      <w:proofErr w:type="spellStart"/>
      <w:r w:rsidRPr="00684B09">
        <w:rPr>
          <w:rFonts w:ascii="Calibri" w:hAnsi="Calibri" w:cs="Calibri"/>
          <w:b/>
          <w:color w:val="000000" w:themeColor="text1"/>
          <w:szCs w:val="21"/>
          <w:lang w:val="en-GB"/>
        </w:rPr>
        <w:t>h_pyruvate</w:t>
      </w:r>
      <w:proofErr w:type="spellEnd"/>
      <w:r w:rsidRPr="00684B09">
        <w:rPr>
          <w:rFonts w:ascii="Calibri" w:hAnsi="Calibri" w:cs="Calibri"/>
          <w:b/>
          <w:color w:val="000000" w:themeColor="text1"/>
          <w:szCs w:val="21"/>
          <w:lang w:val="en-GB"/>
        </w:rPr>
        <w:t xml:space="preserve"> + 6 * </w:t>
      </w:r>
      <w:proofErr w:type="spellStart"/>
      <w:r w:rsidRPr="00684B09">
        <w:rPr>
          <w:rFonts w:ascii="Calibri" w:hAnsi="Calibri" w:cs="Calibri"/>
          <w:b/>
          <w:color w:val="000000" w:themeColor="text1"/>
          <w:szCs w:val="21"/>
          <w:lang w:val="en-GB"/>
        </w:rPr>
        <w:t>h_ATP</w:t>
      </w:r>
      <w:proofErr w:type="spellEnd"/>
      <w:r w:rsidRPr="00684B09">
        <w:rPr>
          <w:rFonts w:ascii="Calibri" w:hAnsi="Calibri" w:cs="Calibri"/>
          <w:b/>
          <w:color w:val="000000" w:themeColor="text1"/>
          <w:szCs w:val="21"/>
          <w:lang w:val="en-GB"/>
        </w:rPr>
        <w:t xml:space="preserve"> + 2 * NADH = </w:t>
      </w:r>
      <w:proofErr w:type="spellStart"/>
      <w:r w:rsidRPr="00684B09">
        <w:rPr>
          <w:rFonts w:ascii="Calibri" w:hAnsi="Calibri" w:cs="Calibri"/>
          <w:b/>
          <w:color w:val="000000" w:themeColor="text1"/>
          <w:szCs w:val="21"/>
          <w:lang w:val="en-GB"/>
        </w:rPr>
        <w:t>h_glucose</w:t>
      </w:r>
      <w:proofErr w:type="spellEnd"/>
      <w:r w:rsidRPr="00684B09">
        <w:rPr>
          <w:rFonts w:ascii="Calibri" w:hAnsi="Calibri" w:cs="Calibri"/>
          <w:b/>
          <w:color w:val="000000" w:themeColor="text1"/>
          <w:szCs w:val="21"/>
          <w:lang w:val="en-GB"/>
        </w:rPr>
        <w:t xml:space="preserve"> + 2 * NAD</w:t>
      </w:r>
    </w:p>
    <w:p w14:paraId="21EDC248" w14:textId="77777777" w:rsidR="00B51E7B" w:rsidRPr="00684B09" w:rsidRDefault="00B51E7B" w:rsidP="005B0682">
      <w:pPr>
        <w:pStyle w:val="a6"/>
        <w:spacing w:line="276" w:lineRule="auto"/>
        <w:ind w:left="360" w:firstLineChars="0" w:firstLine="0"/>
        <w:rPr>
          <w:rFonts w:ascii="Calibri" w:hAnsi="Calibri" w:cs="Calibri"/>
          <w:color w:val="000000" w:themeColor="text1"/>
          <w:szCs w:val="21"/>
          <w:lang w:val="en-GB"/>
        </w:rPr>
      </w:pPr>
      <w:r w:rsidRPr="00684B09">
        <w:rPr>
          <w:rFonts w:ascii="Calibri" w:hAnsi="Calibri" w:cs="Calibri"/>
          <w:color w:val="000000" w:themeColor="text1"/>
          <w:szCs w:val="21"/>
          <w:lang w:val="en-GB"/>
        </w:rPr>
        <w:t>(Gluconeogenesis in hepatocytes)</w:t>
      </w:r>
    </w:p>
    <w:p w14:paraId="39430EEF" w14:textId="77777777" w:rsidR="00B51E7B" w:rsidRPr="00684B09" w:rsidRDefault="00B51E7B" w:rsidP="005B0682">
      <w:pPr>
        <w:pStyle w:val="a6"/>
        <w:numPr>
          <w:ilvl w:val="0"/>
          <w:numId w:val="2"/>
        </w:numPr>
        <w:spacing w:line="276" w:lineRule="auto"/>
        <w:ind w:firstLineChars="0"/>
        <w:rPr>
          <w:rFonts w:ascii="Calibri" w:hAnsi="Calibri" w:cs="Calibri"/>
          <w:b/>
          <w:color w:val="000000" w:themeColor="text1"/>
          <w:szCs w:val="21"/>
          <w:lang w:val="en-GB"/>
        </w:rPr>
      </w:pPr>
      <w:proofErr w:type="spellStart"/>
      <w:r w:rsidRPr="00684B09">
        <w:rPr>
          <w:rFonts w:ascii="Calibri" w:hAnsi="Calibri" w:cs="Calibri"/>
          <w:b/>
          <w:color w:val="000000" w:themeColor="text1"/>
          <w:szCs w:val="21"/>
          <w:lang w:val="en-GB"/>
        </w:rPr>
        <w:t>h_glucose</w:t>
      </w:r>
      <w:proofErr w:type="spellEnd"/>
      <w:r w:rsidRPr="00684B09">
        <w:rPr>
          <w:rFonts w:ascii="Calibri" w:hAnsi="Calibri" w:cs="Calibri"/>
          <w:b/>
          <w:color w:val="000000" w:themeColor="text1"/>
          <w:szCs w:val="21"/>
          <w:lang w:val="en-GB"/>
        </w:rPr>
        <w:t xml:space="preserve"> -&gt; </w:t>
      </w:r>
      <w:proofErr w:type="spellStart"/>
      <w:r w:rsidRPr="00684B09">
        <w:rPr>
          <w:rFonts w:ascii="Calibri" w:hAnsi="Calibri" w:cs="Calibri"/>
          <w:b/>
          <w:color w:val="000000" w:themeColor="text1"/>
          <w:szCs w:val="21"/>
          <w:lang w:val="en-GB"/>
        </w:rPr>
        <w:t>r_glucose</w:t>
      </w:r>
      <w:proofErr w:type="spellEnd"/>
    </w:p>
    <w:p w14:paraId="5CA0CB4D" w14:textId="38CF2DAE" w:rsidR="00B51E7B" w:rsidRPr="00684B09" w:rsidRDefault="00B51E7B" w:rsidP="005B0682">
      <w:pPr>
        <w:pStyle w:val="a6"/>
        <w:spacing w:line="276" w:lineRule="auto"/>
        <w:ind w:left="360" w:firstLineChars="0" w:firstLine="0"/>
        <w:rPr>
          <w:rFonts w:ascii="Calibri" w:hAnsi="Calibri" w:cs="Calibri"/>
          <w:color w:val="000000" w:themeColor="text1"/>
          <w:szCs w:val="21"/>
          <w:lang w:val="en-GB"/>
        </w:rPr>
      </w:pPr>
      <w:r w:rsidRPr="00684B09">
        <w:rPr>
          <w:rFonts w:ascii="Calibri" w:hAnsi="Calibri" w:cs="Calibri"/>
          <w:color w:val="000000" w:themeColor="text1"/>
          <w:szCs w:val="21"/>
          <w:lang w:val="en-GB"/>
        </w:rPr>
        <w:t xml:space="preserve">(Transportation of glucose from hepatocytes to skeletal muscle cells. Since we focused on the amount of glucose of the first circulation of Cori cycle, glucose returned to skeletal muscle cells is denoted as </w:t>
      </w:r>
      <w:proofErr w:type="spellStart"/>
      <w:r w:rsidRPr="00684B09">
        <w:rPr>
          <w:rFonts w:ascii="Calibri" w:hAnsi="Calibri" w:cs="Calibri"/>
          <w:color w:val="000000" w:themeColor="text1"/>
          <w:szCs w:val="21"/>
          <w:lang w:val="en-GB"/>
        </w:rPr>
        <w:t>r_glucose</w:t>
      </w:r>
      <w:proofErr w:type="spellEnd"/>
      <w:r w:rsidRPr="00684B09">
        <w:rPr>
          <w:rFonts w:ascii="Calibri" w:hAnsi="Calibri" w:cs="Calibri"/>
          <w:color w:val="000000" w:themeColor="text1"/>
          <w:szCs w:val="21"/>
          <w:lang w:val="en-GB"/>
        </w:rPr>
        <w:t>.)</w:t>
      </w:r>
    </w:p>
    <w:p w14:paraId="1FA43911" w14:textId="77777777" w:rsidR="00B51E7B" w:rsidRPr="00684B09" w:rsidRDefault="00B51E7B" w:rsidP="005B0682">
      <w:pPr>
        <w:pStyle w:val="a6"/>
        <w:numPr>
          <w:ilvl w:val="0"/>
          <w:numId w:val="2"/>
        </w:numPr>
        <w:spacing w:line="276" w:lineRule="auto"/>
        <w:ind w:firstLineChars="0"/>
        <w:rPr>
          <w:rFonts w:ascii="Calibri" w:hAnsi="Calibri" w:cs="Calibri"/>
          <w:b/>
          <w:color w:val="000000" w:themeColor="text1"/>
          <w:szCs w:val="21"/>
          <w:lang w:val="en-GB"/>
        </w:rPr>
      </w:pPr>
      <w:r w:rsidRPr="00684B09">
        <w:rPr>
          <w:rFonts w:ascii="Calibri" w:hAnsi="Calibri" w:cs="Calibri"/>
          <w:b/>
          <w:color w:val="000000" w:themeColor="text1"/>
          <w:szCs w:val="21"/>
          <w:lang w:val="en-GB"/>
        </w:rPr>
        <w:t>pyruvate + 3 oxygen -&gt; 15 * ATP</w:t>
      </w:r>
    </w:p>
    <w:p w14:paraId="7A2E10D2" w14:textId="3F0FA151" w:rsidR="00B51E7B" w:rsidRPr="00684B09" w:rsidRDefault="00B51E7B" w:rsidP="005B0682">
      <w:pPr>
        <w:pStyle w:val="a6"/>
        <w:spacing w:line="276" w:lineRule="auto"/>
        <w:ind w:left="360" w:firstLineChars="0" w:firstLine="0"/>
        <w:rPr>
          <w:rFonts w:ascii="Calibri" w:hAnsi="Calibri" w:cs="Calibri"/>
          <w:color w:val="000000" w:themeColor="text1"/>
          <w:szCs w:val="21"/>
          <w:lang w:val="en-GB"/>
        </w:rPr>
      </w:pPr>
      <w:r w:rsidRPr="00684B09">
        <w:rPr>
          <w:rFonts w:ascii="Calibri" w:hAnsi="Calibri" w:cs="Calibri"/>
          <w:color w:val="000000" w:themeColor="text1"/>
          <w:szCs w:val="21"/>
          <w:lang w:val="en-GB"/>
        </w:rPr>
        <w:t>(consumed pyruvate in skeletal muscle through aerobic respirat</w:t>
      </w:r>
      <w:r w:rsidR="00127FF4" w:rsidRPr="00684B09">
        <w:rPr>
          <w:rFonts w:ascii="Calibri" w:hAnsi="Calibri" w:cs="Calibri"/>
          <w:color w:val="000000" w:themeColor="text1"/>
          <w:szCs w:val="21"/>
          <w:lang w:val="en-GB"/>
        </w:rPr>
        <w:t>ion</w:t>
      </w:r>
      <w:r w:rsidRPr="00684B09">
        <w:rPr>
          <w:rFonts w:ascii="Calibri" w:hAnsi="Calibri" w:cs="Calibri"/>
          <w:color w:val="000000" w:themeColor="text1"/>
          <w:szCs w:val="21"/>
          <w:lang w:val="en-GB"/>
        </w:rPr>
        <w:t>, CO2 &amp; H2O product is neglectable in this experiment thus excluded in th</w:t>
      </w:r>
      <w:r w:rsidR="00127FF4" w:rsidRPr="00684B09">
        <w:rPr>
          <w:rFonts w:ascii="Calibri" w:hAnsi="Calibri" w:cs="Calibri"/>
          <w:color w:val="000000" w:themeColor="text1"/>
          <w:szCs w:val="21"/>
          <w:lang w:val="en-GB"/>
        </w:rPr>
        <w:t>is</w:t>
      </w:r>
      <w:r w:rsidRPr="00684B09">
        <w:rPr>
          <w:rFonts w:ascii="Calibri" w:hAnsi="Calibri" w:cs="Calibri"/>
          <w:color w:val="000000" w:themeColor="text1"/>
          <w:szCs w:val="21"/>
          <w:lang w:val="en-GB"/>
        </w:rPr>
        <w:t xml:space="preserve"> reaction) </w:t>
      </w:r>
    </w:p>
    <w:p w14:paraId="54484BB6" w14:textId="55AC655C" w:rsidR="00B51E7B" w:rsidRPr="00684B09" w:rsidRDefault="00B51E7B" w:rsidP="005A4D28">
      <w:pPr>
        <w:spacing w:line="276" w:lineRule="auto"/>
        <w:jc w:val="both"/>
        <w:rPr>
          <w:rFonts w:ascii="Calibri" w:hAnsi="Calibri" w:cs="Calibri"/>
          <w:color w:val="000000" w:themeColor="text1"/>
          <w:sz w:val="21"/>
          <w:szCs w:val="21"/>
        </w:rPr>
      </w:pPr>
      <w:r w:rsidRPr="00684B09">
        <w:rPr>
          <w:rFonts w:ascii="Calibri" w:hAnsi="Calibri" w:cs="Calibri"/>
          <w:color w:val="000000" w:themeColor="text1"/>
          <w:sz w:val="21"/>
          <w:szCs w:val="21"/>
        </w:rPr>
        <w:t>For the reversible reactions 3 &amp; 4, the kinetics were set to 1 for the forward rate constant and 0.01 for backward constant. For reaction 2 &amp; 5 which represent substance</w:t>
      </w:r>
      <w:r w:rsidR="00127FF4" w:rsidRPr="00684B09">
        <w:rPr>
          <w:rFonts w:ascii="Calibri" w:hAnsi="Calibri" w:cs="Calibri"/>
          <w:color w:val="000000" w:themeColor="text1"/>
          <w:sz w:val="21"/>
          <w:szCs w:val="21"/>
        </w:rPr>
        <w:t>s</w:t>
      </w:r>
      <w:r w:rsidRPr="00684B09">
        <w:rPr>
          <w:rFonts w:ascii="Calibri" w:hAnsi="Calibri" w:cs="Calibri"/>
          <w:color w:val="000000" w:themeColor="text1"/>
          <w:sz w:val="21"/>
          <w:szCs w:val="21"/>
        </w:rPr>
        <w:t xml:space="preserve"> transfer via the circulatory system, change of the rate constant (k</w:t>
      </w:r>
      <w:r w:rsidRPr="00684B09">
        <w:rPr>
          <w:rFonts w:ascii="Calibri" w:hAnsi="Calibri" w:cs="Calibri"/>
          <w:color w:val="000000" w:themeColor="text1"/>
          <w:sz w:val="21"/>
          <w:szCs w:val="21"/>
          <w:vertAlign w:val="subscript"/>
        </w:rPr>
        <w:t>2</w:t>
      </w:r>
      <w:r w:rsidRPr="00684B09">
        <w:rPr>
          <w:rFonts w:ascii="Calibri" w:hAnsi="Calibri" w:cs="Calibri"/>
          <w:color w:val="000000" w:themeColor="text1"/>
          <w:sz w:val="21"/>
          <w:szCs w:val="21"/>
        </w:rPr>
        <w:t>, k</w:t>
      </w:r>
      <w:r w:rsidRPr="00684B09">
        <w:rPr>
          <w:rFonts w:ascii="Calibri" w:hAnsi="Calibri" w:cs="Calibri"/>
          <w:color w:val="000000" w:themeColor="text1"/>
          <w:sz w:val="21"/>
          <w:szCs w:val="21"/>
          <w:vertAlign w:val="subscript"/>
        </w:rPr>
        <w:t>5</w:t>
      </w:r>
      <w:r w:rsidRPr="00684B09">
        <w:rPr>
          <w:rFonts w:ascii="Calibri" w:hAnsi="Calibri" w:cs="Calibri"/>
          <w:color w:val="000000" w:themeColor="text1"/>
          <w:sz w:val="21"/>
          <w:szCs w:val="21"/>
        </w:rPr>
        <w:t xml:space="preserve">) can be used to mimic the impact of the </w:t>
      </w:r>
      <w:proofErr w:type="spellStart"/>
      <w:r w:rsidRPr="00684B09">
        <w:rPr>
          <w:rFonts w:ascii="Calibri" w:hAnsi="Calibri" w:cs="Calibri"/>
          <w:color w:val="000000" w:themeColor="text1"/>
          <w:sz w:val="21"/>
          <w:szCs w:val="21"/>
        </w:rPr>
        <w:t>exo</w:t>
      </w:r>
      <w:proofErr w:type="spellEnd"/>
      <w:r w:rsidRPr="00684B09">
        <w:rPr>
          <w:rFonts w:ascii="Calibri" w:hAnsi="Calibri" w:cs="Calibri"/>
          <w:color w:val="000000" w:themeColor="text1"/>
          <w:sz w:val="21"/>
          <w:szCs w:val="21"/>
        </w:rPr>
        <w:t>/endocytosis process as well as transportation process of glucose. The ratio of aerobic respiration rate constant (k</w:t>
      </w:r>
      <w:r w:rsidRPr="00684B09">
        <w:rPr>
          <w:rFonts w:ascii="Calibri" w:hAnsi="Calibri" w:cs="Calibri"/>
          <w:color w:val="000000" w:themeColor="text1"/>
          <w:sz w:val="21"/>
          <w:szCs w:val="21"/>
          <w:vertAlign w:val="subscript"/>
        </w:rPr>
        <w:t>6</w:t>
      </w:r>
      <w:r w:rsidRPr="00684B09">
        <w:rPr>
          <w:rFonts w:ascii="Calibri" w:hAnsi="Calibri" w:cs="Calibri"/>
          <w:color w:val="000000" w:themeColor="text1"/>
          <w:sz w:val="21"/>
          <w:szCs w:val="21"/>
        </w:rPr>
        <w:t xml:space="preserve">) and </w:t>
      </w:r>
      <w:proofErr w:type="spellStart"/>
      <w:r w:rsidRPr="00684B09">
        <w:rPr>
          <w:rFonts w:ascii="Calibri" w:hAnsi="Calibri" w:cs="Calibri"/>
          <w:color w:val="000000" w:themeColor="text1"/>
          <w:sz w:val="21"/>
          <w:szCs w:val="21"/>
        </w:rPr>
        <w:t>k</w:t>
      </w:r>
      <w:r w:rsidRPr="00684B09">
        <w:rPr>
          <w:rFonts w:ascii="Calibri" w:hAnsi="Calibri" w:cs="Calibri"/>
          <w:color w:val="000000" w:themeColor="text1"/>
          <w:sz w:val="21"/>
          <w:szCs w:val="21"/>
          <w:vertAlign w:val="subscript"/>
        </w:rPr>
        <w:t>f</w:t>
      </w:r>
      <w:proofErr w:type="spellEnd"/>
      <w:r w:rsidRPr="00684B09">
        <w:rPr>
          <w:rFonts w:ascii="Calibri" w:hAnsi="Calibri" w:cs="Calibri"/>
          <w:color w:val="000000" w:themeColor="text1"/>
          <w:sz w:val="21"/>
          <w:szCs w:val="21"/>
        </w:rPr>
        <w:t xml:space="preserve"> of reaction 1 (k</w:t>
      </w:r>
      <w:r w:rsidRPr="00684B09">
        <w:rPr>
          <w:rFonts w:ascii="Calibri" w:hAnsi="Calibri" w:cs="Calibri"/>
          <w:color w:val="000000" w:themeColor="text1"/>
          <w:sz w:val="21"/>
          <w:szCs w:val="21"/>
          <w:vertAlign w:val="subscript"/>
        </w:rPr>
        <w:t>f1</w:t>
      </w:r>
      <w:r w:rsidRPr="00684B09">
        <w:rPr>
          <w:rFonts w:ascii="Calibri" w:hAnsi="Calibri" w:cs="Calibri"/>
          <w:color w:val="000000" w:themeColor="text1"/>
          <w:sz w:val="21"/>
          <w:szCs w:val="21"/>
        </w:rPr>
        <w:t>) displays the relative prevalence between anaerobic and aerobic respiration under different circumstances, which was tested in this experiment. To keep the equilibrium constant unchanged, k</w:t>
      </w:r>
      <w:r w:rsidRPr="00684B09">
        <w:rPr>
          <w:rFonts w:ascii="Calibri" w:hAnsi="Calibri" w:cs="Calibri"/>
          <w:color w:val="000000" w:themeColor="text1"/>
          <w:sz w:val="21"/>
          <w:szCs w:val="21"/>
          <w:vertAlign w:val="subscript"/>
        </w:rPr>
        <w:t>b1</w:t>
      </w:r>
      <w:r w:rsidRPr="00684B09">
        <w:rPr>
          <w:rFonts w:ascii="Calibri" w:hAnsi="Calibri" w:cs="Calibri"/>
          <w:color w:val="000000" w:themeColor="text1"/>
          <w:sz w:val="21"/>
          <w:szCs w:val="21"/>
        </w:rPr>
        <w:t xml:space="preserve"> was assigned to be k</w:t>
      </w:r>
      <w:r w:rsidRPr="00684B09">
        <w:rPr>
          <w:rFonts w:ascii="Calibri" w:hAnsi="Calibri" w:cs="Calibri"/>
          <w:color w:val="000000" w:themeColor="text1"/>
          <w:sz w:val="21"/>
          <w:szCs w:val="21"/>
          <w:vertAlign w:val="subscript"/>
        </w:rPr>
        <w:t>f1</w:t>
      </w:r>
      <w:r w:rsidRPr="00684B09">
        <w:rPr>
          <w:rFonts w:ascii="Calibri" w:hAnsi="Calibri" w:cs="Calibri"/>
          <w:color w:val="000000" w:themeColor="text1"/>
          <w:sz w:val="21"/>
          <w:szCs w:val="21"/>
        </w:rPr>
        <w:t>/100.</w:t>
      </w:r>
    </w:p>
    <w:p w14:paraId="748D7608" w14:textId="77777777" w:rsidR="002F3E3E" w:rsidRPr="00684B09" w:rsidRDefault="002F3E3E" w:rsidP="005B0682">
      <w:pPr>
        <w:spacing w:line="276" w:lineRule="auto"/>
        <w:ind w:firstLine="360"/>
        <w:jc w:val="both"/>
        <w:rPr>
          <w:rFonts w:ascii="Calibri" w:hAnsi="Calibri" w:cs="Calibri"/>
          <w:color w:val="000000" w:themeColor="text1"/>
          <w:sz w:val="21"/>
          <w:szCs w:val="21"/>
        </w:rPr>
      </w:pPr>
    </w:p>
    <w:p w14:paraId="71F606D7" w14:textId="77777777" w:rsidR="00B51E7B" w:rsidRPr="00684B09" w:rsidRDefault="00B51E7B" w:rsidP="005B0682">
      <w:pPr>
        <w:spacing w:line="276" w:lineRule="auto"/>
        <w:jc w:val="both"/>
        <w:rPr>
          <w:rFonts w:ascii="Calibri" w:hAnsi="Calibri" w:cs="Calibri"/>
          <w:b/>
          <w:color w:val="000000" w:themeColor="text1"/>
          <w:sz w:val="21"/>
          <w:szCs w:val="21"/>
        </w:rPr>
      </w:pPr>
      <w:r w:rsidRPr="00684B09">
        <w:rPr>
          <w:rFonts w:ascii="Calibri" w:hAnsi="Calibri" w:cs="Calibri"/>
          <w:b/>
          <w:color w:val="000000" w:themeColor="text1"/>
          <w:sz w:val="21"/>
          <w:szCs w:val="21"/>
        </w:rPr>
        <w:t>At rest</w:t>
      </w:r>
    </w:p>
    <w:p w14:paraId="067162B7" w14:textId="77777777" w:rsidR="005A4D28" w:rsidRPr="00684B09" w:rsidRDefault="005A4D28" w:rsidP="005B0682">
      <w:pPr>
        <w:spacing w:line="276" w:lineRule="auto"/>
        <w:jc w:val="both"/>
        <w:rPr>
          <w:rFonts w:ascii="Calibri" w:hAnsi="Calibri" w:cs="Calibri"/>
          <w:color w:val="000000" w:themeColor="text1"/>
          <w:sz w:val="21"/>
          <w:szCs w:val="21"/>
        </w:rPr>
      </w:pPr>
      <w:r w:rsidRPr="00684B09">
        <w:rPr>
          <w:rFonts w:ascii="Calibri" w:hAnsi="Calibri" w:cs="Calibri"/>
          <w:noProof/>
          <w:color w:val="000000" w:themeColor="text1"/>
          <w:sz w:val="21"/>
          <w:szCs w:val="21"/>
        </w:rPr>
        <mc:AlternateContent>
          <mc:Choice Requires="wpg">
            <w:drawing>
              <wp:anchor distT="0" distB="0" distL="114300" distR="114300" simplePos="0" relativeHeight="251657216" behindDoc="0" locked="0" layoutInCell="1" allowOverlap="1" wp14:anchorId="64F88757" wp14:editId="2D6D0D8B">
                <wp:simplePos x="0" y="0"/>
                <wp:positionH relativeFrom="margin">
                  <wp:posOffset>509905</wp:posOffset>
                </wp:positionH>
                <wp:positionV relativeFrom="paragraph">
                  <wp:posOffset>791956</wp:posOffset>
                </wp:positionV>
                <wp:extent cx="4744720" cy="2470785"/>
                <wp:effectExtent l="0" t="0" r="5080" b="5715"/>
                <wp:wrapTopAndBottom/>
                <wp:docPr id="73" name="组合 73"/>
                <wp:cNvGraphicFramePr/>
                <a:graphic xmlns:a="http://schemas.openxmlformats.org/drawingml/2006/main">
                  <a:graphicData uri="http://schemas.microsoft.com/office/word/2010/wordprocessingGroup">
                    <wpg:wgp>
                      <wpg:cNvGrpSpPr/>
                      <wpg:grpSpPr>
                        <a:xfrm>
                          <a:off x="0" y="0"/>
                          <a:ext cx="4744720" cy="2470785"/>
                          <a:chOff x="0" y="0"/>
                          <a:chExt cx="5397735" cy="2852700"/>
                        </a:xfrm>
                      </wpg:grpSpPr>
                      <pic:pic xmlns:pic="http://schemas.openxmlformats.org/drawingml/2006/picture">
                        <pic:nvPicPr>
                          <pic:cNvPr id="74" name="图片 74"/>
                          <pic:cNvPicPr>
                            <a:picLocks noChangeAspect="1"/>
                          </pic:cNvPicPr>
                        </pic:nvPicPr>
                        <pic:blipFill rotWithShape="1">
                          <a:blip r:embed="rId14" cstate="print">
                            <a:extLst>
                              <a:ext uri="{28A0092B-C50C-407E-A947-70E740481C1C}">
                                <a14:useLocalDpi xmlns:a14="http://schemas.microsoft.com/office/drawing/2010/main" val="0"/>
                              </a:ext>
                            </a:extLst>
                          </a:blip>
                          <a:srcRect t="6867" b="29961"/>
                          <a:stretch/>
                        </pic:blipFill>
                        <pic:spPr bwMode="auto">
                          <a:xfrm>
                            <a:off x="0" y="0"/>
                            <a:ext cx="2719070" cy="2432685"/>
                          </a:xfrm>
                          <a:prstGeom prst="rect">
                            <a:avLst/>
                          </a:prstGeom>
                          <a:ln>
                            <a:noFill/>
                          </a:ln>
                          <a:extLst>
                            <a:ext uri="{53640926-AAD7-44D8-BBD7-CCE9431645EC}">
                              <a14:shadowObscured xmlns:a14="http://schemas.microsoft.com/office/drawing/2010/main"/>
                            </a:ext>
                          </a:extLst>
                        </pic:spPr>
                      </pic:pic>
                      <wpg:grpSp>
                        <wpg:cNvPr id="75" name="组合 75"/>
                        <wpg:cNvGrpSpPr/>
                        <wpg:grpSpPr>
                          <a:xfrm>
                            <a:off x="50400" y="0"/>
                            <a:ext cx="5347335" cy="2852700"/>
                            <a:chOff x="0" y="0"/>
                            <a:chExt cx="5347335" cy="2852700"/>
                          </a:xfrm>
                        </wpg:grpSpPr>
                        <pic:pic xmlns:pic="http://schemas.openxmlformats.org/drawingml/2006/picture">
                          <pic:nvPicPr>
                            <pic:cNvPr id="76" name="图片 76"/>
                            <pic:cNvPicPr>
                              <a:picLocks noChangeAspect="1"/>
                            </pic:cNvPicPr>
                          </pic:nvPicPr>
                          <pic:blipFill rotWithShape="1">
                            <a:blip r:embed="rId15" cstate="print">
                              <a:extLst>
                                <a:ext uri="{28A0092B-C50C-407E-A947-70E740481C1C}">
                                  <a14:useLocalDpi xmlns:a14="http://schemas.microsoft.com/office/drawing/2010/main" val="0"/>
                                </a:ext>
                              </a:extLst>
                            </a:blip>
                            <a:srcRect l="1853" t="6866" b="29970"/>
                            <a:stretch/>
                          </pic:blipFill>
                          <pic:spPr bwMode="auto">
                            <a:xfrm>
                              <a:off x="2671200" y="0"/>
                              <a:ext cx="2668905" cy="2432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 name="图片 7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433600"/>
                              <a:ext cx="5347335" cy="41910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533E39E2" id="组合 73" o:spid="_x0000_s1026" style="position:absolute;left:0;text-align:left;margin-left:40.15pt;margin-top:62.35pt;width:373.6pt;height:194.55pt;z-index:251657216;mso-position-horizontal-relative:margin;mso-width-relative:margin;mso-height-relative:margin" coordsize="53977,28527"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">
                <v:shape id="图片 74" o:spid="_x0000_s1027" type="#_x0000_t75" style="position:absolute;width:27190;height:243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">
                  <v:imagedata r:id="rId17" o:title="" croptop="4500f" cropbottom="19635f"/>
                </v:shape>
                <v:group id="组合 75" o:spid="_x0000_s1028" style="position:absolute;left:504;width:53473;height:28527" coordsize="53473,285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q+t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">
                  <v:shape id="图片 76" o:spid="_x0000_s1029" type="#_x0000_t75" style="position:absolute;left:26712;width:26689;height:243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">
                    <v:imagedata r:id="rId18" o:title="" croptop="4500f" cropbottom="19641f" cropleft="1214f"/>
                  </v:shape>
                  <v:shape id="图片 77" o:spid="_x0000_s1030" type="#_x0000_t75" style="position:absolute;top:24336;width:53473;height:4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">
                    <v:imagedata r:id="rId19" o:title=""/>
                  </v:shape>
                </v:group>
                <w10:wrap type="topAndBottom" anchorx="margin"/>
              </v:group>
            </w:pict>
          </mc:Fallback>
        </mc:AlternateContent>
      </w:r>
      <w:r w:rsidRPr="00684B09">
        <w:rPr>
          <w:rFonts w:ascii="Calibri" w:hAnsi="Calibri" w:cs="Calibri"/>
          <w:noProof/>
          <w:color w:val="000000" w:themeColor="text1"/>
          <w:sz w:val="21"/>
          <w:szCs w:val="21"/>
        </w:rPr>
        <mc:AlternateContent>
          <mc:Choice Requires="wps">
            <w:drawing>
              <wp:anchor distT="0" distB="0" distL="114300" distR="114300" simplePos="0" relativeHeight="251658240" behindDoc="0" locked="0" layoutInCell="1" allowOverlap="1" wp14:anchorId="4BAD476A" wp14:editId="51999702">
                <wp:simplePos x="0" y="0"/>
                <wp:positionH relativeFrom="margin">
                  <wp:posOffset>-31750</wp:posOffset>
                </wp:positionH>
                <wp:positionV relativeFrom="paragraph">
                  <wp:posOffset>3404981</wp:posOffset>
                </wp:positionV>
                <wp:extent cx="6016625" cy="777875"/>
                <wp:effectExtent l="0" t="0" r="0" b="0"/>
                <wp:wrapSquare wrapText="bothSides"/>
                <wp:docPr id="5" name="文本框 5"/>
                <wp:cNvGraphicFramePr/>
                <a:graphic xmlns:a="http://schemas.openxmlformats.org/drawingml/2006/main">
                  <a:graphicData uri="http://schemas.microsoft.com/office/word/2010/wordprocessingShape">
                    <wps:wsp>
                      <wps:cNvSpPr txBox="1"/>
                      <wps:spPr>
                        <a:xfrm>
                          <a:off x="0" y="0"/>
                          <a:ext cx="6016625" cy="777875"/>
                        </a:xfrm>
                        <a:prstGeom prst="rect">
                          <a:avLst/>
                        </a:prstGeom>
                        <a:noFill/>
                        <a:ln w="6350">
                          <a:noFill/>
                        </a:ln>
                      </wps:spPr>
                      <wps:txbx>
                        <w:txbxContent>
                          <w:p w14:paraId="56B1114C" w14:textId="77777777" w:rsidR="00B51E7B" w:rsidRPr="005A4D28" w:rsidRDefault="00B51E7B" w:rsidP="005A4D28">
                            <w:pPr>
                              <w:spacing w:line="276" w:lineRule="auto"/>
                              <w:jc w:val="both"/>
                              <w:rPr>
                                <w:rFonts w:ascii="Calibri" w:hAnsi="Calibri" w:cs="Calibri"/>
                                <w:sz w:val="21"/>
                                <w:szCs w:val="21"/>
                              </w:rPr>
                            </w:pPr>
                            <w:r w:rsidRPr="005A4D28">
                              <w:rPr>
                                <w:rFonts w:ascii="Calibri" w:hAnsi="Calibri" w:cs="Calibri"/>
                                <w:b/>
                                <w:sz w:val="21"/>
                                <w:szCs w:val="21"/>
                              </w:rPr>
                              <w:t>Fig.</w:t>
                            </w:r>
                            <w:r w:rsidR="005A4D28">
                              <w:rPr>
                                <w:rFonts w:ascii="Calibri" w:hAnsi="Calibri" w:cs="Calibri"/>
                                <w:b/>
                                <w:sz w:val="21"/>
                                <w:szCs w:val="21"/>
                              </w:rPr>
                              <w:t xml:space="preserve"> </w:t>
                            </w:r>
                            <w:r w:rsidR="00B83F79" w:rsidRPr="005A4D28">
                              <w:rPr>
                                <w:rFonts w:ascii="Calibri" w:hAnsi="Calibri" w:cs="Calibri"/>
                                <w:b/>
                                <w:sz w:val="21"/>
                                <w:szCs w:val="21"/>
                              </w:rPr>
                              <w:t>5</w:t>
                            </w:r>
                            <w:r w:rsidRPr="005A4D28">
                              <w:rPr>
                                <w:rFonts w:ascii="Calibri" w:hAnsi="Calibri" w:cs="Calibri"/>
                                <w:b/>
                                <w:sz w:val="21"/>
                                <w:szCs w:val="21"/>
                              </w:rPr>
                              <w:t xml:space="preserve"> Predominant aerobic respiration at rest.</w:t>
                            </w:r>
                            <w:r w:rsidRPr="005A4D28">
                              <w:rPr>
                                <w:rFonts w:ascii="Calibri" w:hAnsi="Calibri" w:cs="Calibri"/>
                                <w:sz w:val="21"/>
                                <w:szCs w:val="21"/>
                              </w:rPr>
                              <w:t xml:space="preserve"> Around 30 ATP were produced at the cost of 6 oxygen molecules (red curve). Only small amount of pyruvate underwent anaerobic respiration, producing little lactic acid (violet cur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D476A" id="文本框 5" o:spid="_x0000_s1038" type="#_x0000_t202" style="position:absolute;left:0;text-align:left;margin-left:-2.5pt;margin-top:268.1pt;width:473.75pt;height:61.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" filled="f" stroked="f" strokeweight=".5pt">
                <v:textbox>
                  <w:txbxContent>
                    <w:p w14:paraId="56B1114C" w14:textId="77777777" w:rsidR="00B51E7B" w:rsidRPr="005A4D28" w:rsidRDefault="00B51E7B" w:rsidP="005A4D28">
                      <w:pPr>
                        <w:spacing w:line="276" w:lineRule="auto"/>
                        <w:jc w:val="both"/>
                        <w:rPr>
                          <w:rFonts w:ascii="Calibri" w:hAnsi="Calibri" w:cs="Calibri"/>
                          <w:sz w:val="21"/>
                          <w:szCs w:val="21"/>
                        </w:rPr>
                      </w:pPr>
                      <w:r w:rsidRPr="005A4D28">
                        <w:rPr>
                          <w:rFonts w:ascii="Calibri" w:hAnsi="Calibri" w:cs="Calibri"/>
                          <w:b/>
                          <w:sz w:val="21"/>
                          <w:szCs w:val="21"/>
                        </w:rPr>
                        <w:t>Fig.</w:t>
                      </w:r>
                      <w:r w:rsidR="005A4D28">
                        <w:rPr>
                          <w:rFonts w:ascii="Calibri" w:hAnsi="Calibri" w:cs="Calibri"/>
                          <w:b/>
                          <w:sz w:val="21"/>
                          <w:szCs w:val="21"/>
                        </w:rPr>
                        <w:t xml:space="preserve"> </w:t>
                      </w:r>
                      <w:r w:rsidR="00B83F79" w:rsidRPr="005A4D28">
                        <w:rPr>
                          <w:rFonts w:ascii="Calibri" w:hAnsi="Calibri" w:cs="Calibri"/>
                          <w:b/>
                          <w:sz w:val="21"/>
                          <w:szCs w:val="21"/>
                        </w:rPr>
                        <w:t>5</w:t>
                      </w:r>
                      <w:r w:rsidRPr="005A4D28">
                        <w:rPr>
                          <w:rFonts w:ascii="Calibri" w:hAnsi="Calibri" w:cs="Calibri"/>
                          <w:b/>
                          <w:sz w:val="21"/>
                          <w:szCs w:val="21"/>
                        </w:rPr>
                        <w:t xml:space="preserve"> Predominant aerobic respiration at rest.</w:t>
                      </w:r>
                      <w:r w:rsidRPr="005A4D28">
                        <w:rPr>
                          <w:rFonts w:ascii="Calibri" w:hAnsi="Calibri" w:cs="Calibri"/>
                          <w:sz w:val="21"/>
                          <w:szCs w:val="21"/>
                        </w:rPr>
                        <w:t xml:space="preserve"> Around 30 ATP were produced at the cost of 6 oxygen molecules (red curve). Only small amount of pyruvate underwent anaerobic respiration, producing little lactic acid (violet curve).</w:t>
                      </w:r>
                    </w:p>
                  </w:txbxContent>
                </v:textbox>
                <w10:wrap type="square" anchorx="margin"/>
              </v:shape>
            </w:pict>
          </mc:Fallback>
        </mc:AlternateContent>
      </w:r>
      <w:r w:rsidR="00B51E7B" w:rsidRPr="00684B09">
        <w:rPr>
          <w:rFonts w:ascii="Calibri" w:hAnsi="Calibri" w:cs="Calibri"/>
          <w:color w:val="000000" w:themeColor="text1"/>
          <w:sz w:val="21"/>
          <w:szCs w:val="21"/>
        </w:rPr>
        <w:t>Respiration reactions were first restricted in muscle cells and no Cori cycle took place. k</w:t>
      </w:r>
      <w:r w:rsidR="00B51E7B" w:rsidRPr="00684B09">
        <w:rPr>
          <w:rFonts w:ascii="Calibri" w:hAnsi="Calibri" w:cs="Calibri"/>
          <w:color w:val="000000" w:themeColor="text1"/>
          <w:sz w:val="21"/>
          <w:szCs w:val="21"/>
          <w:vertAlign w:val="subscript"/>
        </w:rPr>
        <w:t>6</w:t>
      </w:r>
      <w:r w:rsidR="00B51E7B" w:rsidRPr="00684B09">
        <w:rPr>
          <w:rFonts w:ascii="Calibri" w:hAnsi="Calibri" w:cs="Calibri"/>
          <w:color w:val="000000" w:themeColor="text1"/>
          <w:sz w:val="21"/>
          <w:szCs w:val="21"/>
        </w:rPr>
        <w:t xml:space="preserve"> was set to 1 while k</w:t>
      </w:r>
      <w:r w:rsidR="00B51E7B" w:rsidRPr="00684B09">
        <w:rPr>
          <w:rFonts w:ascii="Calibri" w:hAnsi="Calibri" w:cs="Calibri"/>
          <w:color w:val="000000" w:themeColor="text1"/>
          <w:sz w:val="21"/>
          <w:szCs w:val="21"/>
          <w:vertAlign w:val="subscript"/>
        </w:rPr>
        <w:t>f1</w:t>
      </w:r>
      <w:r w:rsidR="00B51E7B" w:rsidRPr="00684B09">
        <w:rPr>
          <w:rFonts w:ascii="Calibri" w:hAnsi="Calibri" w:cs="Calibri"/>
          <w:color w:val="000000" w:themeColor="text1"/>
          <w:sz w:val="21"/>
          <w:szCs w:val="21"/>
        </w:rPr>
        <w:t xml:space="preserve"> was 0.1 so as to represent the prevailing aerobic respiration. The result in </w:t>
      </w:r>
      <w:r w:rsidR="00B51E7B" w:rsidRPr="00684B09">
        <w:rPr>
          <w:rFonts w:ascii="Calibri" w:hAnsi="Calibri" w:cs="Calibri"/>
          <w:b/>
          <w:color w:val="000000" w:themeColor="text1"/>
          <w:sz w:val="21"/>
          <w:szCs w:val="21"/>
        </w:rPr>
        <w:t>Fig</w:t>
      </w:r>
      <w:r w:rsidR="00B83F79" w:rsidRPr="00684B09">
        <w:rPr>
          <w:rFonts w:ascii="Calibri" w:hAnsi="Calibri" w:cs="Calibri"/>
          <w:b/>
          <w:color w:val="000000" w:themeColor="text1"/>
          <w:sz w:val="21"/>
          <w:szCs w:val="21"/>
        </w:rPr>
        <w:t>.</w:t>
      </w:r>
      <w:r w:rsidRPr="00684B09">
        <w:rPr>
          <w:rFonts w:ascii="Calibri" w:hAnsi="Calibri" w:cs="Calibri"/>
          <w:b/>
          <w:color w:val="000000" w:themeColor="text1"/>
          <w:sz w:val="21"/>
          <w:szCs w:val="21"/>
        </w:rPr>
        <w:t xml:space="preserve"> </w:t>
      </w:r>
      <w:r w:rsidR="00B83F79" w:rsidRPr="00684B09">
        <w:rPr>
          <w:rFonts w:ascii="Calibri" w:hAnsi="Calibri" w:cs="Calibri"/>
          <w:b/>
          <w:color w:val="000000" w:themeColor="text1"/>
          <w:sz w:val="21"/>
          <w:szCs w:val="21"/>
        </w:rPr>
        <w:t>5</w:t>
      </w:r>
      <w:r w:rsidR="00B51E7B" w:rsidRPr="00684B09">
        <w:rPr>
          <w:rFonts w:ascii="Calibri" w:hAnsi="Calibri" w:cs="Calibri"/>
          <w:color w:val="000000" w:themeColor="text1"/>
          <w:sz w:val="21"/>
          <w:szCs w:val="21"/>
        </w:rPr>
        <w:t>. showed that 6 units of oxygen were converted to the net gain of 30 ATP in aerobic respiration with little lactic acid produced. The average reaction rate of ATP synthesis is 275 times faster than lactic acid production within 30 seconds.</w:t>
      </w:r>
    </w:p>
    <w:p w14:paraId="46E4BCA7" w14:textId="77777777" w:rsidR="005A4D28" w:rsidRPr="00684B09" w:rsidRDefault="00B51E7B" w:rsidP="005B0682">
      <w:pPr>
        <w:spacing w:line="276" w:lineRule="auto"/>
        <w:jc w:val="both"/>
        <w:rPr>
          <w:rFonts w:ascii="Calibri" w:hAnsi="Calibri" w:cs="Calibri"/>
          <w:b/>
          <w:color w:val="000000" w:themeColor="text1"/>
          <w:sz w:val="21"/>
          <w:szCs w:val="21"/>
        </w:rPr>
      </w:pPr>
      <w:r w:rsidRPr="00684B09">
        <w:rPr>
          <w:rFonts w:ascii="Calibri" w:hAnsi="Calibri" w:cs="Calibri"/>
          <w:b/>
          <w:color w:val="000000" w:themeColor="text1"/>
          <w:sz w:val="21"/>
          <w:szCs w:val="21"/>
        </w:rPr>
        <w:t>Hypoxia during exercising</w:t>
      </w:r>
    </w:p>
    <w:p w14:paraId="50263905" w14:textId="1454538C" w:rsidR="00B51E7B" w:rsidRPr="00684B09" w:rsidRDefault="00B51E7B" w:rsidP="005B0682">
      <w:pPr>
        <w:spacing w:line="276" w:lineRule="auto"/>
        <w:ind w:firstLine="360"/>
        <w:jc w:val="both"/>
        <w:rPr>
          <w:rFonts w:ascii="Calibri" w:hAnsi="Calibri" w:cs="Calibri"/>
          <w:color w:val="000000" w:themeColor="text1"/>
          <w:sz w:val="21"/>
          <w:szCs w:val="21"/>
        </w:rPr>
      </w:pPr>
      <w:r w:rsidRPr="00684B09">
        <w:rPr>
          <w:rFonts w:ascii="Calibri" w:hAnsi="Calibri" w:cs="Calibri"/>
          <w:color w:val="000000" w:themeColor="text1"/>
          <w:sz w:val="21"/>
          <w:szCs w:val="21"/>
        </w:rPr>
        <w:t xml:space="preserve">While doing exercises, oxygen supply is low in muscle cells (hypoxia), so the amount of pyruvate that undergoes aerobic respiration via the Krebs cycle is reduced </w:t>
      </w:r>
      <w:r w:rsidRPr="00684B09">
        <w:rPr>
          <w:rFonts w:ascii="Calibri" w:hAnsi="Calibri" w:cs="Calibri"/>
          <w:color w:val="000000" w:themeColor="text1"/>
          <w:sz w:val="21"/>
          <w:szCs w:val="21"/>
        </w:rPr>
        <w:fldChar w:fldCharType="begin" w:fldLock="1"/>
      </w:r>
      <w:r w:rsidRPr="00684B09">
        <w:rPr>
          <w:rFonts w:ascii="Calibri" w:hAnsi="Calibri" w:cs="Calibri"/>
          <w:color w:val="000000" w:themeColor="text1"/>
          <w:sz w:val="21"/>
          <w:szCs w:val="21"/>
        </w:rPr>
        <w:instrText>ADDIN CSL_CITATION {"citationItems":[{"id":"ITEM-1","itemData":{"DOI":"10.1126/science.6298937","ISSN":"0036-8075","abstract":"In normal aerobic metabolism, ani-mals turn over impressive quantities of hydrogen ions. A simple calculation shows that during aerobic metabolism about eight hydrogen ions are formed per molecule of oxygen consumed, which means that in a 70-kilogram man, with a resting metabolic rate of about 700 milli-moles of oxygen per hour, about 150 grams of H+ are produced per day (1). The main sink for this vast amount of H+ is oxidative phosphorylation, for there is normally a close balance between the rate of H+ production and the rate of H+ removal during adenosine triphosphate (ATP) resynthesis and reoxidation of re-duced coenzymes and reduced cyto-chromes (1). Because of this balance, pH remains virtually constant during normal aerobic metabolism in both intracellular and extracellular fluids. This closely balanced system dissi-pates during anaerobic metabolism, but how and why the breakdown occurs is controversial (2, 3). In part, the contro-versy arises from a common belief that glycolysis yields lactic acid, a fairly strong acid (pKa, 3.9), which then disso-ciates into lactate anions and H+. This oversimplified statement, which we found in four of five recent and success-ful biochemistry textbooks, is in fact rather misleading. Glycolysis per se rep-resents the cleavage of glucose (or the glycogen-derived glucosyl unit) into two lactate anions with the concomitant pro-duction of ATP from adenosine diphos-phate (ADP) and inorganic phosphate (Pi). If the overall reaction is, for a moment, considered in isolation and at high enough pH (&gt; 8.0), it will be evi-dent that H+ neither need be accumulat-ed nor depleted. Glucose + 2 ADP3-+ 2 HP042-2 lactate-+ 2 H20 + 2 ATP4-(1) The equation as written is balanced with regard to all constituents and charge. Only at low pH (&lt; 6.0), well below phys-iological range, would glycolysis lead to the classical proton stoichiometry. Glucose + 2 HADP2-+ 2 H2PON -2 lactate-+ 2 HATP3-+ 2 H20 + 2 H4 (2) Although the above equations illustrate important points, these simplest of situa-tions are indeed never observed in living systems, largely because of three com-plicating factors: magnesium ions (Mg2+), pH, and the substrate source (glucose or glycogen) being fermented (4-6) (Tables 1 to 7). Since pH, free Mg2+ levels, and the availability of glu-cose rather than glycogen vary in differ-the control of glycolytic H+ production may be implied by these data, the impli-cation is weakened by the observation that free Mg2+ concentratio…","author":[{"dropping-particle":"","family":"Hochachka","given":"P.","non-dropping-particle":"","parse-names":false,"suffix":""},{"dropping-particle":"","family":"Mommsen","given":"T.","non-dropping-particle":"","parse-names":false,"suffix":""}],"container-title":"Science","id":"ITEM-1","issue":"4591","issued":{"date-parts":[["1983","3","25"]]},"page":"1391-1397","title":"Protons and anaerobiosis","type":"article-journal","volume":"219"},"uris":["http://www.mendeley.com/documents/?uuid=c8f03182-b132-4359-9c31-bb925366b8fa"]}],"mendeley":{"formattedCitation":"(Hochachka and Mommsen, 1983)","plainTextFormattedCitation":"(Hochachka and Mommsen, 1983)","previouslyFormattedCitation":"(Hochachka and Mommsen, 1983)"},"properties":{"noteIndex":0},"schema":"https://github.com/citation-style-language/schema/raw/master/csl-citation.json"}</w:instrText>
      </w:r>
      <w:r w:rsidRPr="00684B09">
        <w:rPr>
          <w:rFonts w:ascii="Calibri" w:hAnsi="Calibri" w:cs="Calibri"/>
          <w:color w:val="000000" w:themeColor="text1"/>
          <w:sz w:val="21"/>
          <w:szCs w:val="21"/>
        </w:rPr>
        <w:fldChar w:fldCharType="separate"/>
      </w:r>
      <w:r w:rsidRPr="00684B09">
        <w:rPr>
          <w:rFonts w:ascii="Calibri" w:hAnsi="Calibri" w:cs="Calibri"/>
          <w:color w:val="000000" w:themeColor="text1"/>
          <w:sz w:val="21"/>
          <w:szCs w:val="21"/>
        </w:rPr>
        <w:t>(Hochachka and Mommsen, 1983)</w:t>
      </w:r>
      <w:r w:rsidRPr="00684B09">
        <w:rPr>
          <w:rFonts w:ascii="Calibri" w:hAnsi="Calibri" w:cs="Calibri"/>
          <w:color w:val="000000" w:themeColor="text1"/>
          <w:sz w:val="21"/>
          <w:szCs w:val="21"/>
        </w:rPr>
        <w:fldChar w:fldCharType="end"/>
      </w:r>
      <w:r w:rsidRPr="00684B09">
        <w:rPr>
          <w:rFonts w:ascii="Calibri" w:hAnsi="Calibri" w:cs="Calibri"/>
          <w:color w:val="000000" w:themeColor="text1"/>
          <w:sz w:val="21"/>
          <w:szCs w:val="21"/>
        </w:rPr>
        <w:t>. To provide enough energy, more NAD</w:t>
      </w:r>
      <w:r w:rsidRPr="00684B09">
        <w:rPr>
          <w:rFonts w:ascii="Calibri" w:hAnsi="Calibri" w:cs="Calibri"/>
          <w:color w:val="000000" w:themeColor="text1"/>
          <w:sz w:val="21"/>
          <w:szCs w:val="21"/>
          <w:vertAlign w:val="superscript"/>
        </w:rPr>
        <w:t>+</w:t>
      </w:r>
      <w:r w:rsidRPr="00684B09">
        <w:rPr>
          <w:rFonts w:ascii="Calibri" w:hAnsi="Calibri" w:cs="Calibri"/>
          <w:color w:val="000000" w:themeColor="text1"/>
          <w:sz w:val="21"/>
          <w:szCs w:val="21"/>
        </w:rPr>
        <w:t xml:space="preserve"> are used to produce ATP in glycolysis. In order to restore NAD</w:t>
      </w:r>
      <w:r w:rsidRPr="00684B09">
        <w:rPr>
          <w:rFonts w:ascii="Calibri" w:hAnsi="Calibri" w:cs="Calibri"/>
          <w:color w:val="000000" w:themeColor="text1"/>
          <w:sz w:val="21"/>
          <w:szCs w:val="21"/>
          <w:vertAlign w:val="superscript"/>
        </w:rPr>
        <w:t>+</w:t>
      </w:r>
      <w:r w:rsidRPr="00684B09">
        <w:rPr>
          <w:rFonts w:ascii="Calibri" w:hAnsi="Calibri" w:cs="Calibri"/>
          <w:color w:val="000000" w:themeColor="text1"/>
          <w:sz w:val="21"/>
          <w:szCs w:val="21"/>
        </w:rPr>
        <w:t xml:space="preserve"> without oxygen involved, lactic acid genesis is promoted. The subsequent retention of lactic acid in muscles may cause painful lactic acidosis </w:t>
      </w:r>
      <w:r w:rsidRPr="00684B09">
        <w:rPr>
          <w:rFonts w:ascii="Calibri" w:hAnsi="Calibri" w:cs="Calibri"/>
          <w:color w:val="000000" w:themeColor="text1"/>
          <w:sz w:val="21"/>
          <w:szCs w:val="21"/>
        </w:rPr>
        <w:fldChar w:fldCharType="begin" w:fldLock="1"/>
      </w:r>
      <w:r w:rsidRPr="00684B09">
        <w:rPr>
          <w:rFonts w:ascii="Calibri" w:hAnsi="Calibri" w:cs="Calibri"/>
          <w:color w:val="000000" w:themeColor="text1"/>
          <w:sz w:val="21"/>
          <w:szCs w:val="21"/>
        </w:rPr>
        <w:instrText>ADDIN CSL_CITATION {"citationItems":[{"id":"ITEM-1","itemData":{"DOI":"10.1152/ajpregu.00114.2004","ISSN":"0363-6119","abstract":"The development of acidosis during intense exercise has traditionally been explained by the increased production of lactic acid, causing the release of a proton and the formation of the acid salt sodium lactate. On the basis of this explanation, if the rate of lactate production is high enough, the cellular proton buffering capacity can be exceeded, resulting in a decrease in cellular pH. These biochemical events have been termed lactic acidosis. The lactic acidosis of exercise has been a classic explanation of the biochemistry of acidosis for more than 80 years. This belief has led to the interpretation that lactate production causes acidosis and, in turn, that increased lactate production is one of the several causes of muscle fatigue during intense exercise. This review presents clear evidence that there is no biochemical support for lactate production causing acidosis. Lactate production retards, not causes, acidosis. Similarly, there is a wealth of research evidence to show that acidosis is caused by reactions other than lactate production. Every time ATP is broken down to ADP and P(i), a proton is released. When the ATP demand of muscle contraction is met by mitochondrial respiration, there is no proton accumulation in the cell, as protons are used by the mitochondria for oxidative phosphorylation and to maintain the proton gradient in the intermembranous space. It is only when the exercise intensity increases beyond steady state that there is a need for greater reliance on ATP regeneration from glycolysis and the phosphagen system. The ATP that is supplied from these nonmitochondrial sources and is eventually used to fuel muscle contraction increases proton release and causes the acidosis of intense exercise. Lactate production increases under these cellular conditions to prevent pyruvate accumulation and supply the NAD(+) needed for phase 2 of glycolysis. Thus increased lactate production coincides with cellular acidosis and remains a good indirect marker for cell metabolic conditions that induce metabolic acidosis. If muscle did not produce lactate, acidosis and muscle fatigue would occur more quickly and exercise performance would be severely impaired.","author":[{"dropping-particle":"","family":"Robergs","given":"Robert A.","non-dropping-particle":"","parse-names":false,"suffix":""},{"dropping-particle":"","family":"Ghiasvand","given":"Farzenah","non-dropping-particle":"","parse-names":false,"suffix":""},{"dropping-particle":"","family":"Parker","given":"Daryl","non-dropping-particle":"","parse-names":false,"suffix":""}],"container-title":"American Journal of Physiology-Regulatory, Integrative and Comparative Physiology","id":"ITEM-1","issued":{"date-parts":[["2004"]]},"title":"Biochemistry of exercise-induced metabolic acidosis","type":"article-journal"},"uris":["http://www.mendeley.com/documents/?uuid=65b91613-2d4c-42b8-b7c1-7559b89fe98a"]}],"mendeley":{"formattedCitation":"(Robergs &lt;i&gt;et al.&lt;/i&gt;, 2004)","plainTextFormattedCitation":"(Robergs et al., 2004)","previouslyFormattedCitation":"(Robergs &lt;i&gt;et al.&lt;/i&gt;, 2004)"},"properties":{"noteIndex":0},"schema":"https://github.com/citation-style-language/schema/raw/master/csl-citation.json"}</w:instrText>
      </w:r>
      <w:r w:rsidRPr="00684B09">
        <w:rPr>
          <w:rFonts w:ascii="Calibri" w:hAnsi="Calibri" w:cs="Calibri"/>
          <w:color w:val="000000" w:themeColor="text1"/>
          <w:sz w:val="21"/>
          <w:szCs w:val="21"/>
        </w:rPr>
        <w:fldChar w:fldCharType="separate"/>
      </w:r>
      <w:r w:rsidRPr="00684B09">
        <w:rPr>
          <w:rFonts w:ascii="Calibri" w:hAnsi="Calibri" w:cs="Calibri"/>
          <w:color w:val="000000" w:themeColor="text1"/>
          <w:sz w:val="21"/>
          <w:szCs w:val="21"/>
        </w:rPr>
        <w:t xml:space="preserve">(Robergs </w:t>
      </w:r>
      <w:r w:rsidRPr="00684B09">
        <w:rPr>
          <w:rFonts w:ascii="Calibri" w:hAnsi="Calibri" w:cs="Calibri"/>
          <w:i/>
          <w:color w:val="000000" w:themeColor="text1"/>
          <w:sz w:val="21"/>
          <w:szCs w:val="21"/>
        </w:rPr>
        <w:t>et al.</w:t>
      </w:r>
      <w:r w:rsidRPr="00684B09">
        <w:rPr>
          <w:rFonts w:ascii="Calibri" w:hAnsi="Calibri" w:cs="Calibri"/>
          <w:color w:val="000000" w:themeColor="text1"/>
          <w:sz w:val="21"/>
          <w:szCs w:val="21"/>
        </w:rPr>
        <w:t>, 2004)</w:t>
      </w:r>
      <w:r w:rsidRPr="00684B09">
        <w:rPr>
          <w:rFonts w:ascii="Calibri" w:hAnsi="Calibri" w:cs="Calibri"/>
          <w:color w:val="000000" w:themeColor="text1"/>
          <w:sz w:val="21"/>
          <w:szCs w:val="21"/>
        </w:rPr>
        <w:fldChar w:fldCharType="end"/>
      </w:r>
      <w:r w:rsidRPr="00684B09">
        <w:rPr>
          <w:rFonts w:ascii="Calibri" w:hAnsi="Calibri" w:cs="Calibri"/>
          <w:color w:val="000000" w:themeColor="text1"/>
          <w:sz w:val="21"/>
          <w:szCs w:val="21"/>
        </w:rPr>
        <w:t xml:space="preserve">. To present the above process, the oxygen initial level was scanned from 0 to 6 over 30 seconds. Other settings remained the same as resting situation. 30 seconds was long enough for lactic acid formation to reach </w:t>
      </w:r>
      <w:r w:rsidR="00127FF4" w:rsidRPr="00684B09">
        <w:rPr>
          <w:rFonts w:ascii="Calibri" w:hAnsi="Calibri" w:cs="Calibri"/>
          <w:color w:val="000000" w:themeColor="text1"/>
          <w:sz w:val="21"/>
          <w:szCs w:val="21"/>
        </w:rPr>
        <w:t>a</w:t>
      </w:r>
      <w:r w:rsidRPr="00684B09">
        <w:rPr>
          <w:rFonts w:ascii="Calibri" w:hAnsi="Calibri" w:cs="Calibri"/>
          <w:color w:val="000000" w:themeColor="text1"/>
          <w:sz w:val="21"/>
          <w:szCs w:val="21"/>
        </w:rPr>
        <w:t xml:space="preserve"> plateau (</w:t>
      </w:r>
      <w:r w:rsidRPr="00684B09">
        <w:rPr>
          <w:rFonts w:ascii="Calibri" w:hAnsi="Calibri" w:cs="Calibri"/>
          <w:b/>
          <w:color w:val="000000" w:themeColor="text1"/>
          <w:sz w:val="21"/>
          <w:szCs w:val="21"/>
        </w:rPr>
        <w:t>Fig.</w:t>
      </w:r>
      <w:r w:rsidR="005A4D28" w:rsidRPr="00684B09">
        <w:rPr>
          <w:rFonts w:ascii="Calibri" w:hAnsi="Calibri" w:cs="Calibri"/>
          <w:b/>
          <w:color w:val="000000" w:themeColor="text1"/>
          <w:sz w:val="21"/>
          <w:szCs w:val="21"/>
        </w:rPr>
        <w:t xml:space="preserve"> </w:t>
      </w:r>
      <w:r w:rsidR="00B83F79" w:rsidRPr="00684B09">
        <w:rPr>
          <w:rFonts w:ascii="Calibri" w:hAnsi="Calibri" w:cs="Calibri"/>
          <w:b/>
          <w:color w:val="000000" w:themeColor="text1"/>
          <w:sz w:val="21"/>
          <w:szCs w:val="21"/>
        </w:rPr>
        <w:t>6</w:t>
      </w:r>
      <w:r w:rsidRPr="00684B09">
        <w:rPr>
          <w:rFonts w:ascii="Calibri" w:hAnsi="Calibri" w:cs="Calibri"/>
          <w:color w:val="000000" w:themeColor="text1"/>
          <w:sz w:val="21"/>
          <w:szCs w:val="21"/>
        </w:rPr>
        <w:t xml:space="preserve">). Less oxygen </w:t>
      </w:r>
      <w:r w:rsidR="002F3E3E" w:rsidRPr="00684B09">
        <w:rPr>
          <w:rFonts w:ascii="Calibri" w:hAnsi="Calibri" w:cs="Calibri"/>
          <w:color w:val="000000" w:themeColor="text1"/>
          <w:sz w:val="21"/>
          <w:szCs w:val="21"/>
        </w:rPr>
        <w:t>suppl</w:t>
      </w:r>
      <w:r w:rsidR="00127FF4" w:rsidRPr="00684B09">
        <w:rPr>
          <w:rFonts w:ascii="Calibri" w:hAnsi="Calibri" w:cs="Calibri"/>
          <w:color w:val="000000" w:themeColor="text1"/>
          <w:sz w:val="21"/>
          <w:szCs w:val="21"/>
        </w:rPr>
        <w:t>y</w:t>
      </w:r>
      <w:r w:rsidRPr="00684B09">
        <w:rPr>
          <w:rFonts w:ascii="Calibri" w:hAnsi="Calibri" w:cs="Calibri"/>
          <w:color w:val="000000" w:themeColor="text1"/>
          <w:sz w:val="21"/>
          <w:szCs w:val="21"/>
        </w:rPr>
        <w:t xml:space="preserve"> increase</w:t>
      </w:r>
      <w:r w:rsidR="00127FF4" w:rsidRPr="00684B09">
        <w:rPr>
          <w:rFonts w:ascii="Calibri" w:hAnsi="Calibri" w:cs="Calibri"/>
          <w:color w:val="000000" w:themeColor="text1"/>
          <w:sz w:val="21"/>
          <w:szCs w:val="21"/>
        </w:rPr>
        <w:t>s</w:t>
      </w:r>
      <w:r w:rsidRPr="00684B09">
        <w:rPr>
          <w:rFonts w:ascii="Calibri" w:hAnsi="Calibri" w:cs="Calibri"/>
          <w:color w:val="000000" w:themeColor="text1"/>
          <w:sz w:val="21"/>
          <w:szCs w:val="21"/>
        </w:rPr>
        <w:t xml:space="preserve"> lactic acid production and decrease</w:t>
      </w:r>
      <w:r w:rsidR="00127FF4" w:rsidRPr="00684B09">
        <w:rPr>
          <w:rFonts w:ascii="Calibri" w:hAnsi="Calibri" w:cs="Calibri"/>
          <w:color w:val="000000" w:themeColor="text1"/>
          <w:sz w:val="21"/>
          <w:szCs w:val="21"/>
        </w:rPr>
        <w:t>s</w:t>
      </w:r>
      <w:r w:rsidRPr="00684B09">
        <w:rPr>
          <w:rFonts w:ascii="Calibri" w:hAnsi="Calibri" w:cs="Calibri"/>
          <w:color w:val="000000" w:themeColor="text1"/>
          <w:sz w:val="21"/>
          <w:szCs w:val="21"/>
        </w:rPr>
        <w:t xml:space="preserve"> ATP synthesis. Since the production speed of lactic acid is also elevated during intense exercise, k</w:t>
      </w:r>
      <w:r w:rsidRPr="00684B09">
        <w:rPr>
          <w:rFonts w:ascii="Calibri" w:hAnsi="Calibri" w:cs="Calibri"/>
          <w:color w:val="000000" w:themeColor="text1"/>
          <w:sz w:val="21"/>
          <w:szCs w:val="21"/>
          <w:vertAlign w:val="subscript"/>
        </w:rPr>
        <w:t>f1</w:t>
      </w:r>
      <w:r w:rsidRPr="00684B09">
        <w:rPr>
          <w:rFonts w:ascii="Calibri" w:hAnsi="Calibri" w:cs="Calibri"/>
          <w:color w:val="000000" w:themeColor="text1"/>
          <w:sz w:val="21"/>
          <w:szCs w:val="21"/>
        </w:rPr>
        <w:t xml:space="preserve"> was then scanned from 0.1 to 10 and showed a plateau of lactic acid production at 1.79.</w:t>
      </w:r>
    </w:p>
    <w:p w14:paraId="6566534D" w14:textId="77777777" w:rsidR="005A4D28" w:rsidRPr="00684B09" w:rsidRDefault="005A4D28" w:rsidP="005A4D28">
      <w:pPr>
        <w:spacing w:line="276" w:lineRule="auto"/>
        <w:jc w:val="both"/>
        <w:rPr>
          <w:rFonts w:ascii="Calibri" w:hAnsi="Calibri" w:cs="Calibri"/>
          <w:color w:val="000000" w:themeColor="text1"/>
          <w:sz w:val="21"/>
          <w:szCs w:val="21"/>
        </w:rPr>
      </w:pPr>
      <w:r w:rsidRPr="00684B09">
        <w:rPr>
          <w:rFonts w:ascii="Calibri" w:hAnsi="Calibri" w:cs="Calibri"/>
          <w:noProof/>
          <w:color w:val="000000" w:themeColor="text1"/>
          <w:sz w:val="21"/>
          <w:szCs w:val="21"/>
        </w:rPr>
        <w:lastRenderedPageBreak/>
        <mc:AlternateContent>
          <mc:Choice Requires="wps">
            <w:drawing>
              <wp:anchor distT="0" distB="0" distL="114300" distR="114300" simplePos="0" relativeHeight="251659264" behindDoc="0" locked="0" layoutInCell="1" allowOverlap="1" wp14:anchorId="0C42F7FA" wp14:editId="002FF9E8">
                <wp:simplePos x="0" y="0"/>
                <wp:positionH relativeFrom="column">
                  <wp:posOffset>-34290</wp:posOffset>
                </wp:positionH>
                <wp:positionV relativeFrom="paragraph">
                  <wp:posOffset>2225291</wp:posOffset>
                </wp:positionV>
                <wp:extent cx="6134100" cy="838200"/>
                <wp:effectExtent l="0" t="0" r="0" b="0"/>
                <wp:wrapSquare wrapText="bothSides"/>
                <wp:docPr id="12" name="文本框 12"/>
                <wp:cNvGraphicFramePr/>
                <a:graphic xmlns:a="http://schemas.openxmlformats.org/drawingml/2006/main">
                  <a:graphicData uri="http://schemas.microsoft.com/office/word/2010/wordprocessingShape">
                    <wps:wsp>
                      <wps:cNvSpPr txBox="1"/>
                      <wps:spPr>
                        <a:xfrm>
                          <a:off x="0" y="0"/>
                          <a:ext cx="6134100" cy="838200"/>
                        </a:xfrm>
                        <a:prstGeom prst="rect">
                          <a:avLst/>
                        </a:prstGeom>
                        <a:noFill/>
                        <a:ln w="6350">
                          <a:noFill/>
                        </a:ln>
                      </wps:spPr>
                      <wps:txbx>
                        <w:txbxContent>
                          <w:p w14:paraId="072B7CD4" w14:textId="69C8D553" w:rsidR="00B51E7B" w:rsidRPr="005A4D28" w:rsidRDefault="00B51E7B" w:rsidP="005A4D28">
                            <w:pPr>
                              <w:jc w:val="both"/>
                              <w:rPr>
                                <w:rFonts w:ascii="Calibri" w:hAnsi="Calibri" w:cs="Calibri"/>
                                <w:sz w:val="21"/>
                                <w:szCs w:val="21"/>
                              </w:rPr>
                            </w:pPr>
                            <w:r w:rsidRPr="005A4D28">
                              <w:rPr>
                                <w:rFonts w:ascii="Calibri" w:hAnsi="Calibri" w:cs="Calibri"/>
                                <w:b/>
                                <w:sz w:val="21"/>
                                <w:szCs w:val="21"/>
                              </w:rPr>
                              <w:t>Fig.</w:t>
                            </w:r>
                            <w:r w:rsidR="006E6AB0">
                              <w:rPr>
                                <w:rFonts w:ascii="Calibri" w:hAnsi="Calibri" w:cs="Calibri"/>
                                <w:b/>
                                <w:sz w:val="21"/>
                                <w:szCs w:val="21"/>
                              </w:rPr>
                              <w:t xml:space="preserve"> </w:t>
                            </w:r>
                            <w:r w:rsidR="00B83F79" w:rsidRPr="005A4D28">
                              <w:rPr>
                                <w:rFonts w:ascii="Calibri" w:hAnsi="Calibri" w:cs="Calibri"/>
                                <w:b/>
                                <w:sz w:val="21"/>
                                <w:szCs w:val="21"/>
                              </w:rPr>
                              <w:t>6</w:t>
                            </w:r>
                            <w:r w:rsidRPr="005A4D28">
                              <w:rPr>
                                <w:rFonts w:ascii="Calibri" w:hAnsi="Calibri" w:cs="Calibri"/>
                                <w:sz w:val="21"/>
                                <w:szCs w:val="21"/>
                              </w:rPr>
                              <w:t xml:space="preserve"> </w:t>
                            </w:r>
                            <w:r w:rsidRPr="005A4D28">
                              <w:rPr>
                                <w:rFonts w:ascii="Calibri" w:hAnsi="Calibri" w:cs="Calibri"/>
                                <w:b/>
                                <w:sz w:val="21"/>
                                <w:szCs w:val="21"/>
                              </w:rPr>
                              <w:t>Hypoxia-related parameters during exercising.</w:t>
                            </w:r>
                            <w:r w:rsidRPr="005A4D28">
                              <w:rPr>
                                <w:rFonts w:ascii="Calibri" w:hAnsi="Calibri" w:cs="Calibri"/>
                                <w:sz w:val="21"/>
                                <w:szCs w:val="21"/>
                              </w:rPr>
                              <w:t xml:space="preserve"> </w:t>
                            </w:r>
                            <w:r w:rsidRPr="005A4D28">
                              <w:rPr>
                                <w:rFonts w:ascii="Calibri" w:hAnsi="Calibri" w:cs="Calibri"/>
                                <w:b/>
                                <w:sz w:val="21"/>
                                <w:szCs w:val="21"/>
                              </w:rPr>
                              <w:t>a</w:t>
                            </w:r>
                            <w:r w:rsidRPr="005A4D28">
                              <w:rPr>
                                <w:rFonts w:ascii="Calibri" w:hAnsi="Calibri" w:cs="Calibri"/>
                                <w:sz w:val="21"/>
                                <w:szCs w:val="21"/>
                              </w:rPr>
                              <w:t xml:space="preserve">. Plateau of lactic acid production was found around 30s (no oxygen). </w:t>
                            </w:r>
                            <w:r w:rsidRPr="005A4D28">
                              <w:rPr>
                                <w:rFonts w:ascii="Calibri" w:hAnsi="Calibri" w:cs="Calibri"/>
                                <w:b/>
                                <w:sz w:val="21"/>
                                <w:szCs w:val="21"/>
                              </w:rPr>
                              <w:t>b</w:t>
                            </w:r>
                            <w:r w:rsidRPr="005A4D28">
                              <w:rPr>
                                <w:rFonts w:ascii="Calibri" w:hAnsi="Calibri" w:cs="Calibri"/>
                                <w:sz w:val="21"/>
                                <w:szCs w:val="21"/>
                              </w:rPr>
                              <w:t xml:space="preserve">. deficiency of oxygen promoted lactic acid production and restricted ATP production. </w:t>
                            </w:r>
                            <w:r w:rsidRPr="005A4D28">
                              <w:rPr>
                                <w:rFonts w:ascii="Calibri" w:hAnsi="Calibri" w:cs="Calibri"/>
                                <w:b/>
                                <w:sz w:val="21"/>
                                <w:szCs w:val="21"/>
                              </w:rPr>
                              <w:t>c</w:t>
                            </w:r>
                            <w:r w:rsidRPr="005A4D28">
                              <w:rPr>
                                <w:rFonts w:ascii="Calibri" w:hAnsi="Calibri" w:cs="Calibri"/>
                                <w:sz w:val="21"/>
                                <w:szCs w:val="21"/>
                              </w:rPr>
                              <w:t>. forward rate constant of lactic acid production (k</w:t>
                            </w:r>
                            <w:r w:rsidRPr="005A4D28">
                              <w:rPr>
                                <w:rFonts w:ascii="Calibri" w:hAnsi="Calibri" w:cs="Calibri"/>
                                <w:sz w:val="21"/>
                                <w:szCs w:val="21"/>
                                <w:vertAlign w:val="subscript"/>
                              </w:rPr>
                              <w:t>f1</w:t>
                            </w:r>
                            <w:r w:rsidRPr="005A4D28">
                              <w:rPr>
                                <w:rFonts w:ascii="Calibri" w:hAnsi="Calibri" w:cs="Calibri"/>
                                <w:sz w:val="21"/>
                                <w:szCs w:val="21"/>
                              </w:rPr>
                              <w:t>) was related with lactic acid production and the plateau was found from 1 to 10 k</w:t>
                            </w:r>
                            <w:r w:rsidRPr="005A4D28">
                              <w:rPr>
                                <w:rFonts w:ascii="Calibri" w:hAnsi="Calibri" w:cs="Calibri"/>
                                <w:sz w:val="21"/>
                                <w:szCs w:val="21"/>
                                <w:vertAlign w:val="subscript"/>
                              </w:rPr>
                              <w:t>f1</w:t>
                            </w:r>
                            <w:r w:rsidRPr="005A4D28">
                              <w:rPr>
                                <w:rFonts w:ascii="Calibri" w:hAnsi="Calibri" w:cs="Calibri"/>
                                <w:sz w:val="21"/>
                                <w:szCs w:val="21"/>
                              </w:rPr>
                              <w:t xml:space="preserve"> (no oxy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2F7FA" id="文本框 12" o:spid="_x0000_s1039" type="#_x0000_t202" style="position:absolute;left:0;text-align:left;margin-left:-2.7pt;margin-top:175.2pt;width:483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" filled="f" stroked="f" strokeweight=".5pt">
                <v:textbox>
                  <w:txbxContent>
                    <w:p w14:paraId="072B7CD4" w14:textId="69C8D553" w:rsidR="00B51E7B" w:rsidRPr="005A4D28" w:rsidRDefault="00B51E7B" w:rsidP="005A4D28">
                      <w:pPr>
                        <w:jc w:val="both"/>
                        <w:rPr>
                          <w:rFonts w:ascii="Calibri" w:hAnsi="Calibri" w:cs="Calibri"/>
                          <w:sz w:val="21"/>
                          <w:szCs w:val="21"/>
                        </w:rPr>
                      </w:pPr>
                      <w:r w:rsidRPr="005A4D28">
                        <w:rPr>
                          <w:rFonts w:ascii="Calibri" w:hAnsi="Calibri" w:cs="Calibri"/>
                          <w:b/>
                          <w:sz w:val="21"/>
                          <w:szCs w:val="21"/>
                        </w:rPr>
                        <w:t>Fig.</w:t>
                      </w:r>
                      <w:r w:rsidR="006E6AB0">
                        <w:rPr>
                          <w:rFonts w:ascii="Calibri" w:hAnsi="Calibri" w:cs="Calibri"/>
                          <w:b/>
                          <w:sz w:val="21"/>
                          <w:szCs w:val="21"/>
                        </w:rPr>
                        <w:t xml:space="preserve"> </w:t>
                      </w:r>
                      <w:r w:rsidR="00B83F79" w:rsidRPr="005A4D28">
                        <w:rPr>
                          <w:rFonts w:ascii="Calibri" w:hAnsi="Calibri" w:cs="Calibri"/>
                          <w:b/>
                          <w:sz w:val="21"/>
                          <w:szCs w:val="21"/>
                        </w:rPr>
                        <w:t>6</w:t>
                      </w:r>
                      <w:r w:rsidRPr="005A4D28">
                        <w:rPr>
                          <w:rFonts w:ascii="Calibri" w:hAnsi="Calibri" w:cs="Calibri"/>
                          <w:sz w:val="21"/>
                          <w:szCs w:val="21"/>
                        </w:rPr>
                        <w:t xml:space="preserve"> </w:t>
                      </w:r>
                      <w:r w:rsidRPr="005A4D28">
                        <w:rPr>
                          <w:rFonts w:ascii="Calibri" w:hAnsi="Calibri" w:cs="Calibri"/>
                          <w:b/>
                          <w:sz w:val="21"/>
                          <w:szCs w:val="21"/>
                        </w:rPr>
                        <w:t>Hypoxia-related parameters during exercising.</w:t>
                      </w:r>
                      <w:r w:rsidRPr="005A4D28">
                        <w:rPr>
                          <w:rFonts w:ascii="Calibri" w:hAnsi="Calibri" w:cs="Calibri"/>
                          <w:sz w:val="21"/>
                          <w:szCs w:val="21"/>
                        </w:rPr>
                        <w:t xml:space="preserve"> </w:t>
                      </w:r>
                      <w:r w:rsidRPr="005A4D28">
                        <w:rPr>
                          <w:rFonts w:ascii="Calibri" w:hAnsi="Calibri" w:cs="Calibri"/>
                          <w:b/>
                          <w:sz w:val="21"/>
                          <w:szCs w:val="21"/>
                        </w:rPr>
                        <w:t>a</w:t>
                      </w:r>
                      <w:r w:rsidRPr="005A4D28">
                        <w:rPr>
                          <w:rFonts w:ascii="Calibri" w:hAnsi="Calibri" w:cs="Calibri"/>
                          <w:sz w:val="21"/>
                          <w:szCs w:val="21"/>
                        </w:rPr>
                        <w:t xml:space="preserve">. Plateau of lactic acid production was found around 30s (no oxygen). </w:t>
                      </w:r>
                      <w:r w:rsidRPr="005A4D28">
                        <w:rPr>
                          <w:rFonts w:ascii="Calibri" w:hAnsi="Calibri" w:cs="Calibri"/>
                          <w:b/>
                          <w:sz w:val="21"/>
                          <w:szCs w:val="21"/>
                        </w:rPr>
                        <w:t>b</w:t>
                      </w:r>
                      <w:r w:rsidRPr="005A4D28">
                        <w:rPr>
                          <w:rFonts w:ascii="Calibri" w:hAnsi="Calibri" w:cs="Calibri"/>
                          <w:sz w:val="21"/>
                          <w:szCs w:val="21"/>
                        </w:rPr>
                        <w:t xml:space="preserve">. deficiency of oxygen promoted lactic acid production and restricted ATP production. </w:t>
                      </w:r>
                      <w:r w:rsidRPr="005A4D28">
                        <w:rPr>
                          <w:rFonts w:ascii="Calibri" w:hAnsi="Calibri" w:cs="Calibri"/>
                          <w:b/>
                          <w:sz w:val="21"/>
                          <w:szCs w:val="21"/>
                        </w:rPr>
                        <w:t>c</w:t>
                      </w:r>
                      <w:r w:rsidRPr="005A4D28">
                        <w:rPr>
                          <w:rFonts w:ascii="Calibri" w:hAnsi="Calibri" w:cs="Calibri"/>
                          <w:sz w:val="21"/>
                          <w:szCs w:val="21"/>
                        </w:rPr>
                        <w:t>. forward rate constant of lactic acid production (k</w:t>
                      </w:r>
                      <w:r w:rsidRPr="005A4D28">
                        <w:rPr>
                          <w:rFonts w:ascii="Calibri" w:hAnsi="Calibri" w:cs="Calibri"/>
                          <w:sz w:val="21"/>
                          <w:szCs w:val="21"/>
                          <w:vertAlign w:val="subscript"/>
                        </w:rPr>
                        <w:t>f1</w:t>
                      </w:r>
                      <w:r w:rsidRPr="005A4D28">
                        <w:rPr>
                          <w:rFonts w:ascii="Calibri" w:hAnsi="Calibri" w:cs="Calibri"/>
                          <w:sz w:val="21"/>
                          <w:szCs w:val="21"/>
                        </w:rPr>
                        <w:t>) was related with lactic acid production and the plateau was found from 1 to 10 k</w:t>
                      </w:r>
                      <w:r w:rsidRPr="005A4D28">
                        <w:rPr>
                          <w:rFonts w:ascii="Calibri" w:hAnsi="Calibri" w:cs="Calibri"/>
                          <w:sz w:val="21"/>
                          <w:szCs w:val="21"/>
                          <w:vertAlign w:val="subscript"/>
                        </w:rPr>
                        <w:t>f1</w:t>
                      </w:r>
                      <w:r w:rsidRPr="005A4D28">
                        <w:rPr>
                          <w:rFonts w:ascii="Calibri" w:hAnsi="Calibri" w:cs="Calibri"/>
                          <w:sz w:val="21"/>
                          <w:szCs w:val="21"/>
                        </w:rPr>
                        <w:t xml:space="preserve"> (no oxygen).</w:t>
                      </w:r>
                    </w:p>
                  </w:txbxContent>
                </v:textbox>
                <w10:wrap type="square"/>
              </v:shape>
            </w:pict>
          </mc:Fallback>
        </mc:AlternateContent>
      </w:r>
      <w:r w:rsidRPr="00684B09">
        <w:rPr>
          <w:rFonts w:ascii="Calibri" w:hAnsi="Calibri" w:cs="Calibri"/>
          <w:noProof/>
          <w:color w:val="000000" w:themeColor="text1"/>
          <w:sz w:val="21"/>
          <w:szCs w:val="21"/>
        </w:rPr>
        <mc:AlternateContent>
          <mc:Choice Requires="wpg">
            <w:drawing>
              <wp:anchor distT="0" distB="0" distL="114300" distR="114300" simplePos="0" relativeHeight="251684864" behindDoc="0" locked="0" layoutInCell="1" allowOverlap="1" wp14:anchorId="4B92E2B7" wp14:editId="5D10717A">
                <wp:simplePos x="0" y="0"/>
                <wp:positionH relativeFrom="margin">
                  <wp:posOffset>0</wp:posOffset>
                </wp:positionH>
                <wp:positionV relativeFrom="paragraph">
                  <wp:posOffset>45637</wp:posOffset>
                </wp:positionV>
                <wp:extent cx="6103620" cy="2179320"/>
                <wp:effectExtent l="0" t="0" r="5080" b="5080"/>
                <wp:wrapSquare wrapText="bothSides"/>
                <wp:docPr id="46" name="组合 46"/>
                <wp:cNvGraphicFramePr/>
                <a:graphic xmlns:a="http://schemas.openxmlformats.org/drawingml/2006/main">
                  <a:graphicData uri="http://schemas.microsoft.com/office/word/2010/wordprocessingGroup">
                    <wpg:wgp>
                      <wpg:cNvGrpSpPr/>
                      <wpg:grpSpPr>
                        <a:xfrm>
                          <a:off x="0" y="0"/>
                          <a:ext cx="6103620" cy="2179320"/>
                          <a:chOff x="0" y="0"/>
                          <a:chExt cx="5691004" cy="1908475"/>
                        </a:xfrm>
                      </wpg:grpSpPr>
                      <wpg:grpSp>
                        <wpg:cNvPr id="44" name="组合 44"/>
                        <wpg:cNvGrpSpPr/>
                        <wpg:grpSpPr>
                          <a:xfrm>
                            <a:off x="0" y="0"/>
                            <a:ext cx="5691004" cy="1908475"/>
                            <a:chOff x="0" y="0"/>
                            <a:chExt cx="5691004" cy="1908475"/>
                          </a:xfrm>
                        </wpg:grpSpPr>
                        <pic:pic xmlns:pic="http://schemas.openxmlformats.org/drawingml/2006/picture">
                          <pic:nvPicPr>
                            <pic:cNvPr id="22" name="图片 2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6015"/>
                              <a:ext cx="1974215" cy="1902460"/>
                            </a:xfrm>
                            <a:prstGeom prst="rect">
                              <a:avLst/>
                            </a:prstGeom>
                          </pic:spPr>
                        </pic:pic>
                        <wpg:grpSp>
                          <wpg:cNvPr id="43" name="组合 43"/>
                          <wpg:cNvGrpSpPr/>
                          <wpg:grpSpPr>
                            <a:xfrm>
                              <a:off x="108284" y="0"/>
                              <a:ext cx="5582720" cy="1906204"/>
                              <a:chOff x="0" y="0"/>
                              <a:chExt cx="5582720" cy="1906204"/>
                            </a:xfrm>
                          </wpg:grpSpPr>
                          <wpg:grpSp>
                            <wpg:cNvPr id="31" name="组合 31"/>
                            <wpg:cNvGrpSpPr/>
                            <wpg:grpSpPr>
                              <a:xfrm>
                                <a:off x="0" y="0"/>
                                <a:ext cx="4001770" cy="1901825"/>
                                <a:chOff x="-51877" y="0"/>
                                <a:chExt cx="4002984" cy="1901825"/>
                              </a:xfrm>
                            </wpg:grpSpPr>
                            <pic:pic xmlns:pic="http://schemas.openxmlformats.org/drawingml/2006/picture">
                              <pic:nvPicPr>
                                <pic:cNvPr id="10" name="图片 1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808931" y="0"/>
                                  <a:ext cx="1759070" cy="1901825"/>
                                </a:xfrm>
                                <a:prstGeom prst="rect">
                                  <a:avLst/>
                                </a:prstGeom>
                              </pic:spPr>
                            </pic:pic>
                            <wps:wsp>
                              <wps:cNvPr id="14" name="文本框 14"/>
                              <wps:cNvSpPr txBox="1"/>
                              <wps:spPr>
                                <a:xfrm>
                                  <a:off x="-51877" y="158339"/>
                                  <a:ext cx="255270" cy="278765"/>
                                </a:xfrm>
                                <a:prstGeom prst="rect">
                                  <a:avLst/>
                                </a:prstGeom>
                                <a:noFill/>
                                <a:ln w="6350">
                                  <a:noFill/>
                                </a:ln>
                              </wps:spPr>
                              <wps:txbx>
                                <w:txbxContent>
                                  <w:p w14:paraId="56C4450B" w14:textId="77777777" w:rsidR="005A4D28" w:rsidRPr="003108A7" w:rsidRDefault="005A4D28" w:rsidP="005A4D28">
                                    <w:pPr>
                                      <w:rPr>
                                        <w:rFonts w:ascii="Calibri" w:hAnsi="Calibri" w:cs="Calibri"/>
                                      </w:rPr>
                                    </w:pPr>
                                    <w:r>
                                      <w:rPr>
                                        <w:rFonts w:ascii="Calibri" w:hAnsi="Calibri" w:cs="Calibri" w:hint="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文本框 16"/>
                              <wps:cNvSpPr txBox="1"/>
                              <wps:spPr>
                                <a:xfrm>
                                  <a:off x="1906989" y="141515"/>
                                  <a:ext cx="255722" cy="278969"/>
                                </a:xfrm>
                                <a:prstGeom prst="rect">
                                  <a:avLst/>
                                </a:prstGeom>
                                <a:noFill/>
                                <a:ln w="6350">
                                  <a:noFill/>
                                </a:ln>
                              </wps:spPr>
                              <wps:txbx>
                                <w:txbxContent>
                                  <w:p w14:paraId="1AB79800" w14:textId="77777777" w:rsidR="005A4D28" w:rsidRPr="003108A7" w:rsidRDefault="005A4D28" w:rsidP="005A4D28">
                                    <w:pPr>
                                      <w:rPr>
                                        <w:rFonts w:ascii="Calibri" w:hAnsi="Calibri" w:cs="Calibri"/>
                                      </w:rPr>
                                    </w:pPr>
                                    <w:r>
                                      <w:rPr>
                                        <w:rFonts w:ascii="Calibri" w:hAnsi="Calibri" w:cs="Calibr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3695385" y="141515"/>
                                  <a:ext cx="255722" cy="278969"/>
                                </a:xfrm>
                                <a:prstGeom prst="rect">
                                  <a:avLst/>
                                </a:prstGeom>
                                <a:noFill/>
                                <a:ln w="6350">
                                  <a:noFill/>
                                </a:ln>
                              </wps:spPr>
                              <wps:txbx>
                                <w:txbxContent>
                                  <w:p w14:paraId="3FE8AAC4" w14:textId="77777777" w:rsidR="005A4D28" w:rsidRPr="003108A7" w:rsidRDefault="005A4D28" w:rsidP="005A4D28">
                                    <w:pPr>
                                      <w:rPr>
                                        <w:rFonts w:ascii="Calibri" w:hAnsi="Calibri" w:cs="Calibri"/>
                                      </w:rPr>
                                    </w:pPr>
                                    <w:r>
                                      <w:rPr>
                                        <w:rFonts w:ascii="Calibri" w:hAnsi="Calibri" w:cs="Calibri"/>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2" name="组合 42"/>
                            <wpg:cNvGrpSpPr/>
                            <wpg:grpSpPr>
                              <a:xfrm>
                                <a:off x="3615490" y="0"/>
                                <a:ext cx="1967230" cy="1906204"/>
                                <a:chOff x="0" y="0"/>
                                <a:chExt cx="1967230" cy="1906204"/>
                              </a:xfrm>
                            </wpg:grpSpPr>
                            <pic:pic xmlns:pic="http://schemas.openxmlformats.org/drawingml/2006/picture">
                              <pic:nvPicPr>
                                <pic:cNvPr id="29" name="图片 2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67230" cy="1902460"/>
                                </a:xfrm>
                                <a:prstGeom prst="rect">
                                  <a:avLst/>
                                </a:prstGeom>
                              </pic:spPr>
                            </pic:pic>
                            <pic:pic xmlns:pic="http://schemas.openxmlformats.org/drawingml/2006/picture">
                              <pic:nvPicPr>
                                <pic:cNvPr id="41" name="图片 4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980574" y="1852864"/>
                                  <a:ext cx="203200" cy="53340"/>
                                </a:xfrm>
                                <a:prstGeom prst="rect">
                                  <a:avLst/>
                                </a:prstGeom>
                              </pic:spPr>
                            </pic:pic>
                          </wpg:grpSp>
                        </wpg:grpSp>
                      </wpg:grpSp>
                      <wps:wsp>
                        <wps:cNvPr id="45" name="文本框 45"/>
                        <wps:cNvSpPr txBox="1"/>
                        <wps:spPr>
                          <a:xfrm>
                            <a:off x="3852041" y="123059"/>
                            <a:ext cx="255638" cy="278925"/>
                          </a:xfrm>
                          <a:prstGeom prst="rect">
                            <a:avLst/>
                          </a:prstGeom>
                          <a:noFill/>
                          <a:ln w="6350">
                            <a:noFill/>
                          </a:ln>
                        </wps:spPr>
                        <wps:txbx>
                          <w:txbxContent>
                            <w:p w14:paraId="08079B4A" w14:textId="77777777" w:rsidR="005A4D28" w:rsidRPr="003108A7" w:rsidRDefault="005A4D28" w:rsidP="005A4D28">
                              <w:pPr>
                                <w:rPr>
                                  <w:rFonts w:ascii="Calibri" w:hAnsi="Calibri" w:cs="Calibri"/>
                                </w:rPr>
                              </w:pPr>
                              <w:r>
                                <w:rPr>
                                  <w:rFonts w:ascii="Calibri" w:hAnsi="Calibri" w:cs="Calibri"/>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92E2B7" id="组合 46" o:spid="_x0000_s1040" style="position:absolute;left:0;text-align:left;margin-left:0;margin-top:3.6pt;width:480.6pt;height:171.6pt;z-index:251684864;mso-position-horizontal-relative:margin;mso-width-relative:margin;mso-height-relative:margin" coordsize="56910,190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">
                <v:group id="组合 44" o:spid="_x0000_s1041" style="position:absolute;width:56910;height:19084" coordsize="56910,19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shape id="图片 22" o:spid="_x0000_s1042" type="#_x0000_t75" style="position:absolute;top:60;width:19742;height:19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">
                    <v:imagedata r:id="rId24" o:title=""/>
                  </v:shape>
                  <v:group id="组合 43" o:spid="_x0000_s1043" style="position:absolute;left:1082;width:55828;height:19062" coordsize="55827,190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group id="组合 31" o:spid="_x0000_s1044" style="position:absolute;width:40017;height:19018" coordorigin="-518" coordsize="40029,190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shape id="图片 10" o:spid="_x0000_s1045" type="#_x0000_t75" style="position:absolute;left:18089;width:17591;height:190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">
                        <v:imagedata r:id="rId25" o:title=""/>
                      </v:shape>
                      <v:shape id="文本框 14" o:spid="_x0000_s1046" type="#_x0000_t202" style="position:absolute;left:-518;top:1583;width:2551;height:27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56C4450B" w14:textId="77777777" w:rsidR="005A4D28" w:rsidRPr="003108A7" w:rsidRDefault="005A4D28" w:rsidP="005A4D28">
                              <w:pPr>
                                <w:rPr>
                                  <w:rFonts w:ascii="Calibri" w:hAnsi="Calibri" w:cs="Calibri"/>
                                </w:rPr>
                              </w:pPr>
                              <w:r>
                                <w:rPr>
                                  <w:rFonts w:ascii="Calibri" w:hAnsi="Calibri" w:cs="Calibri" w:hint="cs"/>
                                </w:rPr>
                                <w:t>a</w:t>
                              </w:r>
                            </w:p>
                          </w:txbxContent>
                        </v:textbox>
                      </v:shape>
                      <v:shape id="文本框 16" o:spid="_x0000_s1047" type="#_x0000_t202" style="position:absolute;left:19069;top:1415;width:2558;height:27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14:paraId="1AB79800" w14:textId="77777777" w:rsidR="005A4D28" w:rsidRPr="003108A7" w:rsidRDefault="005A4D28" w:rsidP="005A4D28">
                              <w:pPr>
                                <w:rPr>
                                  <w:rFonts w:ascii="Calibri" w:hAnsi="Calibri" w:cs="Calibri"/>
                                </w:rPr>
                              </w:pPr>
                              <w:r>
                                <w:rPr>
                                  <w:rFonts w:ascii="Calibri" w:hAnsi="Calibri" w:cs="Calibri"/>
                                </w:rPr>
                                <w:t>b</w:t>
                              </w:r>
                            </w:p>
                          </w:txbxContent>
                        </v:textbox>
                      </v:shape>
                      <v:shape id="文本框 19" o:spid="_x0000_s1048" type="#_x0000_t202" style="position:absolute;left:36953;top:1415;width:2558;height:27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" filled="f" stroked="f" strokeweight=".5pt">
                        <v:textbox>
                          <w:txbxContent>
                            <w:p w14:paraId="3FE8AAC4" w14:textId="77777777" w:rsidR="005A4D28" w:rsidRPr="003108A7" w:rsidRDefault="005A4D28" w:rsidP="005A4D28">
                              <w:pPr>
                                <w:rPr>
                                  <w:rFonts w:ascii="Calibri" w:hAnsi="Calibri" w:cs="Calibri"/>
                                </w:rPr>
                              </w:pPr>
                              <w:r>
                                <w:rPr>
                                  <w:rFonts w:ascii="Calibri" w:hAnsi="Calibri" w:cs="Calibri"/>
                                </w:rPr>
                                <w:t>c</w:t>
                              </w:r>
                            </w:p>
                          </w:txbxContent>
                        </v:textbox>
                      </v:shape>
                    </v:group>
                    <v:group id="组合 42" o:spid="_x0000_s1049" style="position:absolute;left:36154;width:19673;height:19062" coordsize="19672,190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shape id="图片 29" o:spid="_x0000_s1050" type="#_x0000_t75" style="position:absolute;width:19672;height:19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">
                        <v:imagedata r:id="rId26" o:title=""/>
                      </v:shape>
                      <v:shape id="图片 41" o:spid="_x0000_s1051" type="#_x0000_t75" style="position:absolute;left:9805;top:18528;width:2032;height:5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">
                        <v:imagedata r:id="rId27" o:title=""/>
                      </v:shape>
                    </v:group>
                  </v:group>
                </v:group>
                <v:shape id="文本框 45" o:spid="_x0000_s1052" type="#_x0000_t202" style="position:absolute;left:38520;top:1230;width:2556;height:27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Xf8ygAAAOAAAAAPAAAAZHJzL2Rvd25yZXYueG1sRI9Ba8JA&#13;&#10;FITvhf6H5RV6q5uGWi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BGVd/zKAAAA&#13;&#10;4AAAAA8AAAAAAAAAAAAAAAAABwIAAGRycy9kb3ducmV2LnhtbFBLBQYAAAAAAwADALcAAAD+AgAA&#13;&#10;AAA=&#13;&#10;" filled="f" stroked="f" strokeweight=".5pt">
                  <v:textbox>
                    <w:txbxContent>
                      <w:p w14:paraId="08079B4A" w14:textId="77777777" w:rsidR="005A4D28" w:rsidRPr="003108A7" w:rsidRDefault="005A4D28" w:rsidP="005A4D28">
                        <w:pPr>
                          <w:rPr>
                            <w:rFonts w:ascii="Calibri" w:hAnsi="Calibri" w:cs="Calibri"/>
                          </w:rPr>
                        </w:pPr>
                        <w:r>
                          <w:rPr>
                            <w:rFonts w:ascii="Calibri" w:hAnsi="Calibri" w:cs="Calibri"/>
                          </w:rPr>
                          <w:t>c</w:t>
                        </w:r>
                      </w:p>
                    </w:txbxContent>
                  </v:textbox>
                </v:shape>
                <w10:wrap type="square" anchorx="margin"/>
              </v:group>
            </w:pict>
          </mc:Fallback>
        </mc:AlternateContent>
      </w:r>
    </w:p>
    <w:p w14:paraId="21968CB0" w14:textId="77777777" w:rsidR="00B51E7B" w:rsidRPr="00684B09" w:rsidRDefault="00B51E7B" w:rsidP="005B0682">
      <w:pPr>
        <w:spacing w:line="276" w:lineRule="auto"/>
        <w:jc w:val="both"/>
        <w:rPr>
          <w:rFonts w:ascii="Calibri" w:hAnsi="Calibri" w:cs="Calibri"/>
          <w:b/>
          <w:color w:val="000000" w:themeColor="text1"/>
          <w:sz w:val="21"/>
          <w:szCs w:val="21"/>
        </w:rPr>
      </w:pPr>
      <w:r w:rsidRPr="00684B09">
        <w:rPr>
          <w:rFonts w:ascii="Calibri" w:hAnsi="Calibri" w:cs="Calibri"/>
          <w:b/>
          <w:color w:val="000000" w:themeColor="text1"/>
          <w:sz w:val="21"/>
          <w:szCs w:val="21"/>
        </w:rPr>
        <w:t>The Cori cycle during exercising</w:t>
      </w:r>
    </w:p>
    <w:p w14:paraId="279FFC01" w14:textId="77777777" w:rsidR="00B51E7B" w:rsidRPr="00684B09" w:rsidRDefault="00B51E7B" w:rsidP="005B0682">
      <w:pPr>
        <w:spacing w:line="276" w:lineRule="auto"/>
        <w:jc w:val="both"/>
        <w:rPr>
          <w:rFonts w:ascii="Calibri" w:hAnsi="Calibri" w:cs="Calibri"/>
          <w:color w:val="000000" w:themeColor="text1"/>
          <w:sz w:val="21"/>
          <w:szCs w:val="21"/>
        </w:rPr>
      </w:pPr>
      <w:r w:rsidRPr="00684B09">
        <w:rPr>
          <w:rFonts w:ascii="Calibri" w:hAnsi="Calibri" w:cs="Calibri"/>
          <w:color w:val="000000" w:themeColor="text1"/>
          <w:sz w:val="21"/>
          <w:szCs w:val="21"/>
        </w:rPr>
        <w:t>Lactic acid retained in muscles are transported to hepatocytes and converted to glucose before going back to muscle cells. To mimic the Cori cycle happened during anaerobic exercise, oxygen concentration and k</w:t>
      </w:r>
      <w:r w:rsidRPr="00684B09">
        <w:rPr>
          <w:rFonts w:ascii="Calibri" w:hAnsi="Calibri" w:cs="Calibri"/>
          <w:color w:val="000000" w:themeColor="text1"/>
          <w:sz w:val="21"/>
          <w:szCs w:val="21"/>
          <w:vertAlign w:val="subscript"/>
        </w:rPr>
        <w:t>6</w:t>
      </w:r>
      <w:r w:rsidRPr="00684B09">
        <w:rPr>
          <w:rFonts w:ascii="Calibri" w:hAnsi="Calibri" w:cs="Calibri"/>
          <w:color w:val="000000" w:themeColor="text1"/>
          <w:sz w:val="21"/>
          <w:szCs w:val="21"/>
        </w:rPr>
        <w:t xml:space="preserve"> were set to 0; k</w:t>
      </w:r>
      <w:r w:rsidRPr="00684B09">
        <w:rPr>
          <w:rFonts w:ascii="Calibri" w:hAnsi="Calibri" w:cs="Calibri"/>
          <w:color w:val="000000" w:themeColor="text1"/>
          <w:sz w:val="21"/>
          <w:szCs w:val="21"/>
          <w:vertAlign w:val="subscript"/>
        </w:rPr>
        <w:t>2</w:t>
      </w:r>
      <w:r w:rsidRPr="00684B09">
        <w:rPr>
          <w:rFonts w:ascii="Calibri" w:hAnsi="Calibri" w:cs="Calibri"/>
          <w:color w:val="000000" w:themeColor="text1"/>
          <w:sz w:val="21"/>
          <w:szCs w:val="21"/>
        </w:rPr>
        <w:t xml:space="preserve"> and k</w:t>
      </w:r>
      <w:r w:rsidRPr="00684B09">
        <w:rPr>
          <w:rFonts w:ascii="Calibri" w:hAnsi="Calibri" w:cs="Calibri"/>
          <w:color w:val="000000" w:themeColor="text1"/>
          <w:sz w:val="21"/>
          <w:szCs w:val="21"/>
          <w:vertAlign w:val="subscript"/>
        </w:rPr>
        <w:t>5</w:t>
      </w:r>
      <w:r w:rsidRPr="00684B09">
        <w:rPr>
          <w:rFonts w:ascii="Calibri" w:hAnsi="Calibri" w:cs="Calibri"/>
          <w:color w:val="000000" w:themeColor="text1"/>
          <w:sz w:val="21"/>
          <w:szCs w:val="21"/>
        </w:rPr>
        <w:t xml:space="preserve"> were both set to 1. According to the results above, k</w:t>
      </w:r>
      <w:r w:rsidRPr="00684B09">
        <w:rPr>
          <w:rFonts w:ascii="Calibri" w:hAnsi="Calibri" w:cs="Calibri"/>
          <w:color w:val="000000" w:themeColor="text1"/>
          <w:sz w:val="21"/>
          <w:szCs w:val="21"/>
          <w:vertAlign w:val="subscript"/>
        </w:rPr>
        <w:t>f1</w:t>
      </w:r>
      <w:r w:rsidRPr="00684B09">
        <w:rPr>
          <w:rFonts w:ascii="Calibri" w:hAnsi="Calibri" w:cs="Calibri"/>
          <w:color w:val="000000" w:themeColor="text1"/>
          <w:sz w:val="21"/>
          <w:szCs w:val="21"/>
        </w:rPr>
        <w:t xml:space="preserve"> was set to 10 to simulate intense exercise. Results shown in </w:t>
      </w:r>
      <w:r w:rsidRPr="00684B09">
        <w:rPr>
          <w:rFonts w:ascii="Calibri" w:hAnsi="Calibri" w:cs="Calibri"/>
          <w:b/>
          <w:color w:val="000000" w:themeColor="text1"/>
          <w:sz w:val="21"/>
          <w:szCs w:val="21"/>
        </w:rPr>
        <w:t>Fig</w:t>
      </w:r>
      <w:r w:rsidR="00B83F79" w:rsidRPr="00684B09">
        <w:rPr>
          <w:rFonts w:ascii="Calibri" w:hAnsi="Calibri" w:cs="Calibri"/>
          <w:b/>
          <w:color w:val="000000" w:themeColor="text1"/>
          <w:sz w:val="21"/>
          <w:szCs w:val="21"/>
        </w:rPr>
        <w:t>.</w:t>
      </w:r>
      <w:r w:rsidR="005A4D28" w:rsidRPr="00684B09">
        <w:rPr>
          <w:rFonts w:ascii="Calibri" w:hAnsi="Calibri" w:cs="Calibri"/>
          <w:b/>
          <w:color w:val="000000" w:themeColor="text1"/>
          <w:sz w:val="21"/>
          <w:szCs w:val="21"/>
        </w:rPr>
        <w:t xml:space="preserve"> </w:t>
      </w:r>
      <w:r w:rsidR="00B83F79" w:rsidRPr="00684B09">
        <w:rPr>
          <w:rFonts w:ascii="Calibri" w:hAnsi="Calibri" w:cs="Calibri"/>
          <w:b/>
          <w:color w:val="000000" w:themeColor="text1"/>
          <w:sz w:val="21"/>
          <w:szCs w:val="21"/>
        </w:rPr>
        <w:t>7</w:t>
      </w:r>
      <w:r w:rsidRPr="00684B09">
        <w:rPr>
          <w:rFonts w:ascii="Calibri" w:hAnsi="Calibri" w:cs="Calibri"/>
          <w:color w:val="000000" w:themeColor="text1"/>
          <w:sz w:val="21"/>
          <w:szCs w:val="21"/>
        </w:rPr>
        <w:t xml:space="preserve"> present a peak of lactic acid in skeletal muscle cells (violet curve in panel a) shortly before the peak of glucose in hepatocytes. There was a 1.7s delay of hepatic reactions resulting from glycolysis and lactic acid transportation. The green curve in panel a represents glucose returned to skeletal muscle cells in the first circulation of the Cori cycle, which compensated 85% glycose loss after 30s.</w:t>
      </w:r>
    </w:p>
    <w:p w14:paraId="3F937174" w14:textId="1423DD0C" w:rsidR="00B51E7B" w:rsidRPr="00684B09" w:rsidRDefault="006E6AB0" w:rsidP="005A4D28">
      <w:pPr>
        <w:spacing w:line="276" w:lineRule="auto"/>
        <w:ind w:firstLine="480"/>
        <w:jc w:val="both"/>
        <w:rPr>
          <w:rFonts w:ascii="Calibri" w:hAnsi="Calibri" w:cs="Calibri"/>
          <w:color w:val="000000" w:themeColor="text1"/>
          <w:sz w:val="21"/>
          <w:szCs w:val="21"/>
        </w:rPr>
      </w:pPr>
      <w:r w:rsidRPr="00684B09">
        <w:rPr>
          <w:rFonts w:ascii="Calibri" w:hAnsi="Calibri" w:cs="Calibri"/>
          <w:noProof/>
          <w:color w:val="000000" w:themeColor="text1"/>
          <w:sz w:val="21"/>
          <w:szCs w:val="21"/>
        </w:rPr>
        <mc:AlternateContent>
          <mc:Choice Requires="wps">
            <w:drawing>
              <wp:anchor distT="0" distB="0" distL="114300" distR="114300" simplePos="0" relativeHeight="251660288" behindDoc="0" locked="0" layoutInCell="1" allowOverlap="1" wp14:anchorId="5ADE4C3B" wp14:editId="15D8639B">
                <wp:simplePos x="0" y="0"/>
                <wp:positionH relativeFrom="margin">
                  <wp:posOffset>-100330</wp:posOffset>
                </wp:positionH>
                <wp:positionV relativeFrom="paragraph">
                  <wp:posOffset>3322955</wp:posOffset>
                </wp:positionV>
                <wp:extent cx="5981700" cy="817880"/>
                <wp:effectExtent l="0" t="0" r="0" b="1270"/>
                <wp:wrapSquare wrapText="bothSides"/>
                <wp:docPr id="23" name="文本框 23"/>
                <wp:cNvGraphicFramePr/>
                <a:graphic xmlns:a="http://schemas.openxmlformats.org/drawingml/2006/main">
                  <a:graphicData uri="http://schemas.microsoft.com/office/word/2010/wordprocessingShape">
                    <wps:wsp>
                      <wps:cNvSpPr txBox="1"/>
                      <wps:spPr>
                        <a:xfrm>
                          <a:off x="0" y="0"/>
                          <a:ext cx="5981700" cy="817880"/>
                        </a:xfrm>
                        <a:prstGeom prst="rect">
                          <a:avLst/>
                        </a:prstGeom>
                        <a:noFill/>
                        <a:ln w="6350">
                          <a:noFill/>
                        </a:ln>
                      </wps:spPr>
                      <wps:txbx>
                        <w:txbxContent>
                          <w:p w14:paraId="0E364CA9" w14:textId="77777777" w:rsidR="00B51E7B" w:rsidRPr="005A4D28" w:rsidRDefault="00B51E7B" w:rsidP="005A4D28">
                            <w:pPr>
                              <w:spacing w:line="276" w:lineRule="auto"/>
                              <w:jc w:val="both"/>
                              <w:rPr>
                                <w:rFonts w:ascii="Calibri" w:hAnsi="Calibri" w:cs="Calibri"/>
                                <w:color w:val="000000" w:themeColor="text1"/>
                                <w:sz w:val="21"/>
                                <w:szCs w:val="21"/>
                              </w:rPr>
                            </w:pPr>
                            <w:r w:rsidRPr="005A4D28">
                              <w:rPr>
                                <w:rFonts w:ascii="Calibri" w:hAnsi="Calibri" w:cs="Calibri"/>
                                <w:b/>
                                <w:color w:val="000000" w:themeColor="text1"/>
                                <w:sz w:val="21"/>
                                <w:szCs w:val="21"/>
                              </w:rPr>
                              <w:t>Fig.</w:t>
                            </w:r>
                            <w:r w:rsidR="00B83F79" w:rsidRPr="005A4D28">
                              <w:rPr>
                                <w:rFonts w:ascii="Calibri" w:hAnsi="Calibri" w:cs="Calibri"/>
                                <w:b/>
                                <w:color w:val="000000" w:themeColor="text1"/>
                                <w:sz w:val="21"/>
                                <w:szCs w:val="21"/>
                              </w:rPr>
                              <w:t>7</w:t>
                            </w:r>
                            <w:r w:rsidRPr="005A4D28">
                              <w:rPr>
                                <w:rFonts w:ascii="Calibri" w:hAnsi="Calibri" w:cs="Calibri"/>
                                <w:color w:val="000000" w:themeColor="text1"/>
                                <w:sz w:val="21"/>
                                <w:szCs w:val="21"/>
                              </w:rPr>
                              <w:t xml:space="preserve"> </w:t>
                            </w:r>
                            <w:r w:rsidRPr="005A4D28">
                              <w:rPr>
                                <w:rFonts w:ascii="Calibri" w:hAnsi="Calibri" w:cs="Calibri"/>
                                <w:b/>
                                <w:color w:val="000000" w:themeColor="text1"/>
                                <w:sz w:val="21"/>
                                <w:szCs w:val="21"/>
                              </w:rPr>
                              <w:t xml:space="preserve">Effects of the Cori cycle in muscle cells and hepatocytes. </w:t>
                            </w:r>
                            <w:r w:rsidRPr="005A4D28">
                              <w:rPr>
                                <w:rFonts w:ascii="Calibri" w:hAnsi="Calibri" w:cs="Calibri"/>
                                <w:color w:val="000000" w:themeColor="text1"/>
                                <w:sz w:val="21"/>
                                <w:szCs w:val="21"/>
                              </w:rPr>
                              <w:t xml:space="preserve">Lactic acid peaked and then transported to hepatocytes with a 1.7s delay (violet curve in </w:t>
                            </w:r>
                            <w:r w:rsidRPr="005A4D28">
                              <w:rPr>
                                <w:rFonts w:ascii="Calibri" w:hAnsi="Calibri" w:cs="Calibri"/>
                                <w:b/>
                                <w:color w:val="000000" w:themeColor="text1"/>
                                <w:sz w:val="21"/>
                                <w:szCs w:val="21"/>
                              </w:rPr>
                              <w:t>a</w:t>
                            </w:r>
                            <w:r w:rsidRPr="005A4D28">
                              <w:rPr>
                                <w:rFonts w:ascii="Calibri" w:hAnsi="Calibri" w:cs="Calibri"/>
                                <w:color w:val="000000" w:themeColor="text1"/>
                                <w:sz w:val="21"/>
                                <w:szCs w:val="21"/>
                              </w:rPr>
                              <w:t xml:space="preserve"> and green one in </w:t>
                            </w:r>
                            <w:r w:rsidRPr="005A4D28">
                              <w:rPr>
                                <w:rFonts w:ascii="Calibri" w:hAnsi="Calibri" w:cs="Calibri"/>
                                <w:b/>
                                <w:color w:val="000000" w:themeColor="text1"/>
                                <w:sz w:val="21"/>
                                <w:szCs w:val="21"/>
                              </w:rPr>
                              <w:t>b</w:t>
                            </w:r>
                            <w:r w:rsidRPr="005A4D28">
                              <w:rPr>
                                <w:rFonts w:ascii="Calibri" w:hAnsi="Calibri" w:cs="Calibri"/>
                                <w:color w:val="000000" w:themeColor="text1"/>
                                <w:sz w:val="21"/>
                                <w:szCs w:val="21"/>
                              </w:rPr>
                              <w:t xml:space="preserve">). Energy burden was shifted to hepatocytes </w:t>
                            </w:r>
                            <w:r w:rsidRPr="005A4D28">
                              <w:rPr>
                                <w:rFonts w:ascii="Calibri" w:hAnsi="Calibri" w:cs="Calibri" w:hint="eastAsia"/>
                                <w:color w:val="000000" w:themeColor="text1"/>
                                <w:sz w:val="21"/>
                                <w:szCs w:val="21"/>
                              </w:rPr>
                              <w:t>fo</w:t>
                            </w:r>
                            <w:r w:rsidRPr="005A4D28">
                              <w:rPr>
                                <w:rFonts w:ascii="Calibri" w:hAnsi="Calibri" w:cs="Calibri"/>
                                <w:color w:val="000000" w:themeColor="text1"/>
                                <w:sz w:val="21"/>
                                <w:szCs w:val="21"/>
                              </w:rPr>
                              <w:t xml:space="preserve">r gluconeogenesis (blue curve in </w:t>
                            </w:r>
                            <w:r w:rsidRPr="005A4D28">
                              <w:rPr>
                                <w:rFonts w:ascii="Calibri" w:hAnsi="Calibri" w:cs="Calibri"/>
                                <w:b/>
                                <w:color w:val="000000" w:themeColor="text1"/>
                                <w:sz w:val="21"/>
                                <w:szCs w:val="21"/>
                              </w:rPr>
                              <w:t>b</w:t>
                            </w:r>
                            <w:r w:rsidRPr="005A4D28">
                              <w:rPr>
                                <w:rFonts w:ascii="Calibri" w:hAnsi="Calibri" w:cs="Calibri"/>
                                <w:color w:val="000000" w:themeColor="text1"/>
                                <w:sz w:val="21"/>
                                <w:szCs w:val="21"/>
                              </w:rPr>
                              <w:t xml:space="preserve">). 85% glucose returned from hepatocytes to muscle cells in 30s (green curve in </w:t>
                            </w:r>
                            <w:r w:rsidRPr="005A4D28">
                              <w:rPr>
                                <w:rFonts w:ascii="Calibri" w:hAnsi="Calibri" w:cs="Calibri"/>
                                <w:b/>
                                <w:color w:val="000000" w:themeColor="text1"/>
                                <w:sz w:val="21"/>
                                <w:szCs w:val="21"/>
                              </w:rPr>
                              <w:t>a</w:t>
                            </w:r>
                            <w:r w:rsidRPr="005A4D28">
                              <w:rPr>
                                <w:rFonts w:ascii="Calibri" w:hAnsi="Calibri" w:cs="Calibri"/>
                                <w:color w:val="000000" w:themeColor="text1"/>
                                <w:sz w:val="21"/>
                                <w:szCs w:val="2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E4C3B" id="文本框 23" o:spid="_x0000_s1053" type="#_x0000_t202" style="position:absolute;left:0;text-align:left;margin-left:-7.9pt;margin-top:261.65pt;width:471pt;height:64.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" filled="f" stroked="f" strokeweight=".5pt">
                <v:textbox>
                  <w:txbxContent>
                    <w:p w14:paraId="0E364CA9" w14:textId="77777777" w:rsidR="00B51E7B" w:rsidRPr="005A4D28" w:rsidRDefault="00B51E7B" w:rsidP="005A4D28">
                      <w:pPr>
                        <w:spacing w:line="276" w:lineRule="auto"/>
                        <w:jc w:val="both"/>
                        <w:rPr>
                          <w:rFonts w:ascii="Calibri" w:hAnsi="Calibri" w:cs="Calibri"/>
                          <w:color w:val="000000" w:themeColor="text1"/>
                          <w:sz w:val="21"/>
                          <w:szCs w:val="21"/>
                        </w:rPr>
                      </w:pPr>
                      <w:r w:rsidRPr="005A4D28">
                        <w:rPr>
                          <w:rFonts w:ascii="Calibri" w:hAnsi="Calibri" w:cs="Calibri"/>
                          <w:b/>
                          <w:color w:val="000000" w:themeColor="text1"/>
                          <w:sz w:val="21"/>
                          <w:szCs w:val="21"/>
                        </w:rPr>
                        <w:t>Fig.</w:t>
                      </w:r>
                      <w:r w:rsidR="00B83F79" w:rsidRPr="005A4D28">
                        <w:rPr>
                          <w:rFonts w:ascii="Calibri" w:hAnsi="Calibri" w:cs="Calibri"/>
                          <w:b/>
                          <w:color w:val="000000" w:themeColor="text1"/>
                          <w:sz w:val="21"/>
                          <w:szCs w:val="21"/>
                        </w:rPr>
                        <w:t>7</w:t>
                      </w:r>
                      <w:r w:rsidRPr="005A4D28">
                        <w:rPr>
                          <w:rFonts w:ascii="Calibri" w:hAnsi="Calibri" w:cs="Calibri"/>
                          <w:color w:val="000000" w:themeColor="text1"/>
                          <w:sz w:val="21"/>
                          <w:szCs w:val="21"/>
                        </w:rPr>
                        <w:t xml:space="preserve"> </w:t>
                      </w:r>
                      <w:r w:rsidRPr="005A4D28">
                        <w:rPr>
                          <w:rFonts w:ascii="Calibri" w:hAnsi="Calibri" w:cs="Calibri"/>
                          <w:b/>
                          <w:color w:val="000000" w:themeColor="text1"/>
                          <w:sz w:val="21"/>
                          <w:szCs w:val="21"/>
                        </w:rPr>
                        <w:t xml:space="preserve">Effects of the Cori cycle in muscle cells and hepatocytes. </w:t>
                      </w:r>
                      <w:r w:rsidRPr="005A4D28">
                        <w:rPr>
                          <w:rFonts w:ascii="Calibri" w:hAnsi="Calibri" w:cs="Calibri"/>
                          <w:color w:val="000000" w:themeColor="text1"/>
                          <w:sz w:val="21"/>
                          <w:szCs w:val="21"/>
                        </w:rPr>
                        <w:t xml:space="preserve">Lactic acid peaked and then transported to hepatocytes with a 1.7s delay (violet curve in </w:t>
                      </w:r>
                      <w:r w:rsidRPr="005A4D28">
                        <w:rPr>
                          <w:rFonts w:ascii="Calibri" w:hAnsi="Calibri" w:cs="Calibri"/>
                          <w:b/>
                          <w:color w:val="000000" w:themeColor="text1"/>
                          <w:sz w:val="21"/>
                          <w:szCs w:val="21"/>
                        </w:rPr>
                        <w:t>a</w:t>
                      </w:r>
                      <w:r w:rsidRPr="005A4D28">
                        <w:rPr>
                          <w:rFonts w:ascii="Calibri" w:hAnsi="Calibri" w:cs="Calibri"/>
                          <w:color w:val="000000" w:themeColor="text1"/>
                          <w:sz w:val="21"/>
                          <w:szCs w:val="21"/>
                        </w:rPr>
                        <w:t xml:space="preserve"> and green one in </w:t>
                      </w:r>
                      <w:r w:rsidRPr="005A4D28">
                        <w:rPr>
                          <w:rFonts w:ascii="Calibri" w:hAnsi="Calibri" w:cs="Calibri"/>
                          <w:b/>
                          <w:color w:val="000000" w:themeColor="text1"/>
                          <w:sz w:val="21"/>
                          <w:szCs w:val="21"/>
                        </w:rPr>
                        <w:t>b</w:t>
                      </w:r>
                      <w:r w:rsidRPr="005A4D28">
                        <w:rPr>
                          <w:rFonts w:ascii="Calibri" w:hAnsi="Calibri" w:cs="Calibri"/>
                          <w:color w:val="000000" w:themeColor="text1"/>
                          <w:sz w:val="21"/>
                          <w:szCs w:val="21"/>
                        </w:rPr>
                        <w:t xml:space="preserve">). Energy burden was shifted to hepatocytes </w:t>
                      </w:r>
                      <w:r w:rsidRPr="005A4D28">
                        <w:rPr>
                          <w:rFonts w:ascii="Calibri" w:hAnsi="Calibri" w:cs="Calibri" w:hint="eastAsia"/>
                          <w:color w:val="000000" w:themeColor="text1"/>
                          <w:sz w:val="21"/>
                          <w:szCs w:val="21"/>
                        </w:rPr>
                        <w:t>fo</w:t>
                      </w:r>
                      <w:r w:rsidRPr="005A4D28">
                        <w:rPr>
                          <w:rFonts w:ascii="Calibri" w:hAnsi="Calibri" w:cs="Calibri"/>
                          <w:color w:val="000000" w:themeColor="text1"/>
                          <w:sz w:val="21"/>
                          <w:szCs w:val="21"/>
                        </w:rPr>
                        <w:t xml:space="preserve">r gluconeogenesis (blue curve in </w:t>
                      </w:r>
                      <w:r w:rsidRPr="005A4D28">
                        <w:rPr>
                          <w:rFonts w:ascii="Calibri" w:hAnsi="Calibri" w:cs="Calibri"/>
                          <w:b/>
                          <w:color w:val="000000" w:themeColor="text1"/>
                          <w:sz w:val="21"/>
                          <w:szCs w:val="21"/>
                        </w:rPr>
                        <w:t>b</w:t>
                      </w:r>
                      <w:r w:rsidRPr="005A4D28">
                        <w:rPr>
                          <w:rFonts w:ascii="Calibri" w:hAnsi="Calibri" w:cs="Calibri"/>
                          <w:color w:val="000000" w:themeColor="text1"/>
                          <w:sz w:val="21"/>
                          <w:szCs w:val="21"/>
                        </w:rPr>
                        <w:t xml:space="preserve">). 85% glucose returned from hepatocytes to muscle cells in 30s (green curve in </w:t>
                      </w:r>
                      <w:r w:rsidRPr="005A4D28">
                        <w:rPr>
                          <w:rFonts w:ascii="Calibri" w:hAnsi="Calibri" w:cs="Calibri"/>
                          <w:b/>
                          <w:color w:val="000000" w:themeColor="text1"/>
                          <w:sz w:val="21"/>
                          <w:szCs w:val="21"/>
                        </w:rPr>
                        <w:t>a</w:t>
                      </w:r>
                      <w:r w:rsidRPr="005A4D28">
                        <w:rPr>
                          <w:rFonts w:ascii="Calibri" w:hAnsi="Calibri" w:cs="Calibri"/>
                          <w:color w:val="000000" w:themeColor="text1"/>
                          <w:sz w:val="21"/>
                          <w:szCs w:val="21"/>
                        </w:rPr>
                        <w:t xml:space="preserve">). </w:t>
                      </w:r>
                    </w:p>
                  </w:txbxContent>
                </v:textbox>
                <w10:wrap type="square" anchorx="margin"/>
              </v:shape>
            </w:pict>
          </mc:Fallback>
        </mc:AlternateContent>
      </w:r>
      <w:r w:rsidR="00B51E7B" w:rsidRPr="00684B09">
        <w:rPr>
          <w:rFonts w:ascii="Calibri" w:hAnsi="Calibri" w:cs="Calibri"/>
          <w:color w:val="000000" w:themeColor="text1"/>
          <w:sz w:val="21"/>
          <w:szCs w:val="21"/>
        </w:rPr>
        <w:t xml:space="preserve">Moreover, hormones such as adrenaline released during exercises increases cardiac output, leading to higher blood flow velocity </w:t>
      </w:r>
      <w:r w:rsidR="00B51E7B" w:rsidRPr="00684B09">
        <w:rPr>
          <w:rFonts w:ascii="Calibri" w:hAnsi="Calibri" w:cs="Calibri"/>
          <w:color w:val="000000" w:themeColor="text1"/>
          <w:sz w:val="21"/>
          <w:szCs w:val="21"/>
        </w:rPr>
        <w:fldChar w:fldCharType="begin" w:fldLock="1"/>
      </w:r>
      <w:r w:rsidR="00B51E7B" w:rsidRPr="00684B09">
        <w:rPr>
          <w:rFonts w:ascii="Calibri" w:hAnsi="Calibri" w:cs="Calibri"/>
          <w:color w:val="000000" w:themeColor="text1"/>
          <w:sz w:val="21"/>
          <w:szCs w:val="21"/>
        </w:rPr>
        <w:instrText>ADDIN CSL_CITATION {"citationItems":[{"id":"ITEM-1","itemData":{"DOI":"10.1152/physrev.00035.2013","ISSN":"0031-9333","abstract":"This review focuses on how blood flow to contracting skeletal muscles is regulated during exercise in humans. The idea is that blood flow to the contracting muscles links oxygen in the atmosphere with the contracting muscles where it is consumed. In this context, we take a top down approach and review the basics of oxygen consumption at rest and during exercise in humans, how these values change with training, and the systemic hemodynamic adaptations that support them. We highlight the very high muscle blood flow responses to exercise discovered in the 1980s. We also discuss the vasodilating factors in the contracting muscles responsible for these very high flows. Finally, the competition between demand for blood flow by contracting muscles and maximum systemic cardiac output is discussed as a potential challenge to blood pressure regulation during heavy large muscle mass or whole body exercise in humans. At this time, no one dominant dilator mechanism accounts for exercise hyperemia. Additionally, complex interactions between the sympathetic nervous system and the microcirculation facilitate high levels of systemic oxygen extraction and permit just enough sympathetic control of blood flow to contracting muscles to regulate blood pressure during large muscle mass exercise in humans.","author":[{"dropping-particle":"","family":"Joyner","given":"Michael J.","non-dropping-particle":"","parse-names":false,"suffix":""},{"dropping-particle":"","family":"Casey","given":"Darren P.","non-dropping-particle":"","parse-names":false,"suffix":""}],"container-title":"Physiological Reviews","id":"ITEM-1","issue":"2","issued":{"date-parts":[["2015","4"]]},"page":"549-601","title":"Regulation of Increased Blood Flow (Hyperemia) to Muscles During Exercise: A Hierarchy of Competing Physiological Needs","type":"article-journal","volume":"95"},"uris":["http://www.mendeley.com/documents/?uuid=2a7ae0f7-fb5f-4f56-88aa-2ed125124d83"]}],"mendeley":{"formattedCitation":"(Joyner and Casey, 2015)","plainTextFormattedCitation":"(Joyner and Casey, 2015)","previouslyFormattedCitation":"(Joyner and Casey, 2015)"},"properties":{"noteIndex":0},"schema":"https://github.com/citation-style-language/schema/raw/master/csl-citation.json"}</w:instrText>
      </w:r>
      <w:r w:rsidR="00B51E7B" w:rsidRPr="00684B09">
        <w:rPr>
          <w:rFonts w:ascii="Calibri" w:hAnsi="Calibri" w:cs="Calibri"/>
          <w:color w:val="000000" w:themeColor="text1"/>
          <w:sz w:val="21"/>
          <w:szCs w:val="21"/>
        </w:rPr>
        <w:fldChar w:fldCharType="separate"/>
      </w:r>
      <w:r w:rsidR="00B51E7B" w:rsidRPr="00684B09">
        <w:rPr>
          <w:rFonts w:ascii="Calibri" w:hAnsi="Calibri" w:cs="Calibri"/>
          <w:color w:val="000000" w:themeColor="text1"/>
          <w:sz w:val="21"/>
          <w:szCs w:val="21"/>
        </w:rPr>
        <w:t>(Joyner and Casey, 2015)</w:t>
      </w:r>
      <w:r w:rsidR="00B51E7B" w:rsidRPr="00684B09">
        <w:rPr>
          <w:rFonts w:ascii="Calibri" w:hAnsi="Calibri" w:cs="Calibri"/>
          <w:color w:val="000000" w:themeColor="text1"/>
          <w:sz w:val="21"/>
          <w:szCs w:val="21"/>
        </w:rPr>
        <w:fldChar w:fldCharType="end"/>
      </w:r>
      <w:r w:rsidR="00B51E7B" w:rsidRPr="00684B09">
        <w:rPr>
          <w:rFonts w:ascii="Calibri" w:hAnsi="Calibri" w:cs="Calibri"/>
          <w:color w:val="000000" w:themeColor="text1"/>
          <w:sz w:val="21"/>
          <w:szCs w:val="21"/>
        </w:rPr>
        <w:t>. This phenomenon was simulated by increased k</w:t>
      </w:r>
      <w:r w:rsidR="00B51E7B" w:rsidRPr="00684B09">
        <w:rPr>
          <w:rFonts w:ascii="Calibri" w:hAnsi="Calibri" w:cs="Calibri"/>
          <w:color w:val="000000" w:themeColor="text1"/>
          <w:sz w:val="21"/>
          <w:szCs w:val="21"/>
          <w:vertAlign w:val="subscript"/>
        </w:rPr>
        <w:t>2</w:t>
      </w:r>
      <w:r w:rsidR="00B51E7B" w:rsidRPr="00684B09">
        <w:rPr>
          <w:rFonts w:ascii="Calibri" w:hAnsi="Calibri" w:cs="Calibri"/>
          <w:color w:val="000000" w:themeColor="text1"/>
          <w:sz w:val="21"/>
          <w:szCs w:val="21"/>
        </w:rPr>
        <w:t xml:space="preserve"> and k</w:t>
      </w:r>
      <w:r w:rsidR="00B51E7B" w:rsidRPr="00684B09">
        <w:rPr>
          <w:rFonts w:ascii="Calibri" w:hAnsi="Calibri" w:cs="Calibri"/>
          <w:color w:val="000000" w:themeColor="text1"/>
          <w:sz w:val="21"/>
          <w:szCs w:val="21"/>
          <w:vertAlign w:val="subscript"/>
        </w:rPr>
        <w:t>5</w:t>
      </w:r>
      <w:r w:rsidR="00B51E7B" w:rsidRPr="00684B09">
        <w:rPr>
          <w:rFonts w:ascii="Calibri" w:hAnsi="Calibri" w:cs="Calibri"/>
          <w:color w:val="000000" w:themeColor="text1"/>
          <w:sz w:val="21"/>
          <w:szCs w:val="21"/>
        </w:rPr>
        <w:t xml:space="preserve">, which were assigned to be equal and scanned from 1 to 20. </w:t>
      </w:r>
      <w:r w:rsidR="00B51E7B" w:rsidRPr="00684B09">
        <w:rPr>
          <w:rFonts w:ascii="Calibri" w:hAnsi="Calibri" w:cs="Calibri"/>
          <w:b/>
          <w:color w:val="000000" w:themeColor="text1"/>
          <w:sz w:val="21"/>
          <w:szCs w:val="21"/>
        </w:rPr>
        <w:t>Fig.</w:t>
      </w:r>
      <w:r w:rsidR="00D31BE0" w:rsidRPr="00684B09">
        <w:rPr>
          <w:rFonts w:ascii="Calibri" w:hAnsi="Calibri" w:cs="Calibri"/>
          <w:b/>
          <w:color w:val="000000" w:themeColor="text1"/>
          <w:sz w:val="21"/>
          <w:szCs w:val="21"/>
        </w:rPr>
        <w:t xml:space="preserve"> </w:t>
      </w:r>
      <w:r w:rsidR="00B83F79" w:rsidRPr="00684B09">
        <w:rPr>
          <w:rFonts w:ascii="Calibri" w:hAnsi="Calibri" w:cs="Calibri"/>
          <w:b/>
          <w:color w:val="000000" w:themeColor="text1"/>
          <w:sz w:val="21"/>
          <w:szCs w:val="21"/>
        </w:rPr>
        <w:t>8</w:t>
      </w:r>
      <w:r w:rsidR="00B51E7B" w:rsidRPr="00684B09">
        <w:rPr>
          <w:rFonts w:ascii="Calibri" w:hAnsi="Calibri" w:cs="Calibri"/>
          <w:color w:val="000000" w:themeColor="text1"/>
          <w:sz w:val="21"/>
          <w:szCs w:val="21"/>
        </w:rPr>
        <w:t xml:space="preserve"> shows an inverse-proportional-like relationship between blood flow velocity and lactic acid remained after a 30s period. </w:t>
      </w:r>
      <w:r w:rsidR="00B51E7B" w:rsidRPr="00684B09">
        <w:rPr>
          <w:rFonts w:ascii="Calibri" w:hAnsi="Calibri" w:cs="Calibri"/>
          <w:b/>
          <w:color w:val="000000" w:themeColor="text1"/>
          <w:sz w:val="21"/>
          <w:szCs w:val="21"/>
        </w:rPr>
        <w:t>Fig.</w:t>
      </w:r>
      <w:r w:rsidR="009F7532" w:rsidRPr="00684B09">
        <w:rPr>
          <w:rFonts w:ascii="Calibri" w:hAnsi="Calibri" w:cs="Calibri"/>
          <w:b/>
          <w:color w:val="000000" w:themeColor="text1"/>
          <w:sz w:val="21"/>
          <w:szCs w:val="21"/>
        </w:rPr>
        <w:t>8</w:t>
      </w:r>
      <w:r w:rsidR="00B51E7B" w:rsidRPr="00684B09">
        <w:rPr>
          <w:rFonts w:ascii="Calibri" w:hAnsi="Calibri" w:cs="Calibri"/>
          <w:color w:val="000000" w:themeColor="text1"/>
          <w:sz w:val="21"/>
          <w:szCs w:val="21"/>
        </w:rPr>
        <w:t xml:space="preserve"> depicts the reduced peaks of lactic acid dynamics.</w:t>
      </w:r>
    </w:p>
    <w:p w14:paraId="28DDAFD6" w14:textId="4296F72F" w:rsidR="006E6AB0" w:rsidRDefault="006E6AB0" w:rsidP="005B0682">
      <w:pPr>
        <w:spacing w:line="276" w:lineRule="auto"/>
        <w:jc w:val="both"/>
        <w:rPr>
          <w:rFonts w:ascii="Calibri" w:hAnsi="Calibri" w:cs="Calibri"/>
          <w:b/>
          <w:color w:val="000000" w:themeColor="text1"/>
          <w:sz w:val="21"/>
          <w:szCs w:val="21"/>
        </w:rPr>
      </w:pPr>
      <w:r w:rsidRPr="00684B09">
        <w:rPr>
          <w:rFonts w:ascii="Calibri" w:hAnsi="Calibri" w:cs="Calibri"/>
          <w:noProof/>
          <w:color w:val="000000" w:themeColor="text1"/>
          <w:sz w:val="21"/>
          <w:szCs w:val="21"/>
        </w:rPr>
        <mc:AlternateContent>
          <mc:Choice Requires="wpg">
            <w:drawing>
              <wp:anchor distT="0" distB="0" distL="114300" distR="114300" simplePos="0" relativeHeight="251662336" behindDoc="0" locked="0" layoutInCell="1" allowOverlap="1" wp14:anchorId="566856A4" wp14:editId="10A22D5C">
                <wp:simplePos x="0" y="0"/>
                <wp:positionH relativeFrom="margin">
                  <wp:posOffset>39370</wp:posOffset>
                </wp:positionH>
                <wp:positionV relativeFrom="paragraph">
                  <wp:posOffset>106680</wp:posOffset>
                </wp:positionV>
                <wp:extent cx="5753100" cy="2179320"/>
                <wp:effectExtent l="0" t="0" r="0" b="0"/>
                <wp:wrapSquare wrapText="bothSides"/>
                <wp:docPr id="30" name="组合 30"/>
                <wp:cNvGraphicFramePr/>
                <a:graphic xmlns:a="http://schemas.openxmlformats.org/drawingml/2006/main">
                  <a:graphicData uri="http://schemas.microsoft.com/office/word/2010/wordprocessingGroup">
                    <wpg:wgp>
                      <wpg:cNvGrpSpPr/>
                      <wpg:grpSpPr>
                        <a:xfrm>
                          <a:off x="0" y="0"/>
                          <a:ext cx="5753100" cy="2179320"/>
                          <a:chOff x="0" y="0"/>
                          <a:chExt cx="5228590" cy="2035810"/>
                        </a:xfrm>
                      </wpg:grpSpPr>
                      <wpg:grpSp>
                        <wpg:cNvPr id="20" name="组合 20"/>
                        <wpg:cNvGrpSpPr/>
                        <wpg:grpSpPr>
                          <a:xfrm>
                            <a:off x="0" y="0"/>
                            <a:ext cx="5228590" cy="2035810"/>
                            <a:chOff x="0" y="0"/>
                            <a:chExt cx="6097827" cy="2165985"/>
                          </a:xfrm>
                        </wpg:grpSpPr>
                        <pic:pic xmlns:pic="http://schemas.openxmlformats.org/drawingml/2006/picture">
                          <pic:nvPicPr>
                            <pic:cNvPr id="18" name="图片 18"/>
                            <pic:cNvPicPr>
                              <a:picLocks noChangeAspect="1"/>
                            </pic:cNvPicPr>
                          </pic:nvPicPr>
                          <pic:blipFill rotWithShape="1">
                            <a:blip r:embed="rId28">
                              <a:extLst>
                                <a:ext uri="{28A0092B-C50C-407E-A947-70E740481C1C}">
                                  <a14:useLocalDpi xmlns:a14="http://schemas.microsoft.com/office/drawing/2010/main" val="0"/>
                                </a:ext>
                              </a:extLst>
                            </a:blip>
                            <a:srcRect t="6250"/>
                            <a:stretch/>
                          </pic:blipFill>
                          <pic:spPr bwMode="auto">
                            <a:xfrm>
                              <a:off x="3023792" y="0"/>
                              <a:ext cx="3074035" cy="21615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图片 17"/>
                            <pic:cNvPicPr>
                              <a:picLocks noChangeAspect="1"/>
                            </pic:cNvPicPr>
                          </pic:nvPicPr>
                          <pic:blipFill rotWithShape="1">
                            <a:blip r:embed="rId29" cstate="print">
                              <a:extLst>
                                <a:ext uri="{28A0092B-C50C-407E-A947-70E740481C1C}">
                                  <a14:useLocalDpi xmlns:a14="http://schemas.microsoft.com/office/drawing/2010/main" val="0"/>
                                </a:ext>
                              </a:extLst>
                            </a:blip>
                            <a:srcRect t="5192" b="-192"/>
                            <a:stretch/>
                          </pic:blipFill>
                          <pic:spPr bwMode="auto">
                            <a:xfrm>
                              <a:off x="0" y="0"/>
                              <a:ext cx="3032760" cy="2165985"/>
                            </a:xfrm>
                            <a:prstGeom prst="rect">
                              <a:avLst/>
                            </a:prstGeom>
                            <a:ln>
                              <a:noFill/>
                            </a:ln>
                            <a:extLst>
                              <a:ext uri="{53640926-AAD7-44D8-BBD7-CCE9431645EC}">
                                <a14:shadowObscured xmlns:a14="http://schemas.microsoft.com/office/drawing/2010/main"/>
                              </a:ext>
                            </a:extLst>
                          </pic:spPr>
                        </pic:pic>
                      </wpg:grpSp>
                      <wps:wsp>
                        <wps:cNvPr id="27" name="文本框 27"/>
                        <wps:cNvSpPr txBox="1"/>
                        <wps:spPr>
                          <a:xfrm>
                            <a:off x="2780907" y="169682"/>
                            <a:ext cx="262255" cy="307340"/>
                          </a:xfrm>
                          <a:prstGeom prst="rect">
                            <a:avLst/>
                          </a:prstGeom>
                          <a:noFill/>
                          <a:ln w="6350">
                            <a:noFill/>
                          </a:ln>
                        </wps:spPr>
                        <wps:txbx>
                          <w:txbxContent>
                            <w:p w14:paraId="12D071F5" w14:textId="77777777" w:rsidR="00B51E7B" w:rsidRPr="00791DE9" w:rsidRDefault="00B51E7B" w:rsidP="00B51E7B">
                              <w:pPr>
                                <w:rPr>
                                  <w:rFonts w:ascii="Calibri" w:hAnsi="Calibri" w:cs="Calibri"/>
                                </w:rPr>
                              </w:pPr>
                              <w:r>
                                <w:rPr>
                                  <w:rFonts w:ascii="Calibri" w:hAnsi="Calibri" w:cs="Calibri" w:hint="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88536" y="169682"/>
                            <a:ext cx="318052" cy="308361"/>
                          </a:xfrm>
                          <a:prstGeom prst="rect">
                            <a:avLst/>
                          </a:prstGeom>
                          <a:noFill/>
                          <a:ln w="6350">
                            <a:noFill/>
                          </a:ln>
                        </wps:spPr>
                        <wps:txbx>
                          <w:txbxContent>
                            <w:p w14:paraId="4CA79B8A" w14:textId="77777777" w:rsidR="00B51E7B" w:rsidRPr="00791DE9" w:rsidRDefault="00B51E7B" w:rsidP="00B51E7B">
                              <w:pPr>
                                <w:rPr>
                                  <w:rFonts w:ascii="Calibri" w:hAnsi="Calibri" w:cs="Calibri"/>
                                </w:rPr>
                              </w:pPr>
                              <w:r>
                                <w:rPr>
                                  <w:rFonts w:ascii="Calibri" w:hAnsi="Calibri" w:cs="Calibri"/>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6856A4" id="组合 30" o:spid="_x0000_s1054" style="position:absolute;left:0;text-align:left;margin-left:3.1pt;margin-top:8.4pt;width:453pt;height:171.6pt;z-index:251662336;mso-position-horizontal-relative:margin;mso-width-relative:margin;mso-height-relative:margin" coordsize="52285,20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8PDxB9/f3/+zs7P/s7Oz/7Ozs//Pz&#13;&#10;8/+0tLT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7Ozs/+zs&#13;&#10;7P/s7Oz/7Ozs/+zs7P/s7Oz/7Ozs/+zs7P/s7Oz/7Ozs/+zs7P/s7Oz/7Ozs/+zs7P/s7Oz/7Ozs&#13;&#10;/+zs7P/s7Oz/7Ozs/+zs7P/s7Oz/7Ozs/+zs7P/s7Oz/7Ozs/+zs7P/s7Oz/7Ozs/+zs7P/s7Oz/&#13;&#10;7Ozs/+zs7P/s7Oz/7Ozs/+zs7P/s7Oz/7Ozs/+zs7P/s7Oz/7Ozs/+zs7P/s7Oz/7Ozs/+zs7P/s&#13;&#10;7Oz/7Ozs/+zs7P/39/f/Pz8/R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PDw8Qff39//s7Oz/7Ozs/+zs7P/z8/P/tLS0w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Ozs7P/s7Oz/7Ozs/+zs&#13;&#10;7P/s7Oz/7Ozs/+zs7P/s7Oz/7Ozs/+zs7P/s7Oz/7Ozs/+zs7P/s7Oz/7Ozs/+zs7P/s7Oz/7Ozs&#13;&#10;/+zs7P/s7Oz/7Ozs/+zs7P/s7Oz/7Ozs/+zs7P/s7Oz/7Ozs/+zs7P/s7Oz/7Ozs/+zs7P/s7Oz/&#13;&#10;7Ozs/+zs7P/s7Oz/7Ozs/+zs7P/s7Oz/7Ozs/+zs7P/s7Oz/7Ozs/+zs7P/s7Oz/7Ozs/+zs7P/s&#13;&#10;7Oz/9/f3/z8/P0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w8PEH39/f/7Ozs/+zs7P/s7Oz/8/Pz/7S0tM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s7Oz/7Ozs/+zs7P/s7Oz/7Ozs/+zs&#13;&#10;7P/s7Oz/7Ozs/+zs7P/s7Oz/7Ozs/+zs7P/s7Oz/7Ozs/+zs7P/s7Oz/7Ozs/+zs7P/s7Oz/7Ozs&#13;&#10;/+zs7P/s7Oz/7Ozs/+zs7P/s7Oz/7Ozs/+zs7P/s7Oz/7Ozs/+zs7P/s7Oz/7Ozs/+zs7P/s7Oz/&#13;&#10;7Ozs/+zs7P/s7Oz/7Ozs/+zs7P/s7Oz/7Ozs/+zs7P/s7Oz/7Ozs/+zs7P/s7Oz/7Ozs//f39/8/&#13;&#10;Pz9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8PDxB9/f3/+zs7P/s7Oz/7Ozs//Pz8/+0tLT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7Ozs/+zs7P/s7Oz/7Ozs/+zs7P/s7Oz/7Ozs/+zs&#13;&#10;7P/s7Oz/7Ozs/+zs7P/s7Oz/7Ozs/+zs7P/s7Oz/7Ozs/+zs7P/s7Oz/7Ozs/+zs7P/s7Oz/7Ozs&#13;&#10;/+zs7P/s7Oz/7Ozs/+zs7P/s7Oz/7Ozs/+zs7P/s7Oz/7Ozs/+zs7P/s7Oz/7Ozs/+zs7P/s7Oz/&#13;&#10;7Ozs/+zs7P/s7Oz/7Ozs/+zs7P/s7Oz/7Ozs/+zs7P/s7Oz/7Ozs/+zs7P/39/f/Pz8/R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Dw8Qff39//s7Oz/7Ozs/+zs7P/z8/P/tLS0w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Ozs7P/s7Oz/7Ozs/+zs7P/s7Oz/7Ozs/+zs7P/s7Oz/7Ozs/+zs&#13;&#10;7P/s7Oz/7Ozs/+zs7P/s7Oz/7Ozs/+zs7P/s7Oz/7Ozs/+zs7P/s7Oz/7Ozs/+zs7P/s7Oz/7Ozs&#13;&#10;/+zs7P/s7Oz/7Ozs/+zs7P/s7Oz/7Ozs/+zs7P/s7Oz/7Ozs/+zs7P/s7Oz/7Ozs/+zs7P/s7Oz/&#13;&#10;7Ozs/+zs7P/s7Oz/7Ozs/+zs7P/s7Oz/7Ozs/+zs7P/s7Oz/9/f3/z8/P0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w8PEH3&#13;&#10;9/f/7Ozs/+zs7P/s7Oz/8/Pz/7S0tM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s7Oz/7Ozs/+zs7P/s7Oz/7Ozs/+zs7P/s7Oz/7Ozs/+zs7P/s7Oz/7Ozs/+zs&#13;&#10;7P/s7Oz/7Ozs/+zs7P/s7Oz/7Ozs/+zs7P/s7Oz/7Ozs/+zs7P/s7Oz/7Ozs/+zs7P/s7Oz/7Ozs&#13;&#10;/+zs7P/s7Oz/7Ozs/+zs7P/s7Oz/7Ozs/+zs7P/s7Oz/7Ozs/+zs7P/s7Oz/7Ozs/+zs7P/s7Oz/&#13;&#10;7Ozs/+zs7P/s7Oz/7Ozs/+zs7P/s7Oz/7Ozs//f39/8/Pz9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8PDxB9/f3/+zs7P/s&#13;&#10;7Oz/7Ozs//Pz8/+0tLT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7Ozs/+zs7P/s7Oz/7Ozs/+zs7P/s7Oz/7Ozs/+zs7P/s7Oz/7Ozs/+zs7P/s7Oz/7Ozs/+zs&#13;&#10;7P/s7Oz/7Ozs/+zs7P/s7Oz/7Ozs/+zs7P/s7Oz/7Ozs/+zs7P/s7Oz/7Ozs/+zs7P/s7Oz/7Ozs&#13;&#10;/+zs7P/s7Oz/7Ozs/+zs7P/s7Oz/7Ozs/+zs7P/s7Oz/7Ozs/+zs7P/s7Oz/7Ozs/+zs7P/s7Oz/&#13;&#10;7Ozs/+zs7P/s7Oz/7Ozs/+zs7P/39/f/Pz8/R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Dw8Qff39//s7Oz/7Ozs/+zs7P/z&#13;&#10;8/P/tLS0w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Ozs7P/s&#13;&#10;7Oz/7Ozs/+zs7P/s7Oz/7Ozs/+zs7P/s7Oz/7Ozs/+zs7P/s7Oz/7Ozs/+zs7P/s7Oz/7Ozs/+zs&#13;&#10;7P/s7Oz/7Ozs/+zs7P/s7Oz/7Ozs/+zs7P/s7Oz/7Ozs/+zs7P/s7Oz/7Ozs/+zs7P/s7Oz/7Ozs&#13;&#10;/+zs7P/s7Oz/7Ozs/+zs7P/s7Oz/7Ozs/+zs7P/s7Oz/7Ozs/+zs7P/s7Oz/7Ozs/+zs7P/s7Oz/&#13;&#10;7Ozs/+zs7P/s7Oz/9/f3/z8/P0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w8PEH39/f/7Ozs/+zs7P/s7Oz/8/Pz/7S0tM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s7Oz/7Ozs/+zs7P/s&#13;&#10;7Oz/7Ozs/+zs7P/s7Oz/7Ozs/+zs7P/s7Oz/7Ozs/+zs7P/s7Oz/7Ozs/+zs7P/s7Oz/7Ozs/+zs&#13;&#10;7P/s7Oz/7Ozs/+zs7P/s7Oz/7Ozs/+zs7P/s7Oz/7Ozs/+zs7P/s7Oz/7Ozs/+zs7P/s7Oz/7Ozs&#13;&#10;/+zs7P/s7Oz/7Ozs/+zs7P/s7Oz/7Ozs/+zs7P/s7Oz/7Ozs/+zs7P/s7Oz/7Ozs/+zs7P/s7Oz/&#13;&#10;7Ozs//f39/8/Pz9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8PDxB9/f3/+zs7P/s7Oz/7Ozs//Pz8/+0tLT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7Ozs/+zs7P/s7Oz/7Ozs/+zs7P/s&#13;&#10;7Oz/7Ozs/+zs7P/s7Oz/7Ozs/+zs7P/s7Oz/7Ozs/+zs7P/s7Oz/7Ozs/+zs7P/s7Oz/7Ozs/+zs&#13;&#10;7P/s7Oz/7Ozs/+zs7P/s7Oz/7Ozs/+zs7P/s7Oz/7Ozs/+zs7P/s7Oz/7Ozs/+zs7P/s7Oz/7Ozs&#13;&#10;/+zs7P/s7Oz/7Ozs/+zs7P/s7Oz/7Ozs/+zs7P/s7Oz/7Ozs/+zs7P/s7Oz/7Ozs/+zs7P/39/f/&#13;&#10;Pz8/R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PDw8Qff39//s7Oz/7Ozs/+zs7P/z8/P/tLS0w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Ozs7P/s7Oz/7Ozs/+zs7P/s7Oz/7Ozs/+zs7P/s&#13;&#10;7Oz/7Ozs/+zs7P/s7Oz/7Ozs/+zs7P/s7Oz/7Ozs/+zs7P/s7Oz/7Ozs/+zs7P/s7Oz/7Ozs/+zs&#13;&#10;7P/s7Oz/7Ozs/+zs7P/s7Oz/7Ozs/+zs7P/s7Oz/7Ozs/+zs7P/s7Oz/7Ozs/+zs7P/s7Oz/7Ozs&#13;&#10;/+zs7P/s7Oz/7Ozs/+zs7P/s7Oz/7Ozs/+zs7P/s7Oz/7Ozs/+zs7P/s7Oz/9/f3/z8/P0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w8PEH39/f/7Ozs/+zs7P/s7Oz/8/Pz/7S0tM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s7Oz/7Ozs/+zs7P/s7Oz/7Ozs/+zs7P/s7Oz/7Ozs/+zs7P/s&#13;&#10;7Oz/7Ozs/+zs7P/s7Oz/7Ozs/+zs7P/s7Oz/7Ozs/+zs7P/s7Oz/7Ozs/+zs7P/s7Oz/7Ozs/+zs&#13;&#10;7P/s7Oz/7Ozs/+zs7P/s7Oz/7Ozs/+zs7P/s7Oz/7Ozs/+zs7P/s7Oz/7Ozs/+zs7P/s7Oz/7Ozs&#13;&#10;/+zs7P/s7Oz/7Ozs/+zs7P/s7Oz/7Ozs/+zs7P/s7Oz/7Ozs//f39/8/Pz9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8PDxB&#13;&#10;9/f3/+zs7P/s7Oz/7Ozs//Pz8/+0tLT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7Ozs/+zs7P/s7Oz/7Ozs/+zs7P/s7Oz/7Ozs/+zs7P/s7Oz/7Ozs/+zs7P/s&#13;&#10;7Oz/7Ozs/+zs7P/s7Oz/7Ozs/+zs7P/s7Oz/7Ozs/+zs7P/s7Oz/7Ozs/+zs7P/s7Oz/7Ozs/+zs&#13;&#10;7P/s7Oz/7Ozs/+zs7P/s7Oz/7Ozs/+zs7P/s7Oz/7Ozs/+zs7P/s7Oz/7Ozs/+zs7P/s7Oz/7Ozs&#13;&#10;/+zs7P/s7Oz/7Ozs/+zs7P/s7Oz/7Ozs/+zs7P/39/f/Pz8/R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PDw8Qff39//s7Oz/&#13;&#10;7Ozs/+zs7P/z8/P/tLS0w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Ozs7P/s7Oz/7Ozs/+zs7P/s7Oz/7Ozs/+zs7P/s7Oz/7Ozs/+zs7P/s7Oz/7Ozs/+zs7P/s&#13;&#10;7Oz/7Ozs/+zs7P/s7Oz/7Ozs/+zs7P/s7Oz/7Ozs/+zs7P/s7Oz/7Ozs/+zs7P/s7Oz/7Ozs/+zs&#13;&#10;7P/s7Oz/7Ozs/+zs7P/s7Oz/7Ozs/+zs7P/s7Oz/7Ozs/+zs7P/s7Oz/7Ozs/+zs7P/s7Oz/7Ozs&#13;&#10;/+zs7P/s7Oz/7Ozs/+zs7P/s7Oz/9/f3/z8/P0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w8PEH39/f/7Ozs/+zs7P/s7Oz/&#13;&#10;8/Pz/7S0tM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s7Oz/&#13;&#10;7Ozs/+zs7P/s7Oz/7Ozs/+zs7P/s7Oz/7Ozs/+zs7P/s7Oz/7Ozs/+zs7P/s7Oz/7Ozs/+zs7P/s&#13;&#10;7Oz/7Ozs/+zs7P/s7Oz/7Ozs/+zs7P/s7Oz/7Ozs/+zs7P/s7Oz/7Ozs/+zs7P/s7Oz/7Ozs/+zs&#13;&#10;7P/s7Oz/7Ozs/+zs7P/s7Oz/7Ozs/+zs7P/s7Oz/7Ozs/+zs7P/s7Oz/7Ozs/+zs7P/s7Oz/7Ozs&#13;&#10;/+zs7P/s7Oz/7Ozs//f39/8/Pz9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8PDxB9/f3/+zs7P/s7Oz/7Ozs//Pz8/+0tLT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7Ozs/+zs7P/s7Oz/&#13;&#10;7Ozs/+zs7P/s7Oz/7Ozs/+zs7P/s7Oz/7Ozs/+zs7P/s7Oz/7Ozs/+zs7P/s7Oz/7Ozs/+zs7P/s&#13;&#10;7Oz/7Ozs/+zs7P/s7Oz/7Ozs/+zs7P/s7Oz/7Ozs/+zs7P/s7Oz/7Ozs/+zs7P/s7Oz/7Ozs/+zs&#13;&#10;7P/s7Oz/7Ozs/+zs7P/s7Oz/7Ozs/+zs7P/s7Oz/7Ozs/+zs7P/s7Oz/7Ozs/+zs7P/s7Oz/7Ozs&#13;&#10;/+zs7P/39/f/Pz8/R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Dw8Qff39//s7Oz/7Ozs/+zs7P/z8/P/tLS0w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Ozs7P/s7Oz/7Ozs/+zs7P/s7Oz/&#13;&#10;7Ozs/+zs7P/s7Oz/7Ozs/+zs7P/s7Oz/7Ozs/+zs7P/s7Oz/7Ozs/+zs7P/s7Oz/7Ozs/+zs7P/s&#13;&#10;7Oz/7Ozs/+zs7P/s7Oz/7Ozs/+zs7P/s7Oz/7Ozs/+zs7P/s7Oz/7Ozs/+zs7P/s7Oz/7Ozs/+zs&#13;&#10;7P/s7Oz/7Ozs/+zs7P/s7Oz/7Ozs/+zs7P/s7Oz/7Ozs/+zs7P/s7Oz/7Ozs/+zs7P/s7Oz/9/f3&#13;&#10;/z8/P0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w8PEH39/f/7Ozs/+zs7P/s7Oz/8/Pz/7S0tM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s7Oz/7Ozs/+zs7P/s7Oz/7Ozs/+zs7P/s7Oz/&#13;&#10;7Ozs/+zs7P/s7Oz/7Ozs/+zs7P/s7Oz/7Ozs/+zs7P/s7Oz/7Ozs/+zs7P/s7Oz/7Ozs/+zs7P/s&#13;&#10;7Oz/7Ozs/+zs7P/s7Oz/7Ozs/+zs7P/s7Oz/7Ozs/+zs7P/s7Oz/7Ozs/+zs7P/s7Oz/7Ozs/+zs&#13;&#10;7P/s7Oz/7Ozs/+zs7P/s7Oz/7Ozs/+zs7P/s7Oz/7Ozs/+zs7P/s7Oz/7Ozs//f39/8/Pz9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8PDxB9/f3/+zs7P/s7Oz/7Ozs//Pz8/+0tLT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7Ozs/+zs7P/s7Oz/7Ozs/+zs7P/s7Oz/7Ozs/+zs7P/s7Oz/&#13;&#10;7Ozs/+zs7P/s7Oz/7Ozs/+zs7P/s7Oz/7Ozs/+zs7P/s7Oz/7Ozs/+zs7P/s7Oz/7Ozs/+zs7P/s&#13;&#10;7Oz/7Ozs/+zs7P/s7Oz/7Ozs/+zs7P/s7Oz/7Ozs/+zs7P/s7Oz/7Ozs/+zs7P/s7Oz/7Ozs/+zs&#13;&#10;7P/s7Oz/7Ozs/+zs7P/s7Oz/7Ozs/+zs7P/s7Oz/7Ozs/+zs7P/39/f/Pz8/R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Dw8&#13;&#10;Qff39//s7Oz/7Ozs/+zs7P/z8/P/tLS0w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Ozs7P/s7Oz/7Ozs/+zs7P/s7Oz/7Ozs/+zs7P/s7Oz/7Ozs/+zs7P/s7Oz/&#13;&#10;7Ozs/+zs7P/s7Oz/7Ozs/+zs7P/s7Oz/7Ozs/+zs7P/s7Oz/7Ozs/+zs7P/s7Oz/7Ozs/+zs7P/s&#13;&#10;7Oz/7Ozs/+zs7P/s7Oz/7Ozs/+zs7P/s7Oz/7Ozs/+zs7P/s7Oz/7Ozs/+zs7P/s7Oz/7Ozs/+zs&#13;&#10;7P/s7Oz/7Ozs/+zs7P/s7Oz/7Ozs/+zs7P/s7Oz/9/f3/z8/P0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w8PEH39/f/7Ozs&#13;&#10;/+zs7P/s7Oz/8/Pz/7S0tM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s7Oz/7Ozs/+zs7P/s7Oz/7Ozs/+zs7P/s7Oz/7Ozs/+zs7P/s7Oz/7Ozs/+zs7P/s7Oz/&#13;&#10;7Ozs/+zs7P/s7Oz/7Ozs/+zs7P/s7Oz/7Ozs/+zs7P/s7Oz/7Ozs/+zs7P/s7Oz/7Ozs/+zs7P/s&#13;&#10;7Oz/7Ozs/+zs7P/s7Oz/7Ozs/+zs7P/s7Oz/7Ozs/+zs7P/s7Oz/7Ozs/+zs7P/s7Oz/7Ozs/+zs&#13;&#10;7P/s7Oz/7Ozs/+zs7P/s7Oz/7Ozs//f39/8/Pz9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8PDxB9/f3/+zs7P/s7Oz/7Ozs&#13;&#10;//Pz8/+0tLT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7Ozs&#13;&#10;/+zs7P/s7Oz/7Ozs/+zs7P/s7Oz/7Ozs/+zs7P/s7Oz/7Ozs/+zs7P/s7Oz/7Ozs/+zs7P/s7Oz/&#13;&#10;7Ozs/+zs7P/s7Oz/7Ozs/+zs7P/s7Oz/7Ozs/+zs7P/s7Oz/7Ozs/+zs7P/s7Oz/7Ozs/+zs7P/s&#13;&#10;7Oz/7Ozs/+zs7P/s7Oz/7Ozs/+zs7P/s7Oz/7Ozs/+zs7P/s7Oz/7Ozs/+zs7P/s7Oz/7Ozs/+zs&#13;&#10;7P/s7Oz/7Ozs/+zs7P/39/f/Pz8/R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PDw8Qff39//s7Oz/7Ozs/+zs7P/z8/P/tLS0&#13;&#10;w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Ozs7P/s7Oz/7Ozs&#13;&#10;/+zs7P/s7Oz/7Ozs/+zs7P/s7Oz/7Ozs/+zs7P/s7Oz/7Ozs/+zs7P/s7Oz/7Ozs/+zs7P/s7Oz/&#13;&#10;7Ozs/+zs7P/s7Oz/7Ozs/+zs7P/s7Oz/7Ozs/+zs7P/s7Oz/7Ozs/+zs7P/s7Oz/7Ozs/+zs7P/s&#13;&#10;7Oz/7Ozs/+zs7P/s7Oz/7Ozs/+zs7P/s7Oz/7Ozs/+zs7P/s7Oz/7Ozs/+zs7P/s7Oz/7Ozs/+zs&#13;&#10;7P/s7Oz/9/f3/z8/P0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w8PEH39/f/7Ozs/+zs7P/s7Oz/8/Pz/7S0tM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s7Oz/7Ozs/+zs7P/s7Oz/7Ozs&#13;&#10;/+zs7P/s7Oz/7Ozs/+zs7P/s7Oz/7Ozs/+zs7P/s7Oz/7Ozs/+zs7P/s7Oz/7Ozs/+zs7P/s7Oz/&#13;&#10;7Ozs/+zs7P/s7Oz/7Ozs/+zs7P/s7Oz/7Ozs/+zs7P/s7Oz/7Ozs/+zs7P/s7Oz/7Ozs/+zs7P/s&#13;&#10;7Oz/7Ozs/+zs7P/s7Oz/7Ozs/+zs7P/s7Oz/7Ozs/+zs7P/s7Oz/7Ozs/+zs7P/s7Oz/7Ozs//f3&#13;&#10;9/8/Pz9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8PDxB9/f3/+zs7P/s7Oz/7Ozs//Pz8/+0tLT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7Ozs/+zs7P/s7Oz/7Ozs/+zs7P/s7Oz/7Ozs&#13;&#10;/+zs7P/s7Oz/7Ozs/+zs7P/s7Oz/7Ozs/+zs7P/s7Oz/7Ozs/+zs7P/s7Oz/7Ozs/+zs7P/s7Oz/&#13;&#10;7Ozs/+zs7P/s7Oz/7Ozs/+zs7P/s7Oz/7Ozs/+zs7P/s7Oz/7Ozs/+zs7P/s7Oz/7Ozs/+zs7P/s&#13;&#10;7Oz/7Ozs/+zs7P/s7Oz/7Ozs/+zs7P/s7Oz/7Ozs/+zs7P/s7Oz/7Ozs/+zs7P/4+Pj/NTY1O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jIyN/j4+P/s7Oz/7Ozs/+zs7P/z8/P/sbGxw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&#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u7u7/7e3t/+zs7P/s7Oz/7Ozs/+zs7P/s7Oz/7Ozs/+/v&#13;&#10;7//u7u7/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u7u7/8PDw&#13;&#10;//Dw8P/u7u7/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3t7f/t7e3/6+vr/+7u7v/v7+//j4+P/1xcXP92dnb/sLCw&#13;&#10;/9vb2//s7Oz/7Ozs/+zs7P/s7Oz/7Ozs/+zs7P/s7Oz/7Ozs/+zs7P/s7Oz/7Ozs/+zs7P/s7Oz/&#13;&#10;7Ozs/+zs7P/s7Oz/7Ozs/+zs7P/s7Oz/7Ozs/+zs7P/s7Oz/7Ozs/+zs7P/s7Oz/7Ozs/+3t7f/r&#13;&#10;6+v/5ubm/9ra2v/d3d3/6+vr/+3t7f/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3t7f/s7Oz/6+vr/+7u7v/h4eH/2dnZ/+Hh4f/t7e3/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e3t/+vr6//q6ur/7e3t/9XV1f/Gxsb/z8/P/+Pj4//q6ur/7Ozs&#13;&#10;/+3t7f/t7e3/7Ozs/+zs7P/s7Oz/7Ozs/+zs7P/s7Oz/7Ozs/+zs7P/s7Oz/7Ozs/+zs7P/s7Oz/&#13;&#10;7Ozs/+zs7P/s7Oz/7Ozs/+zs7P/s7Oz/7Ozs/+zs7P/s7Oz/7Ozs/+zs7P/s7Oz/6+vr/+3t7f/t&#13;&#10;7e3/7e3t/+vr6//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6+vr/+3t7f/u7u7/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e3t/+3t7f/t7e3/7u7u/+vr6//w8PD/8/Pz//Dw8P/w8PD/7u7u/+vr6//r6+v/7Ozs&#13;&#10;/+zs7P/s7Oz/7Ozs/+zs7P/s7Oz/7Ozs/+zs7P/s7Oz/7Ozs/+zs7P/s7Oz/7Ozs/+zs7P/s7Oz/&#13;&#10;7Ozs/+zs7P/s7Oz/7Ozs/+zs7P/s7Oz/7Ozs/+zs7P/s7Oz/7e3t/+vr6//r6+v/6+vr/+zs7P/r&#13;&#10;6+v/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6urq/+3t7f/t7e3/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3t&#13;&#10;7f/s7Oz/6enp/+zs7P/p6en/7e3t/+/v7//r6+v/6+vr/+3t7f/t7e3/7e3t/+zs7P/s7Oz/7Ozs&#13;&#10;/+zs7P/s7Oz/7Ozs/+zs7P/s7Oz/7Ozs/+zs7P/s7Oz/7Ozs/+zs7P/s7Oz/7Ozs/+zs7P/s7Oz/&#13;&#10;7Ozs/+zs7P/s7Oz/7Ozs/+zs7P/s7Oz/7Ozs/+vr6//t7e3/7e3t/+3t7f/s7Oz/6+vr/+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r6+v/6+vr/+3t&#13;&#10;7f/t7e3/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p6en/7u7u/+/v&#13;&#10;7//s7Oz/6+vr/+3t7f/r6+v/7Ozs/+zs7P/s7Oz/6urq/+vr6//s7Oz/7Ozs/+zs7P/s7Oz/7Ozs&#13;&#10;/+zs7P/s7Oz/7Ozs/+zs7P/s7Oz/7Ozs/+zs7P/s7Oz/7Ozs/+zs7P/s7Oz/7Ozs/+zs7P/s7Oz/&#13;&#10;7Ozs/+zs7P/s7Oz/7Ozs/+zs7P/s7Oz/6+vr/+rq6v/t7e3/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t7e3/7e3t/+rq6v/s7Oz/6urq/+rq&#13;&#10;6v/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u7v/+7u7v/u7u7/7u/u/+7u7v/v7u7/7+7u&#13;&#10;/+7u7v/u7+//7u7v/+7u7//u7u7/7u7u/+7u7v/u7u7/7u7u/+7u7v/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u7u7/7+/v/+3t7f/t7e3/7+/v//Dw&#13;&#10;8P/u7u7/7u7u//Dw8P/u7u7/7+/v/+7u7v/w8PD/7+/v/+7u7v/u7u7/7u7u/+7u7v/u7u7/7u7u&#13;&#10;/+7u7v/u7u7/7u7u/+7u7v/u7u7/7u7u/+7u7v/u7u7/7u7u/+7u7v/u7u7/7u7u/+7u7v/u7u7/&#13;&#10;7u7u/+7u7v/u7u7/7u7u//Dw8P/u7u7/8PDw/+/v7//v7+//7+/v/+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v7+//7+/v/+7u7v/v7+//8PDw/+7u&#13;&#10;7v/u7u7/7u7u/+7u7v/u7u7/7u7u/+7u7v/u7u7/7u7u/+7u7v/u7u7/7u7u/+7u7v/u7u7/7u7u&#13;&#10;/+7u7v/u7u7/7u7u/+7u7v/u7u7/7u7u/+7u7v/u7u7/7u7u/+7u7v/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PT0//T09P/0tLS/9LS0v/S0tL/09PT/9LS&#13;&#10;0v/T09P/0tLS/9PT0//S0tL/0tLS/9LS0v/S0tL/0tLS/9LS0v/S0tL/0tLS/9LS0v/S0tL/0tLS&#13;&#10;/9LS0v/S0tL/0tLS/9LS0v/S0tL/0tLS/9LS0v/S0tL/0tLS/9LS0v/S0tL/0tLS/9LS0v/S0tL/&#13;&#10;0tLS/9LS0v/T09P/0tLS/9HR0f/R0dH/09PT/9PT0//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9PT/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r6+v/7e3t/+zs7P/r6+v/7u7u/+zs7P/s7Oz/7u7u/+zs7P/r&#13;&#10;6+v/7u7u/+zs7P/r6+v/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vr6//t7e3/7Ozs&#13;&#10;/+3t7f/s7Oz/6+vr/+3t7f/r6+v/7e3t/+rq6v/t7e3/7Ozs/+zs7P/s7Oz/7e3t/+3t7f/r6+v/&#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6+vr/+zs7P/s7Oz/7e3t/+zs7P/s7Oz/7e3t/+vr6//s7Oz/7u7u/+zs7P/s7Oz/7Ozs/+3t&#13;&#10;7f/s7Oz/7e3t/+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r6+v/&#13;&#10;7e3t/+7u7v/s7Oz/6+vr/+vr6//t7e3/7e3t/+vr6//t7e3/7Ozs/+vr6//s7Oz/7Ozs/+vr6//s&#13;&#10;7Oz/7e3t/+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vr6//t7e3/6+vr/+zs7P/t7e3/7Ozs&#13;&#10;/+zs7P/r6+v/7Ozs/+vr6//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6+vr/+vr6//u7u7/6+vr/+rq6v/t7e3/6+vr/+vr6//s7Oz/7e3t/+zs7P/s&#13;&#10;7Oz/7e3t/+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vr6//t7e3/7e3t/+zs7P/s7Oz/7e3t&#13;&#10;/+zs7P/s7Oz/7u7u/+7u7v/u7u7/6urq/+zs7P/s7Oz/7Ozs/+3t7f/t7e3/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vr6//s7Oz/6+vr/+rq6v/t7e3/7e3t/+rq6v/t7e3/7e3t/+3t7f/t7e3/7Ozs/+zs&#13;&#10;7P/t7e3/7e3t/+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r6+v/6+vr/+vr6//r6+v/&#13;&#10;7e3t/+vr6//t7e3/6urq/+zs7P/r6+v/7Ozs/+zs7P/r6+v/6+vr/+zs7P/v7+//7e3t/+vr6//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q6ur/7Ozs&#13;&#10;/+3t7f/s7Oz/7u7u/+vr6//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t7e3/6+vr/+zs7P/t7e3/6urq/+zs7P/s7Oz/7Ozs/+zs7P/r6+v/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7u7v/u7u7/6+vr/+vr6//t7e3/7e3t&#13;&#10;/+vr6//t7e3/7Ozs/+vr6//t7e3/7Ozs/+zs7P/s7Oz/7Ozs/+3t7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t7e3/7Ozs/+vr6//s&#13;&#10;7Oz/7Ozs/+zs7P/s7Oz/7Ozs/+vr6//r6+v/7Ozs/+vr6//t7e3/6urq/+zs7P/s7Oz/6+vr/+vr&#13;&#10;6//r6+v/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vr6//s7Oz/&#13;&#10;7Ozs/+3t7f/u7u7/7Ozs/+vr6//s7Oz/7e3t/+vr6//q6ur/7Ozs/+rq6v/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6urq&#13;&#10;/+vr6//r6+v/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t7e3/&#13;&#10;7e3t/+vr6//u7u7/7u7u/+zs7P/w8PD/7u7u/+zs7P/s7Oz/6+vr/+zs7P/r6+v/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rq6v/r6+v/6urq/+3t7f/t7e3/7Ozs/+vr6//s7Oz/7Ozs&#13;&#10;/+3t7f/s7Oz/7e3t/+3t7f/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e3t/+zs7P/r6+v/7e3t/+3t7f/t&#13;&#10;7e3/7Ozs/+7u7v/u7u7/6+vr/+rq6v/t7e3/7+/v/+vr6//v7+//7u7u/+3t7f/s7Oz/7e3t/+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e3t/+vr6//t7e3/7u7u/+vr6//u7u7/7e3t/+rq6v/u7u7/&#13;&#10;7Ozs/+zs7P/u7u7/7u7u/+3t7f/q6ur/7Ozs/+3t7f/q6ur/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u7u/+7u7v/s7Oz/7Ozs/+vr6//u7u7/7Ozs/+zs7P/t7e3/7e3t&#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q6ur/&#13;&#10;4+Pj/+Li4v/j4+P/5eXl/+vr6//s7Oz/6+vr/+3t7f/r6+v/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u7u7/7Ozs/+7u7v/l5eX/6urq/+7u7v/t7e3/6urq/+Dg4P/k5OT/7Ozs&#13;&#10;/+zs7P/s7Oz/7e3t/+zs7P/r6+v/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6+vr/+3t7f/t7e3/6+vr/+/v7//p&#13;&#10;6en/5eXl/+zs7P/u7u7/5ubm/+Tk5P/k5OT/4+Pj/+Pj4//v7+//7Ozs/+3t7f/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vr6//t7e3/6enp/+zs7P/t7e3/4eHh/+bm5v/t7e3/7e3t/+zs7P/q6ur/&#13;&#10;5OTk/+Hh4f/p6en/7+/v/+7u7v/u7u7/7Ozs/+3t7f/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t7e3/6+vr/+Li4v/i4uL/7Ozs/+7u7v/r6+v/5+fn/+Pj4//i4uL/4+Pj/+rq6v/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vr6//s7Oz/xsbG/5ycnP+hoaH/&#13;&#10;n5+f/7e3t//m5ub/7e3t/+vr6//u7u7/6+vr/+3t7f/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v/+Li4v/Hx8f/o6Oj/9XV1f/s7Oz/6Ojo/7a2tv+Kior/k5OT/9HR0f/r6+v/6urq&#13;&#10;/+3t7f/t7e3/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6+vr/+vr6//t7e3/6+vr/+vr6//k5OT/s7Oz/6urq//j&#13;&#10;4+P/6+vr/8XFxf+goKD/nZ2d/6Ojo/+4uLj/5+fn/+vr6//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v/+7u7v/k5OT/vb29/5ubm/+hoaH/29vb/+rq6v/s7Oz/x8fH/5qamv+Li4v/&#13;&#10;urq6/+fn5//s7Oz/7Ozs/+vr6//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6Ojo/8bG&#13;&#10;xv+ZmZn/mpqa/8fHx//p6en/2dnZ/62trf+cnJz/n5+f/6enp//f39//7u7u/+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8vLy/5WVlf9OTk7/dHR0/3V1df+ZmZn/&#13;&#10;3t7e/+7u7v/r6+v/7Ozs/+vr6//t7e3/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v&#13;&#10;7/+0tLT/ZWVl/zo6Ov+/v7//7+/v/8HBwf9cXFz/WVlZ/1NTU/92dnb/3t7e/+3t7f/s7Oz/6urq&#13;&#10;/+vr6//t7e3/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6+vr/+vr6//s7Oz/6+vr/+7u7v/p6en/pqam/0hISP9VVVX/2NjY/+Xl5f+S&#13;&#10;kpL/YGBg/29vb/97e3v/mpqa/+Xl5f/u7u7/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vr6//u7u7/t7e3/1lZWf9paWn/WFhY/46Ojv/i4uL/3t7e/3Nzc/9RUVH/VlZW/2VlZf/IyMj/&#13;&#10;7e3t/+zs7P/s7Oz/7e3t/+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e3t/8zMzP9qamr/ZWVl/15e&#13;&#10;Xv9qamr/0dHR/7q6uv9ubm7/ampq/3V1df9+fn7/1dXV/+/v7//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bm5v+AgID/Xl5e/8LCwv/BwcH/29vb/+zs7P/t7e3/&#13;&#10;7Ozs/+vr6//r6+v/7e3t/+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3t7f/u7u7/jY2N/3d3&#13;&#10;d/9ERET/tbW1/+/v7/+Hh4f/bm5u/7y8vP+tra3/T09P/8LCwv/r6+v/7e3t/+vr6//t7e3/7e3t&#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u7u7/7u7u/+zs7P/s7Oz/5OTk/4SEhP9xcXH/SEhI/9XV1f/i4uL/f39//3x8fP+2&#13;&#10;trb/yMjI/9nZ2f/p6en/7e3t/+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vr6//r6+v/6+vr&#13;&#10;/6enp/+Dg4P/y8vL/5OTk/9iYmL/xcXF/7u7u/9fX1//oKCg/8TExP9gYGD/mZmZ/+Pj4//u7u7/&#13;&#10;6urq/+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t7f+8vLz/iIiI/8HBwf+fn5//Wlpa/7a2&#13;&#10;tv+urq7/b29v/6Wlpf/FxcX/zs7O/+np6f/t7e3/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v7//c3Nz/eHh4/zk5Of9XV1f/YGBg/6Wlpf/n5+f/6+vr/+3t7f/t7e3/&#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r6+v/7u7u/9bW1v/FxcX/VVVV/7S0&#13;&#10;tP/q6ur/ZWVl/5KSkv/u7u7/6urq/1JSUv+srKz/5+fn/+3t7f/t7e3/7e3t/+rq6v/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r6+v/&#13;&#10;7e3t/+rq6v/s7Oz/7u7u/+rq6v/T09P/qqqq/0pKSv/V1dX/4ODg/2ZmZv9FRUX/UlJS/29vb/+x&#13;&#10;sbH/6enp/+3t7f/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t7e3/6+vr/+np6f/g4OD/3d3d&#13;&#10;/97e3v98fHz/dXV1/9zc3P+np6f/cHBw/9HR0f/6+vr/fHx8/4KCgv/T09P/7Ozs/+7u7v/r6+v/&#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4eHh/97e3v/j4+P/jIyM/1tbW//ExMT/oaGh/0xM&#13;&#10;TP9LS0v/XFxc/4aGhv/f39//7u7u/+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t7e3/19fX/4aGhv9nZ2f/q6ur/3l5ef9sbGz/1tbW//Dw8P/r6+v/7Ozs/+7u7v/t7e3/&#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t7e3/7Ozs/+3t7f/t7e3/09PT/1RUVP+1tbX/7+/v/2Vl&#13;&#10;Zf+MjIz/6urq/+bm5v9SUlL/paWl/+fn5//s7Oz/6+vr/+zs7P/q6ur/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7u7v/p6en/&#13;&#10;7Ozs/+3t7f/u7u7/7Ozs/6ysrP9PT0//1tbW/9/f3/92dnb/d3d3/6mpqf9paWn/Z2dn/93d3f/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6+vr/+3t7f/q6ur/8PDw/+Pj4/+jo6P/UlJS&#13;&#10;/7Ozs//w8PD/o6Oj/2dnZ//T09P/9PT0/35+fv9/f3//0dHR/+7u7v/t7e3/6+vr/+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3t7f/v7+//oKCg/1dXV/+FhYX/6enp/6Ojo/9qamr/oqKi/4aG&#13;&#10;hv9XV1f/wsLC//Hx8f/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e3t&#13;&#10;/93d3f+srKz/qamp/+bm5v+enp7/Y2Nj/8HBwf/v7+//7e3t/+3t7f/q6ur/6+vr/+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u7u/9HR0f9SUlL/tra2/+3t7f9paWn/gYGB/+Tk&#13;&#10;5P/c3Nz/S0tL/6urq//n5+f/6+vr/+vr6//u7u7/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vr6//t7e3/6+vr/+3t7f/q6ur/&#13;&#10;6+vr/+7u7v+tra3/TU1N/9LS0v/m5ub/pKSk/7a2tv/g4OD/j4+P/0lJSf/Pz8//7u7u/+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3t7f/Dw8P/cXFx/3Fxcf/b29v/8/Pz&#13;&#10;/6qqqv9iYmL/xcXF//Dw8P92dnb/gYGB/9bW1v/s7Oz/6+vr/+3t7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t7e3/0tLS/2pqav9oaGj/uLi4/+/v7/+9vb3/o6Oj/9nZ2f++vr7/YWFh/6mp&#13;&#10;qf/x8fH/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3t7f/b29v/lZWV&#13;&#10;/4mJif/f39//mJiY/2NjY//Gxsb/8vLy/+rq6v/r6+v/7u7u/+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u7u7/6urq/+7u7v/S0tL/UVFR/7W1tf/w8PD/hISE/2JiYv/S0tL/sbGx/0VF&#13;&#10;Rf/ExMT/7Ozs/+3t7f/t7e3/7e3t/+vr6//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v7+//7+/v/+3t7f/r6+v/6+vr/+7u7v/s7Oz/&#13;&#10;r6+v/0pKSv/X19f/4ODg/4qKiv+enp7/2tra/4eHh/9OTk7/09P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e3t//Dw8P/Kysr/ZmZm/1tbW//Hx8f/5+fn/+zs7P+4uLj/V1dX&#13;&#10;/6Kiov/W1tb/WFhY/5ubm//k5OT/7u7u/+zs7P/q6ur/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t&#13;&#10;7e3/3d3d/3V1df9iYmL/tLS0/9/f3//n5+f/r6+v/4eHh//Pz8//s7Oz/15eXv+wsLD/8fHx/+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t7e3/5OTk/5iYmP9UVFT/ZWVl&#13;&#10;/1tbW/+FhYX/4uLi/+7u7v/s7Oz/6+vr/+3t7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6+vr/+zs7P/s7Oz/1NTU/1ZWVv+zs7P/8PDw/76+vv9WVlb/YmJi/1RUVP90dHT/3Nzc/+3t&#13;&#10;7f/t7e3/7Ozs/+vr6//t7e3/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vr6//t7e3/6+vr/+3t7f/s7Oz/7u7u/7Kysv9OTk7/&#13;&#10;1NTU/+np6f+Pj4//WFhY/2NjY/9dXV3/iYmJ/+Xl5f/t7e3/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n5+f/lpaW/ywsLP9CQkL/Z2dn/4iIiP/BwcH/3d3d/2xsbP9UVFT/YGBg&#13;&#10;/2BgYP/Gxsb/7e3t/+zs7P/t7e3/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e3t/7S0tP83&#13;&#10;Nzf/Q0ND/2RkZP9lZWX/w8PD/729vf9qamr/XV1d/1xcXP9nZ2f/0tLS//Dw8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u7u/+zs7P/Hx8f/hISE/11dXf91dXX/tbW1&#13;&#10;/+zs7P/r6+v/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u&#13;&#10;7u7/7+/v/9vb2/+Ghob/xcXF/+/v7//f39//iYmJ/1tbW/9jY2P/rq6u/+rq6v/r6+v/7Ozs/+zs&#13;&#10;7P/t7e3/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7u7v/ExMT/goKC/93d3f/t7e3/&#13;&#10;xcXF/3x8fP9eXl7/g4OD/8HBwf/o6Oj/7u7u/+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5OTk/6Kiov9gYGD/Y2Nj/15eXv+Dg4P/vLy8/+3t7f+ioqL/ZGRk/1paWv+UlJT/39/f&#13;&#10;/+vr6//t7e3/6+vr/+3t7f/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3t7f+7u7v/ZmZm/2BgYP9k&#13;&#10;ZGT/XV1d/8HBwf/d3d3/nJyc/19fX/9ra2v/mZmZ/+Pj4//u7u7/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t7e3/7u7u/+vr6//o6Oj/6enp/+3t7f/q6ur/7Ozs&#13;&#10;/+zs7P/s7Oz/6+vr/+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r6+v/6Ojo/+7u7v/q&#13;&#10;6ur/7u7u/+7u7v/s7Oz/7e3t/+zs7P/h4eH/6Ojo/+7u7v/q6ur/6+vr/+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t7e3/6+vr/+zs7P/r6+v/7Ozs/+vr6//s7Oz/&#13;&#10;4+Pj/+vr6//t7e3/7e3t/+7u7v/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r6+v/7Ozs/+3t&#13;&#10;7f/r6+v/7e3t/+/v7//u7u7/7+/v/+3t7f/t7e3/7+/v/+Xl5f/j4+P/6+vr/+3t7f/t7e3/7e3t&#13;&#10;/+vr6//t7e3/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v7//t7e3/7e3t/+3t7f/t&#13;&#10;7e3/7e3t/+/v7//k5OT/6enp/+7u7v/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6+vr/+vr6//s7Oz/7e3t/+zs7P/s7Oz/7Ozs/+zs7P/s7Oz/6+vr&#13;&#10;/+vr6//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6+vr/+3t7f/r6+v/7e3t/+vr6//q&#13;&#10;6ur/6urq/+zs7P/q6ur/7Ozs/+zs7P/t7e3/6+vr/+vr6//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6urq/+3t7f/t7e3/7Ozs/+zs7P/t7e3/7Ozs/+zs7P/r6+v/&#13;&#10;6+vr/+7u7v/s7Oz/6+vr/+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3t7f/s7Oz/7e3t/+3t&#13;&#10;7f/p6en/7u7u/+zs7P/s7Oz/6Ojo/+7u7v/s7Oz/7u7u/+3t7f/t7e3/7Ozs/+vr6//u7u7/6+vr&#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q6ur/7e3t/+3t7f/t7e3/6+vr/+vr6//t&#13;&#10;7e3/7Ozs/+zs7P/t7e3/6+vr/+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t7e3/6+vr/+rq6v/r6+v/7e3t/+zs7P/s7Oz/7Ozs/+zs7P/t7e3/7e3t&#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u7u7/7Ozs/+zs7P/t7e3/6urq/+7u7v/r&#13;&#10;6+v/7u7u/+vr6//u7u7/6+vr/+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t7e3/7Ozs/+vr6//t7e3/7Ozs/+vr6//s7Oz/7e3t/+zs7P/q6ur/&#13;&#10;6+vr/+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t7f/r6+v/7Ozs/+3t7f/r6+v/7e3t/+rq&#13;&#10;6v/t7e3/6+vr/+/v7//q6ur/7Ozs/+vr6//s7Oz/6+vr/+3t7f/u7u7/7e3t/+vr6//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u7u7/6urq/+3t7f/t7e3/7Ozs/+3t7f/r6+v/6+vr/+3t7f/r&#13;&#10;6+v/7Ozs/+3t7f/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r6+v/7e3t/+7u7v/s7Oz/6+vr/+rq6v/s7Oz/6+vr/+zs7P/t7e3/7e3t/+3t7f/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6+vr/+3t7f/q6ur/6+vr/+3t7f/s7Oz/6+vr/+3t7f/r&#13;&#10;6+v/6+vr/+7u7v/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6enp/+vr6//t7e3/6+vr/+3t7f/t7e3/7e3t/+vr6//u7u7/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r6+v/6urq/+3t7f/r6+v/7Ozs/+7u7v/s7Oz/6+vr/+7u&#13;&#10;7v/t7e3/6urq/+zs7P/t7e3/7Ozs/+rq6v/s7Oz/6+vr/+jo6P/u7u7/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r6+v/6+vr/+3t7f/r6+v/7Ozs/+vr6//s7Oz/6+vr/+7u7v/s7Oz/6+vr/+3t7f/r&#13;&#10;6+v/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vr&#13;&#10;6//r6+v/6urq/+7u7v/t7e3/6+vr/+vr6//s7Oz/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t7e3/6+vr/+/v7//q6ur/7e3t/+rq6v/t7e3/7Ozs/+vr6//q&#13;&#10;6ur/7Ozs/+zs7P/s7Oz/7Ozs/+zs7P/t7e3/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e3t&#13;&#10;/+rq6v/u7u7/7u7u/+vr6//u7u7/6+vr/+zs7P/s7Oz/6+vr/+vr6//u7u7/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e3t/+7u7v/q6ur/6enp/+3t7f/r6+v/7Ozs/+7u7v/s7Oz/7e3t/+/v&#13;&#10;7//r6+v/7Ozs/+3t7f/s7Oz/6+vr/+7u7v/s7Oz/6+vr/+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t7e3/7Ozs/+3t7f/r6+v/7e3t/+3t7f/s7Oz/6urq/+zs7P/s7Oz/7u7u/+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vr&#13;&#10;6//r6+v/6urq/+zs7P/s7Oz/7Ozs/+3t7f/s7Oz/6+vr/+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t7e3/6+vr/+3t7f/q6ur/7u7u/+3t7f/r6+v/7Ozs/+3t7f/q6ur/7u7u/+zs7P/s&#13;&#10;7Oz/7Ozs/+zs7P/s7Oz/7e3t/+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t7e3/6urq&#13;&#10;/+zs7P/q6ur/7e3t/+vr6//t7e3/7e3t/+vr6//s7Oz/7u7u/+vr6//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r6+v/7Ozs/+7u7v/s7Oz/7u7u/+rq6v/t7e3/7e3t/+vr6//r6+v/7Ozs/+vr&#13;&#10;6//r6+v/7u7u/+3t7f/q6ur/7Ozs/+3t7f/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r6+v/&#13;&#10;6+vr/+zs7P/s7Oz/7Ozs/+vr6//r6+v/7u7u/+zs7P/u7u7/7Ozs/+np6f/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u7u/+3t7f/q6ur/6+vr/+zs7P/s7Oz/6+vr/+3t7f/t7e3/7u7u&#13;&#10;/+vr6//s7Oz/6urq/+3t7f/r6+v/6urq/+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r6+v/7e3t/+zs7P/s7Oz/7e3t&#13;&#10;/+zs7P/t7e3/7Ozs/+3t7f/s7Oz/6+vr/+vr6//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v/+vr6//p6en/7e3t/+vr6//q6ur/6Ojo&#13;&#10;/+vr6//r6+v/7e3t/+3t7f/s7Oz/7e3t/+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r6+v/7+/v/+jo6P+4uLj/dnZ2/1ZWVv9cXFz/oKCg&#13;&#10;/+Tk5P/r6+v/7Ozs/+vr6//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6urq/+3t7f/V1dX/WVlZ/zMzM/9DQ0P/MjIy/1dXV/+3t7f/6+vr&#13;&#10;/+/v7//r6+v/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7u7v/s7Oz/0NDQ/zQ0NP8uLi7/Y2Nj/2xsbP97e3v/vLy8/+fn5//t7e3/7e3t&#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3t&#13;&#10;7f/r6+v/7e3t/9zc3P9YWFj/Jycn/z4+Pv9RUVH/fHx8/83Nzf/q6ur/6+vr/+3t7f/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t7e3/6urq/+vr&#13;&#10;6//l5eX/r6+v/3x8fP9gYGD/Ly8v/zo6Ov+Pj4//5+fn/+vr6//t7e3/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3t7f/q6ur/1dXV/4GB&#13;&#10;gf91dXX/d3d3/0FBQf8zMzP/enp6/+Tk5P/s7Oz/6+vr/+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t7f/s7Oz/6enp/8vLy/9HR0f/Li4u/0tL&#13;&#10;S/82Njb/R0dH/5iYmP/j4+P/7u7u/+7u7v/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t7f/p6en/rKys/2tra/9YWFj/YmJi/52d&#13;&#10;nf/i4uL/8PDw/+np6f/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rq6v/r6+v/7e3t/+7u7v/p6en/5eXl/+np6f/t7e3/7e3t/+vr&#13;&#10;6//t7e3/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u7u7/7u7u/+3t7f/s7Oz/7+/v/+vr6//u7u7/7Ozs/+3t7f/t7e3/7e3t/+vr&#13;&#10;6//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t&#13;&#10;7e3/7Ozs/+vr6//r6+v/7Ozs/+zs7P/r6+v/7Ozs/+zs7P/s7Oz/6urq/+3t7f/t7e3/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O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O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6+vr/+vr6//r6+v/6+vr/+vr6//r6+v/6+vr/+vr&#13;&#10;6//r6+v/6urq/+rq6v/q6ur/6urq/+rq6v/q6ur/6urq/+rq6v/q6ur/6urq/+rq6v/q6ur/6urq&#13;&#10;/+rq6v/q6ur/6urq/+np6f/p6en/6enp/+np6f/o6Oj/6enp/+np6f/p6en/6urq/+vr6//r6+v/&#13;&#10;7Ozs/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r6+v/6+vr/+vr6//r6+v/6+vr/+vr6//r6+v/6+vr&#13;&#10;/+rq6v/q6ur/6urq/+rq6v/q6ur/6urq/+rq6v/q6ur/6urq/+rq6v/q6ur/6urq/+rq6v/q6ur/&#13;&#10;6urq/+np6f/p6en/6enp/+np6f/p6en/6enp/+np6f/p6en/6urq/+vr6//r6+v/6+vr/+zs7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O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r6+v/6+vr/+vr6//r6+v/6+vr/+vr6//r6+v/6+vr/+vr6//q6ur/&#13;&#10;6urq/+rq6v/q6ur/6urq/+rq6v/q6ur/6urq/+rq6v/q6ur/6urq/+rq6v/q6ur/6urq/+rq6v/q&#13;&#10;6ur/6enp/+np6f/q6ur/6urq/+rq6v/q6ur/6urq/+rq6v/q6ur/6+vr/+vr6//r6+v/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6+vr/+vr6//r6+v/6+vr/+vr6//r6+v/6+vr/+vr6//r6+v/6urq/+rq6v/q&#13;&#10;6ur/6urq/+rq6v/q6ur/6urq/+rq6v/q6ur/6urq/+rq6v/q6ur/6urq/+rq6v/q6ur/6enp/+np&#13;&#10;6f/p6en/6enp/+rq6v/q6ur/6urq/+rq6v/q6ur/6urq/+rq6v/r6+v/6+vr/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vr6//r6+v/6+vr/+vr6//r6+v/6+vr/+vr6//r6+v/6+vr/+rq6v/q6ur/6urq/+rq&#13;&#10;6v/q6ur/6urq/+rq6v/q6ur/6urq/+rq6v/q6ur/6urq/+rq6v/q6ur/6urq/+np6f/p6en/6enp&#13;&#10;/+np6f/p6en/6enp/+np6f/p6en/6enp/+np6f/q6ur/6urq/+vr6/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O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r6+v/6+vr/+vr6//r6+v/6+vr/+vr6//r6+v/6+vr/+vr6//r6+v/6urq/+rq6v/q6ur/6urq&#13;&#10;/+rq6v/q6ur/6urq/+rq6v/q6ur/6urq/+rq6v/q6ur/6urq/+rq6v/p6en/6enp/+np6f/p6en/&#13;&#10;6enp/+np6f/p6en/6enp/+rq6v/q6ur/6urq/+vr6//s7Oz/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6+vr&#13;&#10;/+vr6//r6+v/6+vr/+vr6//r6+v/6+vr/+vr6//r6+v/6+vr/+rq6v/q6ur/6urq/+rq6v/q6ur/&#13;&#10;6urq/+rq6v/q6ur/6urq/+rq6v/q6ur/6urq/+rq6v/q6ur/6urq/+np6f/p6en/6enp/+np6f/o&#13;&#10;6Oj/6Ojo/+np6f/p6en/6+vr/+zs7P/t7e3/7u7u/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vr6//r6+v/&#13;&#10;6+vr/+vr6//r6+v/6+vr/+vr6//r6+v/6+vr/+vr6//q6ur/6urq/+rq6v/q6ur/6urq/+rq6v/q&#13;&#10;6ur/6urq/+rq6v/q6ur/6urq/+rq6v/q6ur/6urq/+rq6v/q6ur/6enp/+np6f/o6Oj/6enp/+jo&#13;&#10;6P/q6ur/6+vr/+3t7f/t7e3/7e3t/+zs7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O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6+vr/+vr6//r&#13;&#10;6+v/6+vr/+vr6//r6+v/6+vr/+vr6//r6+v/6+vr/+rq6v/q6ur/6urq/+rq6v/q6ur/6urq/+rq&#13;&#10;6v/q6ur/6urq/+rq6v/q6ur/6urq/+rq6v/q6ur/6urq/+rq6v/p6en/6enp/+rq6v/q6ur/6+vr&#13;&#10;/+3t7f/t7e3/7u7u/+vr6//s7Oz/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vr6//r6+v/6+vr/+vr&#13;&#10;6//r6+v/6+vr/+vr6//r6+v/6+vr/+rq6v/q6ur/6urq/+rq6v/q6ur/6urq/+rq6v/q6ur/6urq&#13;&#10;/+rq6v/q6ur/6urq/+rq6v/q6ur/6urq/+rq6v/q6ur/6urq/+rq6v/q6ur/6urq/+zs7P/t7e3/&#13;&#10;7u7u/+vr6//s7Oz/7Ozs/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r6+v/6+vr/+vr6//r6+v/6+vr&#13;&#10;/+vr6//r6+v/6+vr/+vr6//r6+v/6urq/+rq6v/q6ur/6urq/+rq6v/q6ur/6urq/+rq6v/q6ur/&#13;&#10;6urq/+rq6v/q6ur/6urq/+rq6v/q6ur/6urq/+rq6v/q6ur/6+vr/+zs7P/t7e3/7u7u/+zs7P/s&#13;&#10;7Oz/6urq/+zs7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O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vr6//r6+v/6+vr/+vr6//r6+v/&#13;&#10;6+vr/+vr6//r6+v/6+vq/+rq6v/q6ur/6urq/+rq6v/q6ur/6urq/+rq6v/q6ur/6urq/+rq6v/q&#13;&#10;6ur/6urq/+rq6v/q6ur/6+vr/+rq6v/q6ur/6+vr/+zs7P/s7Oz/7e3t/+/v7//s7Oz/6urq/+vr&#13;&#10;6//t7e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r6+v/6+vr/+vr6//r6+v/6+vr/+vr6//r&#13;&#10;6+v/6+vr/+vr6//q6ur/6urq/+rq6v/q6ur/6urq/+rq6v/q6ur/6urq/+rq6v/q6ur/6urq/+rq&#13;&#10;6v/q6ur/6+vr/+rq6v/q6ur/6+vr/+vr6//s7Oz/7e3t/+3t7f/v7+//7Ozs/+vr6//r6+v/7Ozs&#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6+vr/+vr6//r6+v/6+vr/+vr6//r6+v/6+vr/+vr&#13;&#10;6//r6+v/6+vq/+rq6v/q6ur/6urq/+rq6v/q6ur/6urq/+rq6v/q6ur/6urq/+rq6v/q6ur/6urq&#13;&#10;/+vr6//q6ur/6urq/+vr6//r6+v/7Ozs/+zs7P/t7e3/7u7u/+zs7P/r6+v/7Ozs/+3t7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O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r6+v/6+vr/+vr6//r6+v/6+vr/+vr6//r6+v/6+vr&#13;&#10;/+vr6v/q6ur/6urq/+rq6v/q6ur/6urq/+rq6v/q6ur/6urq/+rq6v/q6ur/6urq/+rq6v/r6+v/&#13;&#10;6urq/+rq6v/r6+v/6+vr/+zs7P/r6+v/7Ozs/+7u7v/r6+v/7Ozs/+zs7P/s7Oz/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6+vr/+vr6//r6+v/6+vr/+vr6//r6+v/6+vr/+vr6//r6+v/&#13;&#10;6urq/+rq6v/q6ur/6urq/+rq6v/q6ur/6urq/+rq6v/q6ur/6urq/+rq6v/q6ur/6urq/+rq6v/q&#13;&#10;6ur/6urq/+vr6//r6+v/6+vr/+vr6//s7Oz/6+vr/+vr6//r6+v/7Ozs/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vr6//r6+v/6+vr/+vr6//r6+v/6+vr/+vr6//r6+v/6+vr/+vr6v/q&#13;&#10;6ur/6urq/+rq6v/q6ur/6urq/+rq6v/q6ur/6urq/+rq6v/q6ur/6urq/+rq6v/q6ur/6urq/+rq&#13;&#10;6v/q6ur/6+vr/+vr6//q6ur/6+vr/+rq6v/r6+v/6+vr/+zs7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O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6+vr/+vr6//r6+v/6+vr/+vr6//r6+v/6+vr/+vr6//q6ur/6urq/+rq&#13;&#10;6v/q6ur/6urq/+rq6v/q6ur/6urq/+rq6v/q6ur/6urq/+rq6v/q6ur/6urq/+rq6v/q6ur/6urq&#13;&#10;/+rq6v/q6ur/6urq/+rq6v/r6+v/6+vr/+vr6//t7e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IyMj/09PT/97d3f/m&#13;&#10;5ub/6Ojo/+np6f/q6ur/6+vr/+vr6//r6+v/6+vr/+vq6//q6ur/6Ojo/+bm5v/h4eD/19fY/8/P&#13;&#10;zv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vr6//r6+v/6+vr/+vr6//r6+v/6+vr/+vr6//r6+v/6+vr/+rq6v/q6ur/6urq&#13;&#10;/+rq6v/q6ur/6urq/+rq6v/q6ur/6urq/+rq6v/q6ur/6urq/+rq6v/q6ur/6urq/+rq6v/q6ur/&#13;&#10;6enp/+np6f/q6ur/6urq/+vr6//u7u7/8PDw/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ycnJ/9LS0v/c3Nz/4+Pj/+bm&#13;&#10;5v/o5+f/6enp/+np6f/q6ur/6urq/+rp6f/p6en/6eno/+fn5v/l5eT/39/f/9bW1v/Ozs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r6+v/6+vr/+vr6//r6+v/6+vr/+vr6//r6+v/6+vr/+vr6v/q6ur/6urq/+rq6v/q6ur/&#13;&#10;6urq/+rq6v/q6ur/6urq/+rq6v/q6ur/6urq/+rq6v/q6ur/6urq/+np6f/p6en/6enp/+np6f/p&#13;&#10;6en/6enp/+rq6v/r6+v/7Ozs//T09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x8fH/9LS&#13;&#10;0v/e3d3/5+fn/+rq6v/u7u7/8vLy//n5+f/8/Pz//Pz8/8vKyv/T09P/29vb/+Li4v/m5ub/5+fn&#13;&#10;/+jo6P/p6en/6enp/+np6f/p6en/6enp/+jo6P/m5ub/5OTk/93d3v/W1tf/zs3N////////////&#13;&#10;//////j4+P/19fX/8/Pz//Hx8f/w8PD/7+/v/+7u7v/t7e3/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vr6//r6+v/6+vr/+vr6//r6+v/6+vr/+vr6//r6+v/6urq/+rq6v/q6ur/6urq/+rq6v/q&#13;&#10;6ur/6urq/+rq6v/q6ur/6urq/+rq6v/q6ur/6enp/+np6f/p6en/6enp/+np6f/p6en/6Ojo/+np&#13;&#10;6f/p6en/6+vr/+rq6v/8/Pz/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fHx//Q0dH/3Nzc&#13;&#10;/+Pj4//o6On/7Ozs//Dw7//09PT/+fn5//z8/P/T09P/2tra/9/f3//j4+P/5+bm/+fn5//o6Oj/&#13;&#10;6enp/+np6f/p6en/6enp/+no6P/o5+j/5ubm/+Xl5v/h4OH/3Nzd/9XW1v///////f39//n5+f/2&#13;&#10;9vb/9PT0//Ly8v/x8fH/8PDv/+/v7//u7u7/7e3t/+3t7f/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r&#13;&#10;6+v/6+vr/+vr6//r6+v/6+vr/+vr6//r6+v/6+vr/+vr6//q6ur/6urq/+rq6v/q6ur/6urq/+rq&#13;&#10;6v/q6ur/6urq/+rq6v/q6ur/6enp/+np6f/p6en/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6+vr/+vr&#13;&#10;6//r6+v/6+vr/+vr6//r6+v/6+vr/+vr6//r6+v/6+vr/+rq6v/q6ur/6urq/+rq6v/q6ur/6urq&#13;&#10;/+rq6v/q6ur/6enp/+np6f/p6en/6Ojo/+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r6+v/6+vr&#13;&#10;/+vr6//r6+v/6+vr/+vr6//r6+v/6+vr/+vr6//r6+v/6urq/+rq6v/q6ur/6urq/+rq6v/q6ur/&#13;&#10;6urq/+rq6v/p6en/6enp/+jo6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6+vr/+vr6//r6+v/&#13;&#10;6+vr/+vr6//r6+v/6+vr/+vr6//r6+v/6+vr/+vr6//q6ur/6urq/+rq6v/q6ur/6urq/+rq6v/p&#13;&#10;6en/6enp/+np6f/o6Oj/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vr6//r6+v/6+vr/+vr6//r&#13;&#10;6+v/6+vr/+vr6//r6+v/6+vr/+vr6//r6+v/6+vr/+rq6v/q6ur/6urq/+rq6v/q6ur/6enp/+np&#13;&#10;6f/p6en/6Ojo/+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6+vr/+vr6//r6+v/6+vr/+vr&#13;&#10;6//r6+v/6+vr/+vr6//r6+v/6+vr/+vr6//r6+v/6urq/+rq6v/q6ur/6urq/+rq6v/p6en/6enp&#13;&#10;/+jo6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0tL/lZWV/5WVlf/IyMj/7Ozs/+zs&#13;&#10;7P/s7Oz/7Ozs/+zs7P/s7Oz/7Ozs/+zs7P/s7Oz/7Ozs/+zs7P/s7Oz/7Ozs/+zs7P/f39//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r6+v/urq6&#13;&#10;/4eHh/+CgoL/s7Oz/+bm5v/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Dw8P/x8fH/+zs&#13;&#10;7P/s7Oz/7Ozs/+zs7P/s7Oz/5eXl/5iYmP+3t7f/6enp/+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r6+v/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6+vr/+vr6//r&#13;&#10;6+v/6+vr/+vr6//r6+v/6+vr/+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l&#13;&#10;5eX/5eXl/+zs7P/s7Oz/7Ozs/+zs7P/s7Oz/7Ozs/+zs7P/s7Oz/7Ozs/+zs7P/s7Oz/7Ozs/+zs&#13;&#10;7P/s7Oz/7Ozs/+zs7P/s7Oz/7Ozs/+zs7P/s7Oz/7Ozs/+zs7P/s7Oz/7Ozs/+zs7P/s7Oz/7Ozs&#13;&#10;/+zs7P/s7Oz/7Ozs/+zs7P/s7Oz/7Ozs/+zs7P/s7Oz/7Ozs/+zs7P/s7Oz/7Ozs/+zs7P/s7Oz/&#13;&#10;7Ozs/+zs7P/s7Oz/7Ozs/+zs7P/s7Oz/7Ozs/9DQ0P/p6en/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2dnZ/+Xl5f/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39/f/9HR0f/z8/P/+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&#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s7Oz/7Ozs/+zs7P/s7Oz/7Ozs/+zs7P/s7Oz/&#13;&#10;7Ozs/+zs7P/s7Oz/7Ozs/+zs7P/s7Oz/7Ozs/+zs7P/s7Oz/7Ozs/+zs7P/s7Oz/7Ozs/+zs7P/s&#13;&#10;7Oz/7Ozs/+zs7P/s7Oz/7Ozs/+zs7P/s7Oz/7Ozs/+zs7P/s7Oz/7Ozs/+zs7P/s7Oz/7Ozs/+zs&#13;&#10;7P/s7Oz/7Ozs/+zs7P/s7Oz/7Ozs/+zs7P/s7Oz/7Ozs/+zs7P/s7Oz/7Ozs/+zs7P/s7Oz/7Ozs&#13;&#10;/+zs7P/s7Oz/7Ozs/+zs7P/s7Oz/7Ozs/+zs7P+/v7//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8kJCT/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yQkJ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JCQk/+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JCQk/+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8kJCT/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yQk&#13;&#10;J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JCQk/+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JCQk/+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8kJCT/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yQkJ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yQkJ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JCQk/+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8kJCT/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yQkJ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yQkJ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JCQk/+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8kJCT/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8kJCT/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yQkJ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JCQk/+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8kJCT/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8kJCT/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yQk&#13;&#10;J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JCQk/+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JCQk/+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8kJCT/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yQkJ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JCQk/+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7y8vP+JiYn/pKSk/+np6f/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q6ur/6SkpP+kpKT/pKSk/9bW1v/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zc3N/6enp//s7Oz/7Ozs&#13;&#10;/+zs7P+8vLz/iYmJ/6SkpP/p6en/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Nzc3/p6en/+zs7P/s7Oz/z8/P/6SkpP+kpKT/pKSk/7Gx&#13;&#10;sf/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4eHh/6CgoP+ZmZn/3Nzc/+zs7P/s7Oz/7Ozs/7y8vP+JiYn/pKSk/+np6f/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xMTE/4yMjP+7u7v/6+vr&#13;&#10;/+zs7P/Pz8//pKSk/6SkpP+kpKT/sbGx/+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yoqKv9hYWH/aWlp/2lpaf/AwMD/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jo6O/yUlJf8kJCT/7Ozs/+zs7P+qqqr/&#13;&#10;KSkp/1paWv8xMTH/cnJy/+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Ojo7/JSUl/yQkJP/s7Oz/7Ozs/46Ojv8/Pz//aWlp/2lpaf9+fn7/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29vb/zIyMv9d&#13;&#10;XV3/Wlpa/zAwMP/b29v/7Ozs/6qqqv8pKSn/Wlpa/zExMf9ycnL/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hYWF/zg4OP9qamr/NjY2/4ODg//s7Oz/&#13;&#10;jo6O/z8/P/9paWn/aWlp/35+fv/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9zc&#13;&#10;3P8kJCT/19fX/83Nzf/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1xcXP+wsLD/JCQk/+zs7P/s7Oz/R0dH/5CQkP/s&#13;&#10;7Oz/y8vL/yUlJf/V1dX/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XFxc/7CwsP8kJCT/7Ozs/+zs7P94eHj/f39//83Nzf/g4OD/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8DAwP95eXn/7Ozs/+np&#13;&#10;6f8pKSn/qKio/+zs7P9HR0f/kJCQ/+zs7P/Ly8v/JSUl/9XV1f/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39/f/+6urr/7Ozs/4uLi/9ERET/7Ozs/3h4eP9/&#13;&#10;f3//zc3N/+Dg4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Hx8f/JCQk&#13;&#10;/yoqKv8kJCT/UFBQ/9ra2v/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xcXF/yQkJP/s7Oz/7Ozs/ysrK/+5ubn/7Ozs/+zs&#13;&#10;7P8rKyv/u7u7/+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FxcX/JCQk/+zs7P/s7Oz/Y2Nj/yQkJP8kJCT/Li4u/5iYm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ioqL/KCgo&#13;&#10;/9nZ2f/s7Oz/Kysr/7m5uf/s7Oz/7Ozs/ysrK/+7u7v/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Xl5f9FRUX/eHh4/+zs7P9jY2P/JCQk/yQk&#13;&#10;JP8uLi7/mJiY/+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xcXF/0tLS/+9vb3/&#13;&#10;zc3N/zs7O/+Wlpb/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8XFxf8kJCT/7Ozs/+zs7P8oKCj/sbGx/+zs7P/o6Oj/Jycn&#13;&#10;/7a2tv/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xcXF/yQkJP/s7Oz/7Ozs/3Nzc/92dnb/39/f/4aGhv81NTX/6enp/+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Dw8P/Kysr/5iYmP/s7Oz/&#13;&#10;7Ozs/ygoKP+xsbH/7Ozs/+jo6P8nJyf/tra2/+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9oaGj/QEBA/+Dg4P/s7Oz/c3Nz/3Z2dv/f39//hoaG&#13;&#10;/zU1Nf/p6en/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9ra2v+8vLz/7Ozs/+zs7P9s&#13;&#10;bGz/Z2dn/+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FxcX/JCQk/+zs7P/s7Oz/Ojo6/46Ojv/s7Oz/yMjI/yQkJP/Jycn/&#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8XF&#13;&#10;xf8kJCT/7Ozs/+zs7P+/v7//2dnZ/+zs7P/Q0ND/JCQk/8vLy//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U1NT/Nzc3/3Jycv/s7Oz/7Ozs/+zs7P86&#13;&#10;Ojr/jo6O/+zs7P/IyMj/JCQk/8nJyf/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CgoL/MDAw/8rKyv/s7Oz/7Ozs/7+/v//Z2dn/7Ozs/9DQ0P8kJCT/&#13;&#10;y8vL/+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FxcX/JiYm/7S0tP/IyMj/OTk5/5+f&#13;&#10;n//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xcXF/yQkJP/s7Oz/7Ozs/29vb/9LS0v/3t7e/35+fv84ODj/6enp/+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FxcX/JCQk&#13;&#10;/+zs7P/s7Oz/YWFh/15eXv/X19f/gYGB/zs7O//r6+v/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f39//RUVF/0VFRf/Nzc3/0NDQ/+Dg4P/s7Oz/b29v/0tL&#13;&#10;S//e3t7/fn5+/zg4OP/p6en/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cnJz/JCQk/56env/Q0ND/0tLS/+zs7P9hYWH/Xl5e/9fX1/+BgYH/Ozs7/+vr6//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3h4eP8rKyv/JSUl/2FhYf/g4OD/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8vLy/8nJyf/7Ozs/+zs7P/S0tL/Pz8//yQkJP8rKyv/rKy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y8vL/ycnJ//s7Oz/&#13;&#10;7Ozs/8PDw/9ERET/JCQk/zs7O/+lpaX/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o6Oj/yQkJP8kJCT/JCQk/yQkJP+Li4v/7Ozs/9LS0v8/Pz//JCQk&#13;&#10;/ysrK/+srK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Pz8//yQkJP8kJCT/JCQk/ycnJ//s7Oz/w8PD/0RERP8kJCT/Ozs7/6Wlpf/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5OTk/+Hh4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X19f/5ubm/+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9nZ2f/q6ur/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6+vr/9fX1//m5ub/&#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2dnZ/+rq6v/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Z2dn/6enp/+zs7P/s&#13;&#10;7Oz/7Ozs/+vr6//X19f/5ubm/+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np6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tra2/11dXf8qKir/ODg4/3Z2dv/p6en/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4ODg/zExMf8kJCT/VFRU/zY2Nv8kJCT/np6e/+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Dg&#13;&#10;4P8mJib/JCQk/4eHh/+kpKT/rKys/8/Pz//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cHBw&#13;&#10;/yQkJP8kJCT/JCQk/zg4OP+7u7v/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5ubm/8vLy/+srKz/&#13;&#10;kJCQ/0NDQ/8kJCT/YmJi/+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9DQ0P8nJyf/Jycn/3Z2dv9G&#13;&#10;Rkb/JCQk/2tra//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kJCQ/zg4OP8kJCT/LS0t/2Bg&#13;&#10;YP/Z2dn/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1dXV/+fn5//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">
                <v:group id="组合 20" o:spid="_x0000_s1055" style="position:absolute;width:52285;height:20358" coordsize="60978,216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 id="图片 18" o:spid="_x0000_s1056" type="#_x0000_t75" style="position:absolute;left:30237;width:30741;height:21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">
                    <v:imagedata r:id="rId30" o:title="" croptop=".0625"/>
                  </v:shape>
                  <v:shape id="图片 17" o:spid="_x0000_s1057" type="#_x0000_t75" style="position:absolute;width:30327;height:216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">
                    <v:imagedata r:id="rId31" o:title="" croptop="3403f" cropbottom="-126f"/>
                  </v:shape>
                </v:group>
                <v:shape id="文本框 27" o:spid="_x0000_s1058" type="#_x0000_t202" style="position:absolute;left:27809;top:1696;width:2622;height:3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1Kmw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" filled="f" stroked="f" strokeweight=".5pt">
                  <v:textbox>
                    <w:txbxContent>
                      <w:p w14:paraId="12D071F5" w14:textId="77777777" w:rsidR="00B51E7B" w:rsidRPr="00791DE9" w:rsidRDefault="00B51E7B" w:rsidP="00B51E7B">
                        <w:pPr>
                          <w:rPr>
                            <w:rFonts w:ascii="Calibri" w:hAnsi="Calibri" w:cs="Calibri"/>
                          </w:rPr>
                        </w:pPr>
                        <w:r>
                          <w:rPr>
                            <w:rFonts w:ascii="Calibri" w:hAnsi="Calibri" w:cs="Calibri" w:hint="cs"/>
                          </w:rPr>
                          <w:t>b</w:t>
                        </w:r>
                      </w:p>
                    </w:txbxContent>
                  </v:textbox>
                </v:shape>
                <v:shape id="文本框 28" o:spid="_x0000_s1059" type="#_x0000_t202" style="position:absolute;left:1885;top:1696;width:3180;height:30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" filled="f" stroked="f" strokeweight=".5pt">
                  <v:textbox>
                    <w:txbxContent>
                      <w:p w14:paraId="4CA79B8A" w14:textId="77777777" w:rsidR="00B51E7B" w:rsidRPr="00791DE9" w:rsidRDefault="00B51E7B" w:rsidP="00B51E7B">
                        <w:pPr>
                          <w:rPr>
                            <w:rFonts w:ascii="Calibri" w:hAnsi="Calibri" w:cs="Calibri"/>
                          </w:rPr>
                        </w:pPr>
                        <w:r>
                          <w:rPr>
                            <w:rFonts w:ascii="Calibri" w:hAnsi="Calibri" w:cs="Calibri"/>
                          </w:rPr>
                          <w:t>a</w:t>
                        </w:r>
                      </w:p>
                    </w:txbxContent>
                  </v:textbox>
                </v:shape>
                <w10:wrap type="square" anchorx="margin"/>
              </v:group>
            </w:pict>
          </mc:Fallback>
        </mc:AlternateContent>
      </w:r>
    </w:p>
    <w:p w14:paraId="05CA5ABD" w14:textId="58E01DA2" w:rsidR="002F3E3E" w:rsidRPr="00684B09" w:rsidRDefault="006E6AB0" w:rsidP="005B0682">
      <w:pPr>
        <w:spacing w:line="276" w:lineRule="auto"/>
        <w:jc w:val="both"/>
        <w:rPr>
          <w:rFonts w:ascii="Calibri" w:hAnsi="Calibri" w:cs="Calibri"/>
          <w:color w:val="000000" w:themeColor="text1"/>
          <w:sz w:val="21"/>
          <w:szCs w:val="21"/>
        </w:rPr>
      </w:pPr>
      <w:r w:rsidRPr="00684B09">
        <w:rPr>
          <w:rFonts w:ascii="Calibri" w:hAnsi="Calibri" w:cs="Calibri"/>
          <w:noProof/>
          <w:color w:val="000000" w:themeColor="text1"/>
          <w:sz w:val="21"/>
          <w:szCs w:val="21"/>
        </w:rPr>
        <w:lastRenderedPageBreak/>
        <mc:AlternateContent>
          <mc:Choice Requires="wpg">
            <w:drawing>
              <wp:anchor distT="0" distB="0" distL="114300" distR="114300" simplePos="0" relativeHeight="251663360" behindDoc="0" locked="0" layoutInCell="1" allowOverlap="1" wp14:anchorId="499A0F0D" wp14:editId="31FDF2A1">
                <wp:simplePos x="0" y="0"/>
                <wp:positionH relativeFrom="margin">
                  <wp:posOffset>51435</wp:posOffset>
                </wp:positionH>
                <wp:positionV relativeFrom="paragraph">
                  <wp:posOffset>61173</wp:posOffset>
                </wp:positionV>
                <wp:extent cx="5981700" cy="2286000"/>
                <wp:effectExtent l="0" t="0" r="0" b="0"/>
                <wp:wrapSquare wrapText="bothSides"/>
                <wp:docPr id="34" name="组合 34"/>
                <wp:cNvGraphicFramePr/>
                <a:graphic xmlns:a="http://schemas.openxmlformats.org/drawingml/2006/main">
                  <a:graphicData uri="http://schemas.microsoft.com/office/word/2010/wordprocessingGroup">
                    <wpg:wgp>
                      <wpg:cNvGrpSpPr/>
                      <wpg:grpSpPr>
                        <a:xfrm>
                          <a:off x="0" y="0"/>
                          <a:ext cx="5981700" cy="2286000"/>
                          <a:chOff x="0" y="0"/>
                          <a:chExt cx="5104765" cy="1775460"/>
                        </a:xfrm>
                      </wpg:grpSpPr>
                      <wpg:grpSp>
                        <wpg:cNvPr id="26" name="组合 26"/>
                        <wpg:cNvGrpSpPr/>
                        <wpg:grpSpPr>
                          <a:xfrm>
                            <a:off x="0" y="0"/>
                            <a:ext cx="5104765" cy="1775460"/>
                            <a:chOff x="0" y="0"/>
                            <a:chExt cx="5105236" cy="1775460"/>
                          </a:xfrm>
                        </wpg:grpSpPr>
                        <pic:pic xmlns:pic="http://schemas.openxmlformats.org/drawingml/2006/picture">
                          <pic:nvPicPr>
                            <pic:cNvPr id="21" name="图片 2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66645" cy="1775460"/>
                            </a:xfrm>
                            <a:prstGeom prst="rect">
                              <a:avLst/>
                            </a:prstGeom>
                          </pic:spPr>
                        </pic:pic>
                        <pic:pic xmlns:pic="http://schemas.openxmlformats.org/drawingml/2006/picture">
                          <pic:nvPicPr>
                            <pic:cNvPr id="25" name="图片 25"/>
                            <pic:cNvPicPr>
                              <a:picLocks noChangeAspect="1"/>
                            </pic:cNvPicPr>
                          </pic:nvPicPr>
                          <pic:blipFill rotWithShape="1">
                            <a:blip r:embed="rId33" cstate="print">
                              <a:extLst>
                                <a:ext uri="{28A0092B-C50C-407E-A947-70E740481C1C}">
                                  <a14:useLocalDpi xmlns:a14="http://schemas.microsoft.com/office/drawing/2010/main" val="0"/>
                                </a:ext>
                              </a:extLst>
                            </a:blip>
                            <a:srcRect t="10427"/>
                            <a:stretch/>
                          </pic:blipFill>
                          <pic:spPr bwMode="auto">
                            <a:xfrm>
                              <a:off x="2367751" y="0"/>
                              <a:ext cx="2737485" cy="1771015"/>
                            </a:xfrm>
                            <a:prstGeom prst="rect">
                              <a:avLst/>
                            </a:prstGeom>
                            <a:ln>
                              <a:noFill/>
                            </a:ln>
                            <a:extLst>
                              <a:ext uri="{53640926-AAD7-44D8-BBD7-CCE9431645EC}">
                                <a14:shadowObscured xmlns:a14="http://schemas.microsoft.com/office/drawing/2010/main"/>
                              </a:ext>
                            </a:extLst>
                          </pic:spPr>
                        </pic:pic>
                      </wpg:grpSp>
                      <wps:wsp>
                        <wps:cNvPr id="32" name="文本框 32"/>
                        <wps:cNvSpPr txBox="1"/>
                        <wps:spPr>
                          <a:xfrm>
                            <a:off x="181870" y="126298"/>
                            <a:ext cx="365760" cy="318135"/>
                          </a:xfrm>
                          <a:prstGeom prst="rect">
                            <a:avLst/>
                          </a:prstGeom>
                          <a:noFill/>
                          <a:ln w="6350">
                            <a:noFill/>
                          </a:ln>
                        </wps:spPr>
                        <wps:txbx>
                          <w:txbxContent>
                            <w:p w14:paraId="685730DC" w14:textId="77777777" w:rsidR="00B51E7B" w:rsidRPr="003406A6" w:rsidRDefault="00B51E7B" w:rsidP="00B51E7B">
                              <w:pPr>
                                <w:rPr>
                                  <w:rFonts w:ascii="Calibri" w:hAnsi="Calibri" w:cs="Calibri"/>
                                </w:rPr>
                              </w:pPr>
                              <w:r>
                                <w:rPr>
                                  <w:rFonts w:ascii="Calibri" w:hAnsi="Calibri" w:cs="Calibri" w:hint="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文本框 33"/>
                        <wps:cNvSpPr txBox="1"/>
                        <wps:spPr>
                          <a:xfrm>
                            <a:off x="2495656" y="40415"/>
                            <a:ext cx="365760" cy="318347"/>
                          </a:xfrm>
                          <a:prstGeom prst="rect">
                            <a:avLst/>
                          </a:prstGeom>
                          <a:noFill/>
                          <a:ln w="6350">
                            <a:noFill/>
                          </a:ln>
                        </wps:spPr>
                        <wps:txbx>
                          <w:txbxContent>
                            <w:p w14:paraId="63D91A94" w14:textId="77777777" w:rsidR="00B51E7B" w:rsidRPr="003406A6" w:rsidRDefault="00B51E7B" w:rsidP="00B51E7B">
                              <w:pPr>
                                <w:rPr>
                                  <w:rFonts w:ascii="Calibri" w:hAnsi="Calibri" w:cs="Calibri"/>
                                </w:rPr>
                              </w:pPr>
                              <w:r>
                                <w:rPr>
                                  <w:rFonts w:ascii="Calibri" w:hAnsi="Calibri" w:cs="Calibr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A0F0D" id="组合 34" o:spid="_x0000_s1060" style="position:absolute;left:0;text-align:left;margin-left:4.05pt;margin-top:4.8pt;width:471pt;height:180pt;z-index:251663360;mso-position-horizontal-relative:margin;mso-width-relative:margin;mso-height-relative:margin" coordsize="51047,1775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YPEt5H4rEwB+KxMAFQAAAGRycy9tZWRpYS9pbWFn&#13;&#10;ZTIudGlmZk1NACoAEx3o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u7u/+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u7u/+7u7v/u7u7/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Pj4//g4OD/4uLi&#13;&#10;/+vr6//s7Oz/7e3t//Pz8//t7e3/7Ozs/+7u7v/u7u7/7u7u/+7u7v/u7u7/7u7u/+7u7v/u7u7/&#13;&#10;7e3t//X19f/x8fH/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&#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e3t/+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7u7v/s7Oz/7Ozs/+zs7P/s&#13;&#10;7Oz/7Ozs/+zs7P/s7Oz/7Ozs/+zs7P/s7Oz/7Ozs/+zs7P/s7Oz/7Ozs/+zs7P/s7Oz/7Ozs/+zs&#13;&#10;7P/s7Oz/7Ozs/+zs7P/s7Oz/7Ozs/+zs7P/s7Oz/7Ozs/+zs7P/s7Oz/7Ozs/+zs7P/s7Oz/7Ozs&#13;&#10;/+zs7P/s7Oz/7Ozs/+zs7P/s7Oz/7Ozs/+zs7P/s7Oz/7Ozs/+zs7P/u7u7/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t7e3/7Ozs&#13;&#10;/+zs7P/s7Oz/7Ozs/+zs7P/s7Oz/7Ozs/+zs7P/s7Oz/7Ozs/+zs7P/s7Oz/7Ozs/+zs7P/s7Oz/&#13;&#10;7Ozs/+zs7P/s7Oz/7Ozs/+zs7P/s7Oz/7Ozs/+zs7P/s7Oz/7Ozs/+zs7P/s7Oz/7Ozs/+zs7P/s&#13;&#10;7Oz/7Ozs/+zs7P/s7Oz/7Ozs/+zs7P/s7Oz/7Ozs/+zs7P/s7Oz/7Ozs/+zs7P/t7e3/tLS0/66u&#13;&#10;rv+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urq7/ubm5//Hx8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3t7f/s7Oz/7Ozs/+zs7P/s7Oz/7Ozs/+zs7P/s7Oz/7Ozs/+zs7P/s7Oz/&#13;&#10;7Ozs/+zs7P/s7Oz/7Ozs/+zs7P/s7Oz/7Ozs/+zs7P/s7Oz/7Ozs/+zs7P/s7Oz/7Ozs/+zs7P/s&#13;&#10;7Oz/7Ozs/+zs7P/s7Oz/7Ozs/+zs7P/s7Oz/7Ozs/+zs7P/s7Oz/7Ozs/+zs7P/s7Oz/7Ozs/+zs&#13;&#10;7P/s7Oz/7Ozs/+zs7P+zs7P/qKiow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2NjZf6+vr/9fX1/+vr6//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u7u7/7Ozs/+zs7P/s7Oz/7Ozs/+zs7P/s7Oz/7Ozs/+zs&#13;&#10;7P/s7Oz/7Ozs/+zs7P/s7Oz/7Ozs/+zs7P/s7Oz/7Ozs/+zs7P/s7Oz/7Ozs/+zs7P/s7Oz/7Ozs&#13;&#10;/+zs7P/s7Oz/7Ozs/+zs7P/s7Oz/7Ozs/+zs7P/s7Oz/7Ozs/+zs7P/s7Oz/7Ozs/+zs7P/s7Oz/&#13;&#10;7Ozs/+zs7P/s7Oz/7Ozs/+zs7P/s7Oz/s7Oz/6ioqM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NjY2Z+fn5//X1&#13;&#10;9f/r6+v/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u7u/+zs7P/s7Oz/7Ozs/+zs7P/s7Oz/&#13;&#10;7Ozs/+zs7P/s7Oz/7Ozs/+zs7P/s7Oz/7Ozs/+zs7P/s7Oz/7Ozs/+zs7P/s7Oz/7Ozs/+zs7P/s&#13;&#10;7Oz/7Ozs/+zs7P/s7Oz/7Ozs/+zs7P/s7Oz/7Ozs/+zs7P/s7Oz/7Ozs/+zs7P/s7Oz/7Ozs/+zs&#13;&#10;7P/s7Oz/7Ozs/+zs7P/s7Oz/7Ozs/+zs7P/s7Oz/7Ozs/7Ozs/+oqKj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Y2Nmfn5+f/19fX/6+vr/+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3t7f/s7Oz/7Ozs/+zs&#13;&#10;7P/s7Oz/7Ozs/+zs7P/s7Oz/7Ozs/+zs7P/s7Oz/7Ozs/+zs7P/s7Oz/7Ozs/+zs7P/s7Oz/7Ozs&#13;&#10;/+zs7P/s7Oz/7Ozs/+zs7P/s7Oz/7Ozs/+zs7P/s7Oz/7Ozs/+zs7P/s7Oz/7Ozs/+zs7P/s7Oz/&#13;&#10;7Ozs/+zs7P/s7Oz/7Ozs/+zs7P/s7Oz/7Ozs/+zs7P/s7Oz/7Ozs/+zs7P+zs7P/qKiow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t7e3/&#13;&#10;7Ozs/+zs7P/s7Oz/7Ozs/+zs7P/s7Oz/7Ozs/+zs7P/s7Oz/7Ozs/+zs7P/s7Oz/7Ozs/+zs7P/s&#13;&#10;7Oz/7Ozs/+zs7P/s7Oz/7Ozs/+zs7P/s7Oz/7Ozs/+zs7P/s7Oz/7Ozs/+zs7P/s7Oz/7Ozs/+zs&#13;&#10;7P/s7Oz/7Ozs/+zs7P/s7Oz/7Ozs/+zs7P/s7Oz/7Ozs/+zs7P/s7Oz/7Ozs/+zs7P/s7Oz/s7Oz&#13;&#10;/6ioqM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e3t/+zs7P/s7Oz/7Ozs/+zs7P/s7Oz/7Ozs/+zs7P/s7Oz/7Ozs/+zs7P/s7Oz/7Ozs&#13;&#10;/+zs7P/s7Oz/7Ozs/+zs7P/s7Oz/7Ozs/+zs7P/s7Oz/7Ozs/+zs7P/s7Oz/7Ozs/+zs7P/s7Oz/&#13;&#10;7Ozs/+zs7P/s7Oz/7Ozs/+zs7P/s7Oz/7Ozs/+zs7P/s7Oz/7Ozs/+zs7P/s7Oz/7Ozs/+zs7P/s&#13;&#10;7Oz/7Ozs/7Ozs/+oqKj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3t7f/s7Oz/7Ozs/+zs7P/s7Oz/7Ozs/+zs7P/s7Oz/7Ozs/+zs7P/s&#13;&#10;7Oz/7Ozs/+zs7P/s7Oz/7Ozs/+zs7P/s7Oz/7Ozs/+zs7P/s7Oz/7Ozs/+zs7P/s7Oz/7Ozs/+zs&#13;&#10;7P/s7Oz/7Ozs/+zs7P/s7Oz/7Ozs/+zs7P/s7Oz/7Ozs/+zs7P/s7Oz/7Ozs/+zs7P/s7Oz/7Ozs&#13;&#10;/+zs7P/s7Oz/7Ozs/+zs7P+zs7P/qKiow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v7+//7Ozs/+zs7P/s7Oz/7Ozs/+zs7P/s7Oz/7Ozs&#13;&#10;/+zs7P/s7Oz/7Ozs/+zs7P/s7Oz/7Ozs/+zs7P/s7Oz/7Ozs/+zs7P/s7Oz/7Ozs/+zs7P/s7Oz/&#13;&#10;7Ozs/+zs7P/s7Oz/7Ozs/+zs7P/s7Oz/7Ozs/+zs7P/s7Oz/7Ozs/+zs7P/s7Oz/7Ozs/+zs7P/s&#13;&#10;7Oz/7Ozs/+zs7P/s7Oz/7Ozs/+zs7P/s7Oz/s7Oz/6ioqM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e3t/+zs7P/s7Oz/7Ozs/+zs7P/s&#13;&#10;7Oz/7Ozs/+zs7P/s7Oz/7Ozs/+zs7P/s7Oz/7Ozs/+zs7P/s7Oz/7Ozs/+zs7P/s7Oz/7Ozs/+zs&#13;&#10;7P/s7Oz/7Ozs/+zs7P/s7Oz/7Ozs/+zs7P/s7Oz/7Ozs/+zs7P/s7Oz/7Ozs/+zs7P/s7Oz/7Ozs&#13;&#10;/+zs7P/s7Oz/7Ozs/+zs7P/s7Oz/7Ozs/+zs7P/s7Oz/7Ozs/7Ozs/+oqKj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7u7v/s7Oz/7Ozs&#13;&#10;/+zs7P/s7Oz/7Ozs/+zs7P/s7Oz/7Ozs/+zs7P/s7Oz/7Ozs/+zs7P/s7Oz/7Ozs/+zs7P/s7Oz/&#13;&#10;7Ozs/+zs7P/s7Oz/7Ozs/+zs7P/s7Oz/7Ozs/+zs7P/s7Oz/7Ozs/+zs7P/s7Oz/7Ozs/+zs7P/s&#13;&#10;7Oz/7Ozs/+zs7P/s7Oz/7Ozs/+zs7P/s7Oz/7Ozs/+zs7P/s7Oz/7Ozs/+zs7P+zs7P/qKiow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u&#13;&#10;7u7/7Ozs/+zs7P/s7Oz/7Ozs/+zs7P/s7Oz/7Ozs/+zs7P/s7Oz/7Ozs/+zs7P/s7Oz/7Ozs/+zs&#13;&#10;7P/s7Oz/7Ozs/+zs7P/s7Oz/7Ozs/+zs7P/s7Oz/7Ozs/+zs7P/s7Oz/7Ozs/+zs7P/s7Oz/7Ozs&#13;&#10;/+zs7P/s7Oz/7Ozs/+zs7P/s7Oz/7Ozs/+zs7P/s7Oz/7Ozs/+zs7P/s7Oz/7Ozs/+zs7P/s7Oz/&#13;&#10;s7Oz/6ioqM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u7u/+zs7P/s7Oz/7Ozs/+zs7P/s7Oz/7Ozs/+zs7P/s7Oz/7Ozs/+zs7P/s7Oz/&#13;&#10;7Ozs/+zs7P/s7Oz/7Ozs/+zs7P/s7Oz/7Ozs/+zs7P/s7Oz/7Ozs/+zs7P/s7Oz/7Ozs/+zs7P/s&#13;&#10;7Oz/7Ozs/+zs7P/s7Oz/7Ozs/+zs7P/s7Oz/7Ozs/+zs7P/s7Oz/7Ozs/+zs7P/s7Oz/7Ozs/+zs&#13;&#10;7P/s7Oz/7Ozs/7Ozs/+oqKj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7u7v/s7Oz/7Ozs/+zs7P/s7Oz/7Ozs/+zs7P/s7Oz/7Ozs/+zs&#13;&#10;7P/s7Oz/7Ozs/+zs7P/s7Oz/7Ozs/+zs7P/s7Oz/7Ozs/+zs7P/s7Oz/7Ozs/+zs7P/s7Oz/7Ozs&#13;&#10;/+zs7P/s7Oz/7Ozs/+zs7P/s7Oz/7Ozs/+zs7P/s7Oz/7Ozs/+zs7P/s7Oz/7Ozs/+zs7P/s7Oz/&#13;&#10;7Ozs/+zs7P/s7Oz/7Ozs/+zs7P+zs7P/qKiow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u7u7/7Ozs/+zs7P/s7Oz/7Ozs/+zs7P/s7Oz/&#13;&#10;7Ozs/+zs7P/s7Oz/7Ozs/+zs7P/s7Oz/7Ozs/+zs7P/s7Oz/7Ozs/+zs7P/s7Oz/7Ozs/+zs7P/s&#13;&#10;7Oz/7Ozs/+zs7P/s7Oz/7Ozs/+zs7P/s7Oz/7Ozs/+zs7P/s7Oz/7Ozs/+zs7P/s7Oz/7Ozs/+zs&#13;&#10;7P/s7Oz/7Ozs/+zs7P/s7Oz/7Ozs/+zs7P/s7Oz/s7Oz/6ioqM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e3t/+zs7P/s7Oz/7Ozs/+zs&#13;&#10;7P/s7Oz/7Ozs/+zs7P/s7Oz/7Ozs/+zs7P/s7Oz/7Ozs/+zs7P/s7Oz/7Ozs/+zs7P/s7Oz/7Ozs&#13;&#10;/+zs7P/s7Oz/7Ozs/+zs7P/s7Oz/7Ozs/+zs7P/s7Oz/7Ozs/+zs7P/s7Oz/7Ozs/+zs7P/s7Oz/&#13;&#10;7Ozs/+zs7P/s7Oz/7Ozs/+zs7P/s7Oz/7Ozs/+zs7P/s7Oz/7Ozs/7Ozs/+oqKj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3t7f/s7Oz/&#13;&#10;7Ozs/+zs7P/s7Oz/7Ozs/+zs7P/s7Oz/7Ozs/+zs7P/s7Oz/7Ozs/+zs7P/s7Oz/7Ozs/+zs7P/s&#13;&#10;7Oz/7Ozs/+zs7P/s7Oz/7Ozs/+zs7P/s7Oz/7Ozs/+zs7P/s7Oz/7Ozs/+zs7P/s7Oz/7Ozs/+zs&#13;&#10;7P/s7Oz/7Ozs/+zs7P/s7Oz/7Ozs/+zs7P/s7Oz/7Ozs/+zs7P/s7Oz/7Ozs/+zs7P+zs7P/qKio&#13;&#10;w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t7e3/7Ozs/+zs7P/s7Oz/7Ozs/+zs7P/s7Oz/7Ozs/+zs7P/s7Oz/7Ozs/+zs7P/s7Oz/7Ozs&#13;&#10;/+zs7P/s7Oz/7Ozs/+zs7P/s7Oz/7Ozs/+zs7P/s7Oz/7Ozs/+zs7P/s7Oz/7Ozs/+zs7P/s7Oz/&#13;&#10;7Ozs/+zs7P/s7Oz/7Ozs/+zs7P/s7Oz/7Ozs/+zs7P/s7Oz/7Ozs/+zs7P/s7Oz/7Ozs/+zs7P/s&#13;&#10;7Oz/s7Oz/6ioqM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e3t/+zs7P/s7Oz/7Ozs/+zs7P/s7Oz/7Ozs/+zs7P/s7Oz/7Ozs/+zs7P/s&#13;&#10;7Oz/7Ozs/+zs7P/s7Oz/7Ozs/+zs7P/s7Oz/7Ozs/+zs7P/s7Oz/7Ozs/+zs7P/s7Oz/7Ozs/+zs&#13;&#10;7P/s7Oz/7Ozs/+zs7P/s7Oz/7Ozs/+zs7P/s7Oz/7Ozs/+zs7P/s7Oz/7Ozs/+zs7P/s7Oz/7Ozs&#13;&#10;/+zs7P/s7Oz/7Ozs/7Ozs/+oqKj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7u7v/s7Oz/7Ozs/+zs7P/s7Oz/7Ozs/+zs7P/s7Oz/7Ozs&#13;&#10;/+zs7P/s7Oz/7Ozs/+zs7P/s7Oz/7Ozs/+zs7P/s7Oz/7Ozs/+zs7P/s7Oz/7Ozs/+zs7P/s7Oz/&#13;&#10;7Ozs/+zs7P/s7Oz/7Ozs/+zs7P/s7Oz/7Ozs/+zs7P/s7Oz/7Ozs/+zs7P/s7Oz/7Ozs/+zs7P/s&#13;&#10;7Oz/7Ozs/+zs7P/s7Oz/7Ozs/+zs7P+zs7P/qKiow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u7u7/7Ozs/+zs7P/s7Oz/7Ozs/+zs7P/s&#13;&#10;7Oz/7Ozs/+zs7P/s7Oz/7Ozs/+zs7P/s7Oz/7Ozs/+zs7P/s7Oz/7Ozs/+zs7P/s7Oz/7Ozs/+zs&#13;&#10;7P/s7Oz/7Ozs/+zs7P/s7Oz/7Ozs/+zs7P/s7Oz/7Ozs/+zs7P/s7Oz/7Ozs/+zs7P/s7Oz/7Ozs&#13;&#10;/+zs7P/s7Oz/7Ozs/+zs7P/s7Oz/7Ozs/+zs7P/s7Oz/s7Oz/6ampr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e3t/+3t7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3t7f/s&#13;&#10;7Oz/7Ozs/+zs7P/s7Oz/7Ozs/+zs7P/s7Oz/7Ozs/+zs7P/s7Oz/7Ozs/+zs7P/s7Oz/7Ozs/+zs&#13;&#10;7P/s7Oz/7Ozs/+zs7P/s7Oz/7Ozs/+zs7P/s7Oz/7Ozs/+zs7P/s7Oz/7Ozs/+zs7P/s7Oz/7Ozs&#13;&#10;/+zs7P/s7Oz/7Ozs/+zs7P/s7Oz/7Ozs/+zs7P/s7Oz/7Ozs/+zs7P/s7Oz/7Ozs/+zs7P+pqan/&#13;&#10;4eHh//Ly8v/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7u7v/t7e3/9fX1/+vr6//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e3t/+zs7P/s7Oz/7Ozs/+zs7P/s7Oz/7Ozs/+zs7P/s7Oz/7Ozs/+zs&#13;&#10;7P/s7Oz/7Ozs/+zs7P/s7Oz/7Ozs/+zs7P/s7Oz/7Ozs/+zs7P/s7Oz/7Ozs/+zs7P/s7Oz/7Ozs&#13;&#10;/+zs7P/s7Oz/7Ozs/+zs7P/s7Oz/7Ozs/+zs7P/s7Oz/7Ozs/+zs7P/s7Oz/7Ozs/+zs7P/s7Oz/&#13;&#10;7Ozs/+zs7P/s7Oz/7Ozs//Ly8v/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w8PD/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&#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t7e3/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v/+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7u&#13;&#10;7v/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u7u7/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e3t/+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7u7v/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w8PD/8vLy/+3t7f/s7Oz/7Ozs/+zs7P/s7Oz/7Ozs/+zs7P/s7Oz/7Ozs/+zs&#13;&#10;7P/s7Oz/7Ozs/+zs7P/s7Oz/7Ozs/+zs7P/s7Oz/7Ozs/+zs7P/s7Oz/7Ozs/+zs7P/s7Oz/7Ozs&#13;&#10;/+zs7P/s7Oz/7Ozs/+zs7P/s7Oz/7Ozs/+zs7P/u7u7/7u7u/+3t7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8PDw//Pz8//09PT/9PT0//Ly&#13;&#10;8v/u7u7/7Ozs/+zs7P/s7Oz/7Ozs/+zs7P/s7Oz/7Ozs/+zs7P/s7Oz/7Ozs/+zs7P/s7Oz/7Ozs&#13;&#10;/+zs7P/s7Oz/7Ozs/+zs7P/t7e3/xMTE/6+vr//m5ub/7e3t/+zs7P/s7Oz/7Ozs/+zs7P/s7Oz/&#13;&#10;7Ozs/+zs7P/s7Oz/7Ozs/+zs7P/s7Oz/7Ozs/+zs7P/s7Oz/7Ozs/+zs7P/s7Oz/7Ozs/+zs7P/s&#13;&#10;7Oz/7Ozs/+zs7P/s7Oz/7Ozs/+zs7P/s7Oz/7Ozs/+zs7P/s7Oz/5eXl/+Li4v/o6Oj/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r6+v/QEBA&#13;&#10;/yEhIf8uLi7/fX19/+np6f/t7e3/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6+vr/729vf+4uLj/0tLS/+7u7v/t7e3/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u7u/+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w8PD/8fHx/+/v7//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3t7f/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t7e3/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e3t/+zs7P/s7Oz/7Ozs/+zs7P/s7Oz/7Ozs/+zs7P/s7Oz/7Ozs/+zs7P/s7Oz/7Ozs/+zs7P/s&#13;&#10;7Oz/7Ozs/+zs7P/s7Oz/7Ozs/+zs7P/s7Oz/7Ozs/+zs7P/s7Oz/7Ozs/+zs7P/s7Oz/7Ozs/+zs&#13;&#10;7P/s7Oz/7Ozs/+zs7P/s7Oz/7Ozs/+zs7P/s7Oz/7Ozs/+zs7P/s7Oz/7Ozs/+zs7P/s7Oz/7Ozs&#13;&#10;/+zs7P/s7Oz/7Ozs/+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s7Oz/7Ozs/+zs7P/s7Oz/7Ozs/+zs7P/s7Oz/7Ozs/+zs7P/s7Oz/7Ozs&#13;&#10;/+zs7P/s7Oz/7Ozs/+zs7P/s7Oz/7Ozs/+zs7P/s7Oz/7Ozs/+zs7P/s7Oz/7Ozs/+zs7P/s7Oz/&#13;&#10;7Ozs/+zs7P/s7Oz/7Ozs/+zs7P/s7Oz/7Ozs/+zs7P/s7Oz/7Ozs/+zs7P/s7Oz/7Ozs/+zs7P/s&#13;&#10;7Oz/7Ozs/+zs7P/s7Oz/7Ozs/+zs7P/l5eX/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9/f3//u7u7/7Ozs/+zs7P/s7Oz/7Ozs/+zs7P/s7Oz/7Ozs/+zs7P/s&#13;&#10;7Oz/7Ozs/+zs7P/s7Oz/7Ozs/+zs7P/s7Oz/7Ozs/+zs7P/s7Oz/7Ozs/+zs7P/s7Oz/7Ozs/+zs&#13;&#10;7P/s7Oz/7Ozs/+zs7P/s7Oz/7Ozs/+zs7P/s7Oz/7Ozs/+zs7P/s7Oz/7Ozs/+zs7P/s7Oz/7Ozs&#13;&#10;/+zs7P/s7Oz/7Ozs/+zs7P/s7Oz/7Ozs/+zs7P/u7u7/zc3N/7y8vP+9vb3/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u7u//Q0ND/+/v7/+zs7P/s7Oz/7Ozs/+zs7P/s7Oz/7Ozs&#13;&#10;/+zs7P/s7Oz/7Ozs/+zs7P/s7Oz/7Ozs/+zs7P/t7e3/7+/v/+/v7//t7e3/7Ozs/+zs7P/s7Oz/&#13;&#10;7Ozs/+zs7P/s7Oz/7e3t/+/v7//v7+//7e3t/+zs7P/s7Oz/7Ozs/+zs7P/s7Oz/7Ozs/+zs7P/s&#13;&#10;7Oz/7Ozs/+zs7P/s7Oz/7Ozs/+zs7P/s7Oz/7Ozs/+zs7P/s7Oz/7u7u/87Ozv+9vb3/xcXF/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7Ozs/+zs7P/s7Oz/7Ozs/+zs7P/s7Oz/7Ozs/+zs7P/s7Oz/7Ozs/+zs7P/s7Oz/7Ozs/+zs&#13;&#10;7P/s7Oz/7Ozs/+zs7P/s7Oz/7Ozs/+zs7P/s7Oz/7Ozs/+zs7P/s7Oz/7Ozs/+zs7P/s7Oz/7Ozs&#13;&#10;/+zs7P/s7Oz/7Ozs/+zs7P/s7Oz/7Ozs/+zs7P/s7Oz/7Ozs/+zs7P/s7Oz/7Ozs/+zs7P/s7Oz/&#13;&#10;7Ozs/+zs7P/s7Oz/7Ozs/+vr6//r6+v/6+vr/+vr6//r6+v/7u7u//Ly8v/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Ly8v/x8fH/8fHx//Hx8f/x8fH/&#13;&#10;8fHx//Hx8f/x8fH/8fHx//Hx8f/x8fH/8fHx//Hx8f/x8fH/8fHx//Hx8f/x8fH/8fHx//Hx8f/x&#13;&#10;8fH/8vLy//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y8vL/8fHx//Hx8f/x8fH/8fHx//Hx8f/x8fH/8fHx//Hx8f/x8fH/&#13;&#10;8fHx//Hx8f/x8fH/8fHx//Hx8f/x8fH/8fHx//Hx8f/x8fH/8fHx//Ly8v/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1tbX/tra2/7a2tv+2trb/tra2/7a2tv+2&#13;&#10;trb/tra2/7a2tv+2trb/tra2/7a2tv+2trb/tra2/7a2tv+2trb/tra2/7a2tv+2trb/tra2/7a2&#13;&#10;tv+2trb/tra2/7a2tv+2trb/tra2/7a2tv+2trb/tra2/7a2tv+2trb/tra2/7a2tv+2trb/tra2&#13;&#10;/7a2tv+2trb/tra2/7a2tv+1tbX/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bW1/7a2tv+2trb/tra2/7a2tv+2trb/tra2&#13;&#10;/7a2tv+2trb/tra2/7a2tv+2trb/tra2/7a2tv+2trb/tra2/7a2tv+2trb/tra2/7a2tv+2trb/&#13;&#10;tbW1/7a2tv+2trb/tra2/7a2tv+2trb/tra2/7a2tv+2trb/tra2/7a2tv+2trb/tra2/7a2tv+2&#13;&#10;trb/tra2/7a2tv+2trb/tra2/7a2tv+1tbX/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bW1&#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t&#13;&#10;7e3/hISE/+vr6//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w8PD/&#13;&#10;xcXF/6CgoP/09PT/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T09P+bm5v/zc3N/+/v7//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n5+f/hYWF//Dw8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x&#13;&#10;8fH/ubm5/6mpqf/09PT/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e3t/4ODg//r6+v/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8PDw/8XFxf+fn5//9PT0/+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09PT/mpqa/83Nzf/v7+//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5+fn/4SEhP/w8PD/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8fHx/7i4uP+oqKj/9PT0/+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Z2dn/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3t7f/l5eX/3t7e/+3t7f/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e3t/93d3f/m5ub/7e3t/+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r6//Z2dn/7e3t/+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3t7f/j4+P/4ODg/+3t7f/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u7u/+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e3t/+7u7v/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u7u7/7e3t/+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u7u/+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e3t/+7u7v/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7u7v/s7Oz/7Ozs/+zs7P/s7Oz/7Ozs&#13;&#10;/+zs7P/u7u7/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u7u/+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3t7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t7e3/7Ozs/+zs7P/s7Oz/7Ozs/+zs&#13;&#10;7P/s7Oz/7Ozs/+zs7P/s7Oz/7Ozs/+zs7P/s7Oz/7Ozs/+zs7P/s7Oz/7Ozs/+zs7P/s7Oz/7Ozs&#13;&#10;/+zs7P/s7Oz/7Ozs/+zs7P/s7Oz/7Ozs/+zs7P/s7Oz/7Ozs/+zs7P/s7Oz/7Ozs/+zs7P/s7Oz/&#13;&#10;7Ozs/+zs7P/s7Oz/7Ozs/+zs7P/s7Oz/7Ozs/+zs7P/s7Oz/7Ozs/+zs7P/s7Oz/7Ozs/+zs7P/s&#13;&#10;7Oz/7Ozs/+zs7P/t7e3/7u7u/+3t7f/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t7e3/7e3t/+3t7f/t7e3/7e3t/+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3t7f/t7e3/7Ozs/+zs7P/s7Oz/7e3t/+7u7v/t7e3/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t7e3/7e3t/+zs7P/s7Oz/7e3t/+3t7f/t7e3/7e3t/+3t7f/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t&#13;&#10;7e3/7u7u/+3t7f/s7Oz/7Ozs/+zs7P/s7Oz/7u7u/+3t7f/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e3t/+7u7v/t7e3/7Ozs/+zs7P/s7Oz/7e3t/+3t7f/t7e3/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6Ojo/+Xl5f/l5eX/5eXl/+jo6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Dw8P/r6+v/6Ojo/+zs7P/s7Oz/7+/v/+rq6v/f39//5ubm//Dw8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w8PD/6enp/+jo6P/s7Oz/7Ozs/+jo6P/l5eX/5eXl/+Xl5f/p6en/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w8PD/4+Pj/97e3v/q6ur/7+/v/+zs7P/t7e3/7u7u/+Hh4f/i4uL/7+/v/+3t7f/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t7e3/7+/v/+Li4v/f39//7Ozs/+7u7v/s7Oz/6+vr/+bm5v/l5eX/5eXl/+bm5v/r6+v/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u7u/3V1df9JSUn/TU1N/0hISP+Dg4P/7u7u/+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v7//Jycn/XFxc/3Nzc//w8PD/7+/v/9XV1f9gYGD/MzMz/0hISP+4uLj/&#13;&#10;8PDw/+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w8PD/vb29/1RUVP+IiIj/7+/v/+fn5/9mZmb/SkpK/01NTf9ISEj/lJSU&#13;&#10;//Ly8v/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t7e3/nZ2d/z09Pf8wMDD/XV1d/9TU1P/w8PD/6enp/4ODg/83Nzf/Ojo6/5KS&#13;&#10;kv/t7e3/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t7e3/6+vr/5CQkP86Ojr/MTEx/2tra//d3d3/8/Pz/7a2tv9KSkr/TU1N/0xMTP9S&#13;&#10;UlL/1NTU/+/v7//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vr6/9AQED/fn5+/7Gxsf+pqan/v7+/&#13;&#10;/+3t7f/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Hx8f+4uLj/MTEx/ykpKf9PT0//8vLy/+/v7/9qamr/Pj4+/7W1&#13;&#10;tf9oaGj/PDw8/93d3f/u7u7/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x8fH/paWl/zAwMP8mJib/aWlp/+/v7//g4OD/MzMz/4+Pj/+w&#13;&#10;sLD/qKio/8bGxv/u7u7/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w8PD/ycnJ/yMjI/97e3v/qqqq/zMzM/9wcHD/+Pj4/6SkpP8mJib/&#13;&#10;nZ2d/5CQkP8oKCj/t7e3//Ly8v/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8vLy/7e3t/8gICD/ioqK/6Kiov8pKSn/iIiI//r6+v+RkZH/RUVF&#13;&#10;/62trf+srKz/qqqq/+Li4v/t7e3/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7u7v/e3t7/Ozs7/6enp/+6&#13;&#10;urr/zc3N//Ly8v/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x8fH/qamp/5KSkv+Ghob/TU1N//T09P/a2tr/&#13;&#10;NjY2/6Kiov/8/Pz/1dXV/y4uLv+xsbH/8fHx/+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8PDw/5eXl/+lpaX/b29v/2dnZ//x8fH/zs7O&#13;&#10;/zU1Nf+3t7f/uLi4/9PT0//z8/P/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v/8/Pz/+BgYH/5eXl//f39/9kZGT/X19f//T0&#13;&#10;9P9hYWH/Y2Nj//f39//w8PD/UFBQ/3l5ef/x8fH/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Dw8P/Dw8P/iIiI/+vr6//39/f/SkpK/3Z2dv/6&#13;&#10;+vr/fHx8/2VlZf/BwcH/vLy8/+fn5//w8PD/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v7+//z8/P&#13;&#10;/y4uLv8yMjL/QkJC/y0tLf+UlJT/8PDw/+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vr6//39/f/ioqK/0xM&#13;&#10;TP/19fX/0NDQ/zExMf/CwsL/8fHx/+np6f9AQED/mJiY//Pz8//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vr6/3Fxcf9m&#13;&#10;Zmb/8/Pz/7q6uv8kJCT/ODg4/z8/P/8wMDD/p6en//Hx8f/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u7u7/9PT0//T09P/CwsL/&#13;&#10;LS0t/52dnf/29vb/SUlJ/4qKiv/y8vL/9vb2/3Fxcf9hYWH/7e3t/+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v//T09P/09PT/r6+v&#13;&#10;/ykpKf+zs7P/+vr6/2hoaP8hISH/QkJC/zIyMv9TU1P/3d3d/+7u7v/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v/9XV1f9tbW3/q6ur/+Li4v+AgID/NjY2/97e3v/u7u7/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t7e3/&#13;&#10;8vLy/4mJif9MTEz/9fX1/8/Pz/8wMDD/wsLC//Hx8f/p6en/QUFB/5eXl//z8/P/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e3t&#13;&#10;//X19f9wcHD/ZmZm//Hx8f/Hx8f/ampq/7i4uP/g4OD/aWlp/0dHR//o6Oj/7e3t/+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Ly&#13;&#10;8v/Nzc3/OTk5/2ZmZv/q6ur/8PDw/0hISP+Li4v/8vLy//b29v9xcXH/YGBg/+3t7f/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z&#13;&#10;8/P/wMDA/y4uLv97e3v/7u7u//Pz8/+QkJD/fHx8/9ra2v/BwcH/MDAw/5eXl//09PT/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7u7v/Y2Nj/qKio/+jo6P/7+/v/vb29/y4uLv/R0dH/7+/v/+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Ly8v+JiYn/TExM//T09P/a2tr/NjY2/6SkpP/7+/v/19fX/y8vL/+wsLD/8vLy&#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19fX/cHBw/2ZmZv/x8fH/z8/P/6urq//v7+///Pz8/6SkpP84ODj/3t7e/+7u&#13;&#10;7v/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Dw8P/V1dX/RERE/19fX//p6en/8/Pz//Dw8P9fX1//ZmZm//j4+P/x8fH/UlJS/3d3d//w&#13;&#10;8PD/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x8fH/ysrK/zo6Ov9ycnL/8fHx//Pz8//s7Oz/sbGx/8nJyf/4+Pj/8PDw/01NTf+AgID/&#13;&#10;9fX1/+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&#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w8PD/ycnJ/yYmJv91dXX/w8PD/1paWv9ISEj/5+fn/+3t&#13;&#10;7f/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y8vL/h4eH/0lJSf/y8vL/7+/v/2VlZf9DQ0P/v7+//29vb/84&#13;&#10;ODj/29vb/+7u7v/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9fX1/21tbf9jY2P/8/Pz/7Ozs/8hISH/h4eH/7+/v/9JSUn/&#13;&#10;XV1d/+7u7v/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7u7v/d3d3/S0tL/y8vL/+hoaH/srKy/729vf/w8PD/oaGh/ycnJ/+np6f/mZmZ&#13;&#10;/ycnJ/+0tLT/8vLy/+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v7+//1NTU/z4+Pv83Nzf/qqqq/7CwsP/BwcH/8/Pz/2FhYf83Nzf/t7e3/5iY&#13;&#10;mP8nJyf/ra2t//Ly8v/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v7/+cnJz/Ozs7/zQ0NP9JSUn/&#13;&#10;wMDA//Dw8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8fHx/52dnf9mZmb/8fHx/+/v7//S0tL/V1dX&#13;&#10;/zMzM/9AQED/sLCw//Dw8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Pz8/+Hh4f/fX19/+/v7//r6+v/jIyM/zc3&#13;&#10;N/81NTX/VFRU/87Ozv/v7+//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w8PD/wcHB/z4+Pv9DQ0P/QEBA/zo6Ov9kZGT/5+fn/+np6f96&#13;&#10;enr/MzMz/zY2Nv+IiIj/6+vr/+3t7f/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8vLy/7Gxsf89PT3/QkJC/0BAQP85OTn/b29v//X19f/Q0ND/&#13;&#10;V1dX/zQ0NP83Nzf/hYWF/+vr6//t7e3/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8PDw/+Li&#13;&#10;4v/Z2dn/6enp//Dw8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v/+vr6//b29v/5ubm//Dw8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e3t//Dw8P/g4OD/29vb/+vr6//v7+//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t7e3/7+/v/97e3v/h4eH/8PDw/+3t7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v/+vr6//b29v/4ODg//Dw8P/t7e3/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t7e3/7u7u/+3t7f/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u7u/+3t7f/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u7u/+7u7v/t7e3/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u7u7/7e3t/+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u7u/+7u7v/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u7u&#13;&#10;/+7u7v/s7Oz/7Ozs/+zs7P/s7Oz/7e3t/+7u7v/t7e3/7Ozs/+zs7P/t7e3/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e3t/+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7u7v/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u7u7/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e3t/+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3t7f/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u7u//Dw8P/w8PD/7u7u/+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t7e3/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8fHx/+Pj4//Pz8//0NDQ/+bm5v/x8fH/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u7u&#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8PDw/66urv9JSUn/LCws/y0tLf9OTk7/vb29//Dw8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7u7v/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u7u/9/f3/8/Pz//HBwc/2hoaP9fX1//Hh4e/1pa&#13;&#10;Wv/q6ur/7e3t/+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t7e3/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v7//Y2Nj/MTEx/yEhIf94eHj/&#13;&#10;rq6u/6mpqf/Gxsb/6urq/+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u7u/+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t7e3/7Ozs/4CA&#13;&#10;gP8oKCj/GRkZ/yAgIP86Ojr/lZWV/+3t7f/t7e3/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7u7v/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e3t/+np6f/W1tb/rq6u/5WVlf9bW1v/Hx8f/zQ0NP/X19f/7+/v/+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Dw8P/MzMz/MDAw/zg4OP+Xl5f/e3t7/x4eHv87Ozv/2tra/+/v7//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u7u7/&#13;&#10;29vb/+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t7e3/6urq/3x8fP8nJyf/GRkZ/xsbG/80NDT/oKCg//Dw8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8LCwv/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3t7f/t7e3/zs7O/7W1tf+5ubn/19fX&#13;&#10;//Dw8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v/9fX1/+8vL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e3t//Dw8P/x&#13;&#10;8fH/8fHx/+/v7//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">
                <v:group id="组合 26" o:spid="_x0000_s1061" style="position:absolute;width:51047;height:17754" coordsize="51052,177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shape id="图片 21" o:spid="_x0000_s1062" type="#_x0000_t75" style="position:absolute;width:23666;height:177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">
                    <v:imagedata r:id="rId34" o:title=""/>
                  </v:shape>
                  <v:shape id="图片 25" o:spid="_x0000_s1063" type="#_x0000_t75" style="position:absolute;left:23677;width:27375;height:177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">
                    <v:imagedata r:id="rId35" o:title="" croptop="6833f"/>
                  </v:shape>
                </v:group>
                <v:shape id="文本框 32" o:spid="_x0000_s1064" type="#_x0000_t202" style="position:absolute;left:1818;top:1262;width:3658;height:31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685730DC" w14:textId="77777777" w:rsidR="00B51E7B" w:rsidRPr="003406A6" w:rsidRDefault="00B51E7B" w:rsidP="00B51E7B">
                        <w:pPr>
                          <w:rPr>
                            <w:rFonts w:ascii="Calibri" w:hAnsi="Calibri" w:cs="Calibri"/>
                          </w:rPr>
                        </w:pPr>
                        <w:r>
                          <w:rPr>
                            <w:rFonts w:ascii="Calibri" w:hAnsi="Calibri" w:cs="Calibri" w:hint="cs"/>
                          </w:rPr>
                          <w:t>a</w:t>
                        </w:r>
                      </w:p>
                    </w:txbxContent>
                  </v:textbox>
                </v:shape>
                <v:shape id="文本框 33" o:spid="_x0000_s1065" type="#_x0000_t202" style="position:absolute;left:24956;top:404;width:3658;height:31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63D91A94" w14:textId="77777777" w:rsidR="00B51E7B" w:rsidRPr="003406A6" w:rsidRDefault="00B51E7B" w:rsidP="00B51E7B">
                        <w:pPr>
                          <w:rPr>
                            <w:rFonts w:ascii="Calibri" w:hAnsi="Calibri" w:cs="Calibri"/>
                          </w:rPr>
                        </w:pPr>
                        <w:r>
                          <w:rPr>
                            <w:rFonts w:ascii="Calibri" w:hAnsi="Calibri" w:cs="Calibri"/>
                          </w:rPr>
                          <w:t>b</w:t>
                        </w:r>
                      </w:p>
                    </w:txbxContent>
                  </v:textbox>
                </v:shape>
                <w10:wrap type="square" anchorx="margin"/>
              </v:group>
            </w:pict>
          </mc:Fallback>
        </mc:AlternateContent>
      </w:r>
      <w:r w:rsidRPr="00684B09">
        <w:rPr>
          <w:rFonts w:ascii="Calibri" w:hAnsi="Calibri" w:cs="Calibri"/>
          <w:noProof/>
          <w:color w:val="000000" w:themeColor="text1"/>
          <w:sz w:val="21"/>
          <w:szCs w:val="21"/>
        </w:rPr>
        <mc:AlternateContent>
          <mc:Choice Requires="wps">
            <w:drawing>
              <wp:anchor distT="0" distB="0" distL="114300" distR="114300" simplePos="0" relativeHeight="251661312" behindDoc="0" locked="0" layoutInCell="1" allowOverlap="1" wp14:anchorId="1218B958" wp14:editId="448740BB">
                <wp:simplePos x="0" y="0"/>
                <wp:positionH relativeFrom="margin">
                  <wp:posOffset>241300</wp:posOffset>
                </wp:positionH>
                <wp:positionV relativeFrom="paragraph">
                  <wp:posOffset>2342947</wp:posOffset>
                </wp:positionV>
                <wp:extent cx="5559425" cy="702945"/>
                <wp:effectExtent l="0" t="0" r="0" b="0"/>
                <wp:wrapSquare wrapText="bothSides"/>
                <wp:docPr id="24" name="文本框 24"/>
                <wp:cNvGraphicFramePr/>
                <a:graphic xmlns:a="http://schemas.openxmlformats.org/drawingml/2006/main">
                  <a:graphicData uri="http://schemas.microsoft.com/office/word/2010/wordprocessingShape">
                    <wps:wsp>
                      <wps:cNvSpPr txBox="1"/>
                      <wps:spPr>
                        <a:xfrm>
                          <a:off x="0" y="0"/>
                          <a:ext cx="5559425" cy="702945"/>
                        </a:xfrm>
                        <a:prstGeom prst="rect">
                          <a:avLst/>
                        </a:prstGeom>
                        <a:noFill/>
                        <a:ln w="6350">
                          <a:noFill/>
                        </a:ln>
                      </wps:spPr>
                      <wps:txbx>
                        <w:txbxContent>
                          <w:p w14:paraId="05ADBAE3" w14:textId="77777777" w:rsidR="00B51E7B" w:rsidRPr="005A4D28" w:rsidRDefault="00B51E7B" w:rsidP="005A4D28">
                            <w:pPr>
                              <w:spacing w:line="276" w:lineRule="auto"/>
                              <w:jc w:val="both"/>
                              <w:rPr>
                                <w:rFonts w:ascii="Calibri" w:hAnsi="Calibri" w:cs="Calibri"/>
                                <w:sz w:val="21"/>
                                <w:szCs w:val="21"/>
                              </w:rPr>
                            </w:pPr>
                            <w:r w:rsidRPr="005A4D28">
                              <w:rPr>
                                <w:rFonts w:ascii="Calibri" w:hAnsi="Calibri" w:cs="Calibri"/>
                                <w:b/>
                                <w:sz w:val="21"/>
                                <w:szCs w:val="21"/>
                              </w:rPr>
                              <w:t>Fig.</w:t>
                            </w:r>
                            <w:r w:rsidR="005A4D28">
                              <w:rPr>
                                <w:rFonts w:ascii="Calibri" w:hAnsi="Calibri" w:cs="Calibri"/>
                                <w:b/>
                                <w:sz w:val="21"/>
                                <w:szCs w:val="21"/>
                              </w:rPr>
                              <w:t xml:space="preserve"> </w:t>
                            </w:r>
                            <w:r w:rsidR="00B83F79" w:rsidRPr="005A4D28">
                              <w:rPr>
                                <w:rFonts w:ascii="Calibri" w:hAnsi="Calibri" w:cs="Calibri"/>
                                <w:b/>
                                <w:sz w:val="21"/>
                                <w:szCs w:val="21"/>
                              </w:rPr>
                              <w:t xml:space="preserve">8 </w:t>
                            </w:r>
                            <w:r w:rsidRPr="005A4D28">
                              <w:rPr>
                                <w:rFonts w:ascii="Calibri" w:hAnsi="Calibri" w:cs="Calibri"/>
                                <w:b/>
                                <w:sz w:val="21"/>
                                <w:szCs w:val="21"/>
                              </w:rPr>
                              <w:t>Blood flow velocity and lactic acid retention.</w:t>
                            </w:r>
                            <w:r w:rsidRPr="005A4D28">
                              <w:rPr>
                                <w:rFonts w:ascii="Calibri" w:hAnsi="Calibri" w:cs="Calibri"/>
                                <w:sz w:val="21"/>
                                <w:szCs w:val="21"/>
                              </w:rPr>
                              <w:t xml:space="preserve"> </w:t>
                            </w:r>
                            <w:r w:rsidRPr="005A4D28">
                              <w:rPr>
                                <w:rFonts w:ascii="Calibri" w:hAnsi="Calibri" w:cs="Calibri"/>
                                <w:b/>
                                <w:sz w:val="21"/>
                                <w:szCs w:val="21"/>
                              </w:rPr>
                              <w:t>a</w:t>
                            </w:r>
                            <w:r w:rsidRPr="005A4D28">
                              <w:rPr>
                                <w:rFonts w:ascii="Calibri" w:hAnsi="Calibri" w:cs="Calibri"/>
                                <w:sz w:val="21"/>
                                <w:szCs w:val="21"/>
                              </w:rPr>
                              <w:t xml:space="preserve">. Inverse-proportional relationship between blood velocity and lactic acid in muscle cells. </w:t>
                            </w:r>
                            <w:r w:rsidRPr="005A4D28">
                              <w:rPr>
                                <w:rFonts w:ascii="Calibri" w:hAnsi="Calibri" w:cs="Calibri"/>
                                <w:b/>
                                <w:sz w:val="21"/>
                                <w:szCs w:val="21"/>
                              </w:rPr>
                              <w:t>b</w:t>
                            </w:r>
                            <w:r w:rsidRPr="005A4D28">
                              <w:rPr>
                                <w:rFonts w:ascii="Calibri" w:hAnsi="Calibri" w:cs="Calibri"/>
                                <w:sz w:val="21"/>
                                <w:szCs w:val="21"/>
                              </w:rPr>
                              <w:t>. Parameter scan results shown in time course. Each curve represented lactic acid dynamics at different levels of blood flow velo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8B958" id="文本框 24" o:spid="_x0000_s1066" type="#_x0000_t202" style="position:absolute;left:0;text-align:left;margin-left:19pt;margin-top:184.5pt;width:437.75pt;height:55.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" filled="f" stroked="f" strokeweight=".5pt">
                <v:textbox>
                  <w:txbxContent>
                    <w:p w14:paraId="05ADBAE3" w14:textId="77777777" w:rsidR="00B51E7B" w:rsidRPr="005A4D28" w:rsidRDefault="00B51E7B" w:rsidP="005A4D28">
                      <w:pPr>
                        <w:spacing w:line="276" w:lineRule="auto"/>
                        <w:jc w:val="both"/>
                        <w:rPr>
                          <w:rFonts w:ascii="Calibri" w:hAnsi="Calibri" w:cs="Calibri"/>
                          <w:sz w:val="21"/>
                          <w:szCs w:val="21"/>
                        </w:rPr>
                      </w:pPr>
                      <w:r w:rsidRPr="005A4D28">
                        <w:rPr>
                          <w:rFonts w:ascii="Calibri" w:hAnsi="Calibri" w:cs="Calibri"/>
                          <w:b/>
                          <w:sz w:val="21"/>
                          <w:szCs w:val="21"/>
                        </w:rPr>
                        <w:t>Fig.</w:t>
                      </w:r>
                      <w:r w:rsidR="005A4D28">
                        <w:rPr>
                          <w:rFonts w:ascii="Calibri" w:hAnsi="Calibri" w:cs="Calibri"/>
                          <w:b/>
                          <w:sz w:val="21"/>
                          <w:szCs w:val="21"/>
                        </w:rPr>
                        <w:t xml:space="preserve"> </w:t>
                      </w:r>
                      <w:r w:rsidR="00B83F79" w:rsidRPr="005A4D28">
                        <w:rPr>
                          <w:rFonts w:ascii="Calibri" w:hAnsi="Calibri" w:cs="Calibri"/>
                          <w:b/>
                          <w:sz w:val="21"/>
                          <w:szCs w:val="21"/>
                        </w:rPr>
                        <w:t xml:space="preserve">8 </w:t>
                      </w:r>
                      <w:r w:rsidRPr="005A4D28">
                        <w:rPr>
                          <w:rFonts w:ascii="Calibri" w:hAnsi="Calibri" w:cs="Calibri"/>
                          <w:b/>
                          <w:sz w:val="21"/>
                          <w:szCs w:val="21"/>
                        </w:rPr>
                        <w:t>Blood flow velocity and lactic acid retention.</w:t>
                      </w:r>
                      <w:r w:rsidRPr="005A4D28">
                        <w:rPr>
                          <w:rFonts w:ascii="Calibri" w:hAnsi="Calibri" w:cs="Calibri"/>
                          <w:sz w:val="21"/>
                          <w:szCs w:val="21"/>
                        </w:rPr>
                        <w:t xml:space="preserve"> </w:t>
                      </w:r>
                      <w:r w:rsidRPr="005A4D28">
                        <w:rPr>
                          <w:rFonts w:ascii="Calibri" w:hAnsi="Calibri" w:cs="Calibri"/>
                          <w:b/>
                          <w:sz w:val="21"/>
                          <w:szCs w:val="21"/>
                        </w:rPr>
                        <w:t>a</w:t>
                      </w:r>
                      <w:r w:rsidRPr="005A4D28">
                        <w:rPr>
                          <w:rFonts w:ascii="Calibri" w:hAnsi="Calibri" w:cs="Calibri"/>
                          <w:sz w:val="21"/>
                          <w:szCs w:val="21"/>
                        </w:rPr>
                        <w:t xml:space="preserve">. Inverse-proportional relationship between blood velocity and lactic acid in muscle cells. </w:t>
                      </w:r>
                      <w:r w:rsidRPr="005A4D28">
                        <w:rPr>
                          <w:rFonts w:ascii="Calibri" w:hAnsi="Calibri" w:cs="Calibri"/>
                          <w:b/>
                          <w:sz w:val="21"/>
                          <w:szCs w:val="21"/>
                        </w:rPr>
                        <w:t>b</w:t>
                      </w:r>
                      <w:r w:rsidRPr="005A4D28">
                        <w:rPr>
                          <w:rFonts w:ascii="Calibri" w:hAnsi="Calibri" w:cs="Calibri"/>
                          <w:sz w:val="21"/>
                          <w:szCs w:val="21"/>
                        </w:rPr>
                        <w:t>. Parameter scan results shown in time course. Each curve represented lactic acid dynamics at different levels of blood flow velocity.</w:t>
                      </w:r>
                    </w:p>
                  </w:txbxContent>
                </v:textbox>
                <w10:wrap type="square" anchorx="margin"/>
              </v:shape>
            </w:pict>
          </mc:Fallback>
        </mc:AlternateContent>
      </w:r>
      <w:r w:rsidR="002F3E3E" w:rsidRPr="00684B09">
        <w:rPr>
          <w:rFonts w:ascii="Calibri" w:hAnsi="Calibri" w:cs="Calibri"/>
          <w:b/>
          <w:color w:val="000000" w:themeColor="text1"/>
          <w:sz w:val="21"/>
          <w:szCs w:val="21"/>
        </w:rPr>
        <w:t>Events simulation: exercising process</w:t>
      </w:r>
    </w:p>
    <w:p w14:paraId="3F07C03B" w14:textId="3D7274DA" w:rsidR="00B51E7B" w:rsidRPr="00684B09" w:rsidRDefault="00B51E7B" w:rsidP="005B0682">
      <w:pPr>
        <w:spacing w:line="276" w:lineRule="auto"/>
        <w:jc w:val="both"/>
        <w:rPr>
          <w:rFonts w:ascii="Calibri" w:hAnsi="Calibri" w:cs="Calibri"/>
          <w:color w:val="000000" w:themeColor="text1"/>
          <w:sz w:val="21"/>
          <w:szCs w:val="21"/>
        </w:rPr>
      </w:pPr>
      <w:r w:rsidRPr="00684B09">
        <w:rPr>
          <w:rFonts w:ascii="Calibri" w:hAnsi="Calibri" w:cs="Calibri"/>
          <w:color w:val="000000" w:themeColor="text1"/>
          <w:sz w:val="21"/>
          <w:szCs w:val="21"/>
        </w:rPr>
        <w:t xml:space="preserve">The whole process of rest-exercising-rest was simulated by setting events in the model. Reaction 5 had been changed to produce glucose instead of </w:t>
      </w:r>
      <w:proofErr w:type="spellStart"/>
      <w:r w:rsidRPr="00684B09">
        <w:rPr>
          <w:rFonts w:ascii="Calibri" w:hAnsi="Calibri" w:cs="Calibri"/>
          <w:color w:val="000000" w:themeColor="text1"/>
          <w:sz w:val="21"/>
          <w:szCs w:val="21"/>
        </w:rPr>
        <w:t>r_glucose</w:t>
      </w:r>
      <w:proofErr w:type="spellEnd"/>
      <w:r w:rsidRPr="00684B09">
        <w:rPr>
          <w:rFonts w:ascii="Calibri" w:hAnsi="Calibri" w:cs="Calibri"/>
          <w:color w:val="000000" w:themeColor="text1"/>
          <w:sz w:val="21"/>
          <w:szCs w:val="21"/>
        </w:rPr>
        <w:t xml:space="preserve"> to run the Cori cycle continuously. Initial values of glucose, oxygen, k</w:t>
      </w:r>
      <w:r w:rsidRPr="00684B09">
        <w:rPr>
          <w:rFonts w:ascii="Calibri" w:hAnsi="Calibri" w:cs="Calibri"/>
          <w:color w:val="000000" w:themeColor="text1"/>
          <w:sz w:val="21"/>
          <w:szCs w:val="21"/>
          <w:vertAlign w:val="subscript"/>
        </w:rPr>
        <w:t>2</w:t>
      </w:r>
      <w:r w:rsidRPr="00684B09">
        <w:rPr>
          <w:rFonts w:ascii="Calibri" w:hAnsi="Calibri" w:cs="Calibri"/>
          <w:color w:val="000000" w:themeColor="text1"/>
          <w:sz w:val="21"/>
          <w:szCs w:val="21"/>
        </w:rPr>
        <w:t xml:space="preserve"> and k</w:t>
      </w:r>
      <w:r w:rsidRPr="00684B09">
        <w:rPr>
          <w:rFonts w:ascii="Calibri" w:hAnsi="Calibri" w:cs="Calibri"/>
          <w:color w:val="000000" w:themeColor="text1"/>
          <w:sz w:val="21"/>
          <w:szCs w:val="21"/>
          <w:vertAlign w:val="subscript"/>
        </w:rPr>
        <w:t>5</w:t>
      </w:r>
      <w:r w:rsidRPr="00684B09">
        <w:rPr>
          <w:rFonts w:ascii="Calibri" w:hAnsi="Calibri" w:cs="Calibri"/>
          <w:color w:val="000000" w:themeColor="text1"/>
          <w:sz w:val="21"/>
          <w:szCs w:val="21"/>
        </w:rPr>
        <w:t xml:space="preserve"> were set to 4, 24, 0.1 and 0.1 respectively. At t=3, k</w:t>
      </w:r>
      <w:r w:rsidRPr="00684B09">
        <w:rPr>
          <w:rFonts w:ascii="Calibri" w:hAnsi="Calibri" w:cs="Calibri"/>
          <w:color w:val="000000" w:themeColor="text1"/>
          <w:sz w:val="21"/>
          <w:szCs w:val="21"/>
          <w:vertAlign w:val="subscript"/>
        </w:rPr>
        <w:t>f1</w:t>
      </w:r>
      <w:r w:rsidRPr="00684B09">
        <w:rPr>
          <w:rFonts w:ascii="Calibri" w:hAnsi="Calibri" w:cs="Calibri"/>
          <w:color w:val="000000" w:themeColor="text1"/>
          <w:sz w:val="21"/>
          <w:szCs w:val="21"/>
        </w:rPr>
        <w:t xml:space="preserve"> and k</w:t>
      </w:r>
      <w:r w:rsidRPr="00684B09">
        <w:rPr>
          <w:rFonts w:ascii="Calibri" w:hAnsi="Calibri" w:cs="Calibri"/>
          <w:color w:val="000000" w:themeColor="text1"/>
          <w:sz w:val="21"/>
          <w:szCs w:val="21"/>
          <w:vertAlign w:val="subscript"/>
        </w:rPr>
        <w:t>6</w:t>
      </w:r>
      <w:r w:rsidRPr="00684B09">
        <w:rPr>
          <w:rFonts w:ascii="Calibri" w:hAnsi="Calibri" w:cs="Calibri"/>
          <w:color w:val="000000" w:themeColor="text1"/>
          <w:sz w:val="21"/>
          <w:szCs w:val="21"/>
        </w:rPr>
        <w:t xml:space="preserve"> were changed to 10 and 0 respectively; k</w:t>
      </w:r>
      <w:r w:rsidRPr="00684B09">
        <w:rPr>
          <w:rFonts w:ascii="Calibri" w:hAnsi="Calibri" w:cs="Calibri"/>
          <w:color w:val="000000" w:themeColor="text1"/>
          <w:sz w:val="21"/>
          <w:szCs w:val="21"/>
          <w:vertAlign w:val="subscript"/>
        </w:rPr>
        <w:t>2</w:t>
      </w:r>
      <w:r w:rsidRPr="00684B09">
        <w:rPr>
          <w:rFonts w:ascii="Calibri" w:hAnsi="Calibri" w:cs="Calibri"/>
          <w:color w:val="000000" w:themeColor="text1"/>
          <w:sz w:val="21"/>
          <w:szCs w:val="21"/>
        </w:rPr>
        <w:t xml:space="preserve"> and k</w:t>
      </w:r>
      <w:r w:rsidRPr="00684B09">
        <w:rPr>
          <w:rFonts w:ascii="Calibri" w:hAnsi="Calibri" w:cs="Calibri"/>
          <w:color w:val="000000" w:themeColor="text1"/>
          <w:sz w:val="21"/>
          <w:szCs w:val="21"/>
          <w:vertAlign w:val="subscript"/>
        </w:rPr>
        <w:t>5</w:t>
      </w:r>
      <w:r w:rsidRPr="00684B09">
        <w:rPr>
          <w:rFonts w:ascii="Calibri" w:hAnsi="Calibri" w:cs="Calibri"/>
          <w:color w:val="000000" w:themeColor="text1"/>
          <w:sz w:val="21"/>
          <w:szCs w:val="21"/>
        </w:rPr>
        <w:t xml:space="preserve"> were both set to 1. At t=15, k</w:t>
      </w:r>
      <w:r w:rsidRPr="00684B09">
        <w:rPr>
          <w:rFonts w:ascii="Calibri" w:hAnsi="Calibri" w:cs="Calibri"/>
          <w:color w:val="000000" w:themeColor="text1"/>
          <w:sz w:val="21"/>
          <w:szCs w:val="21"/>
          <w:vertAlign w:val="subscript"/>
        </w:rPr>
        <w:t>f1</w:t>
      </w:r>
      <w:r w:rsidRPr="00684B09">
        <w:rPr>
          <w:rFonts w:ascii="Calibri" w:hAnsi="Calibri" w:cs="Calibri"/>
          <w:color w:val="000000" w:themeColor="text1"/>
          <w:sz w:val="21"/>
          <w:szCs w:val="21"/>
        </w:rPr>
        <w:t>, k</w:t>
      </w:r>
      <w:r w:rsidRPr="00684B09">
        <w:rPr>
          <w:rFonts w:ascii="Calibri" w:hAnsi="Calibri" w:cs="Calibri"/>
          <w:color w:val="000000" w:themeColor="text1"/>
          <w:sz w:val="21"/>
          <w:szCs w:val="21"/>
          <w:vertAlign w:val="subscript"/>
        </w:rPr>
        <w:t>6</w:t>
      </w:r>
      <w:r w:rsidRPr="00684B09">
        <w:rPr>
          <w:rFonts w:ascii="Calibri" w:hAnsi="Calibri" w:cs="Calibri"/>
          <w:color w:val="000000" w:themeColor="text1"/>
          <w:sz w:val="21"/>
          <w:szCs w:val="21"/>
        </w:rPr>
        <w:t>, k</w:t>
      </w:r>
      <w:r w:rsidRPr="00684B09">
        <w:rPr>
          <w:rFonts w:ascii="Calibri" w:hAnsi="Calibri" w:cs="Calibri"/>
          <w:color w:val="000000" w:themeColor="text1"/>
          <w:sz w:val="21"/>
          <w:szCs w:val="21"/>
          <w:vertAlign w:val="subscript"/>
        </w:rPr>
        <w:t>2</w:t>
      </w:r>
      <w:r w:rsidRPr="00684B09">
        <w:rPr>
          <w:rFonts w:ascii="Calibri" w:hAnsi="Calibri" w:cs="Calibri"/>
          <w:color w:val="000000" w:themeColor="text1"/>
          <w:sz w:val="21"/>
          <w:szCs w:val="21"/>
        </w:rPr>
        <w:t xml:space="preserve"> and k</w:t>
      </w:r>
      <w:r w:rsidRPr="00684B09">
        <w:rPr>
          <w:rFonts w:ascii="Calibri" w:hAnsi="Calibri" w:cs="Calibri"/>
          <w:color w:val="000000" w:themeColor="text1"/>
          <w:sz w:val="21"/>
          <w:szCs w:val="21"/>
          <w:vertAlign w:val="subscript"/>
        </w:rPr>
        <w:t>5</w:t>
      </w:r>
      <w:r w:rsidRPr="00684B09">
        <w:rPr>
          <w:rFonts w:ascii="Calibri" w:hAnsi="Calibri" w:cs="Calibri"/>
          <w:color w:val="000000" w:themeColor="text1"/>
          <w:sz w:val="21"/>
          <w:szCs w:val="21"/>
        </w:rPr>
        <w:t xml:space="preserve"> returned to 0.1, 1, 0.1 and 0.1 to mimic the rest condition.</w:t>
      </w:r>
    </w:p>
    <w:p w14:paraId="4D233F85" w14:textId="5BAF725E" w:rsidR="006E6AB0" w:rsidRPr="006E6AB0" w:rsidRDefault="00B51E7B" w:rsidP="006E6AB0">
      <w:pPr>
        <w:spacing w:line="276" w:lineRule="auto"/>
        <w:ind w:firstLine="480"/>
        <w:jc w:val="both"/>
        <w:rPr>
          <w:rFonts w:ascii="Calibri" w:hAnsi="Calibri" w:cs="Calibri"/>
          <w:color w:val="000000" w:themeColor="text1"/>
          <w:sz w:val="21"/>
          <w:szCs w:val="21"/>
        </w:rPr>
      </w:pPr>
      <w:r w:rsidRPr="00684B09">
        <w:rPr>
          <w:rFonts w:ascii="Calibri" w:hAnsi="Calibri" w:cs="Calibri"/>
          <w:color w:val="000000" w:themeColor="text1"/>
          <w:sz w:val="21"/>
          <w:szCs w:val="21"/>
        </w:rPr>
        <w:t>Retention of lactic acid and much less ATP production during exercising were found in the absence of the Cori cycle (</w:t>
      </w:r>
      <w:r w:rsidRPr="00684B09">
        <w:rPr>
          <w:rFonts w:ascii="Calibri" w:hAnsi="Calibri" w:cs="Calibri"/>
          <w:b/>
          <w:color w:val="000000" w:themeColor="text1"/>
          <w:sz w:val="21"/>
          <w:szCs w:val="21"/>
        </w:rPr>
        <w:t>Fig.</w:t>
      </w:r>
      <w:r w:rsidR="005A4D28" w:rsidRPr="00684B09">
        <w:rPr>
          <w:rFonts w:ascii="Calibri" w:hAnsi="Calibri" w:cs="Calibri"/>
          <w:b/>
          <w:color w:val="000000" w:themeColor="text1"/>
          <w:sz w:val="21"/>
          <w:szCs w:val="21"/>
        </w:rPr>
        <w:t xml:space="preserve"> </w:t>
      </w:r>
      <w:r w:rsidR="00825A5E" w:rsidRPr="00684B09">
        <w:rPr>
          <w:rFonts w:ascii="Calibri" w:hAnsi="Calibri" w:cs="Calibri"/>
          <w:b/>
          <w:color w:val="000000" w:themeColor="text1"/>
          <w:sz w:val="21"/>
          <w:szCs w:val="21"/>
        </w:rPr>
        <w:t xml:space="preserve">9 </w:t>
      </w:r>
      <w:r w:rsidRPr="00684B09">
        <w:rPr>
          <w:rFonts w:ascii="Calibri" w:hAnsi="Calibri" w:cs="Calibri"/>
          <w:b/>
          <w:color w:val="000000" w:themeColor="text1"/>
          <w:sz w:val="21"/>
          <w:szCs w:val="21"/>
        </w:rPr>
        <w:t>b &amp; c</w:t>
      </w:r>
      <w:r w:rsidRPr="00684B09">
        <w:rPr>
          <w:rFonts w:ascii="Calibri" w:hAnsi="Calibri" w:cs="Calibri"/>
          <w:color w:val="000000" w:themeColor="text1"/>
          <w:sz w:val="21"/>
          <w:szCs w:val="21"/>
        </w:rPr>
        <w:t xml:space="preserve">). Cori cycle slightly reduced the speed of glucose consumption in this model as shown in </w:t>
      </w:r>
      <w:r w:rsidRPr="00684B09">
        <w:rPr>
          <w:rFonts w:ascii="Calibri" w:hAnsi="Calibri" w:cs="Calibri"/>
          <w:b/>
          <w:color w:val="000000" w:themeColor="text1"/>
          <w:sz w:val="21"/>
          <w:szCs w:val="21"/>
        </w:rPr>
        <w:t>Fig.</w:t>
      </w:r>
      <w:r w:rsidR="005A4D28" w:rsidRPr="00684B09">
        <w:rPr>
          <w:rFonts w:ascii="Calibri" w:hAnsi="Calibri" w:cs="Calibri"/>
          <w:b/>
          <w:color w:val="000000" w:themeColor="text1"/>
          <w:sz w:val="21"/>
          <w:szCs w:val="21"/>
        </w:rPr>
        <w:t xml:space="preserve"> </w:t>
      </w:r>
      <w:r w:rsidR="009F7532" w:rsidRPr="00684B09">
        <w:rPr>
          <w:rFonts w:ascii="Calibri" w:hAnsi="Calibri" w:cs="Calibri"/>
          <w:b/>
          <w:color w:val="000000" w:themeColor="text1"/>
          <w:sz w:val="21"/>
          <w:szCs w:val="21"/>
        </w:rPr>
        <w:t>9 a</w:t>
      </w:r>
      <w:r w:rsidR="009F7532" w:rsidRPr="00684B09">
        <w:rPr>
          <w:rFonts w:ascii="Calibri" w:hAnsi="Calibri" w:cs="Calibri"/>
          <w:color w:val="000000" w:themeColor="text1"/>
          <w:sz w:val="21"/>
          <w:szCs w:val="21"/>
        </w:rPr>
        <w:t>.</w:t>
      </w:r>
    </w:p>
    <w:p w14:paraId="1CA7A38C" w14:textId="7CAC98B6" w:rsidR="00DC7CF9" w:rsidRPr="00684B09" w:rsidRDefault="006E6AB0" w:rsidP="005B0682">
      <w:pPr>
        <w:spacing w:line="276" w:lineRule="auto"/>
        <w:jc w:val="both"/>
        <w:rPr>
          <w:rFonts w:hint="eastAsia"/>
          <w:b/>
          <w:bCs/>
          <w:color w:val="000000" w:themeColor="text1"/>
        </w:rPr>
      </w:pPr>
      <w:r w:rsidRPr="00684B09">
        <w:rPr>
          <w:rFonts w:ascii="Calibri" w:hAnsi="Calibri" w:cs="Calibri"/>
          <w:noProof/>
          <w:color w:val="000000" w:themeColor="text1"/>
          <w:sz w:val="21"/>
          <w:szCs w:val="21"/>
        </w:rPr>
        <mc:AlternateContent>
          <mc:Choice Requires="wps">
            <w:drawing>
              <wp:anchor distT="0" distB="0" distL="114300" distR="114300" simplePos="0" relativeHeight="251665408" behindDoc="0" locked="0" layoutInCell="1" allowOverlap="1" wp14:anchorId="57EA9EF8" wp14:editId="0B91F70A">
                <wp:simplePos x="0" y="0"/>
                <wp:positionH relativeFrom="column">
                  <wp:posOffset>3093085</wp:posOffset>
                </wp:positionH>
                <wp:positionV relativeFrom="paragraph">
                  <wp:posOffset>360562</wp:posOffset>
                </wp:positionV>
                <wp:extent cx="2649220" cy="19183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2649220" cy="1918335"/>
                        </a:xfrm>
                        <a:prstGeom prst="rect">
                          <a:avLst/>
                        </a:prstGeom>
                        <a:noFill/>
                        <a:ln w="6350">
                          <a:noFill/>
                        </a:ln>
                      </wps:spPr>
                      <wps:txbx>
                        <w:txbxContent>
                          <w:p w14:paraId="3EFEF06D" w14:textId="77777777" w:rsidR="00B51E7B" w:rsidRPr="005A4D28" w:rsidRDefault="00B51E7B" w:rsidP="005A4D28">
                            <w:pPr>
                              <w:spacing w:line="276" w:lineRule="auto"/>
                              <w:jc w:val="both"/>
                              <w:rPr>
                                <w:rFonts w:ascii="Calibri" w:hAnsi="Calibri" w:cs="Calibri"/>
                                <w:sz w:val="21"/>
                                <w:szCs w:val="21"/>
                              </w:rPr>
                            </w:pPr>
                            <w:r w:rsidRPr="005A4D28">
                              <w:rPr>
                                <w:rFonts w:ascii="Calibri" w:hAnsi="Calibri" w:cs="Calibri"/>
                                <w:b/>
                                <w:sz w:val="21"/>
                                <w:szCs w:val="21"/>
                              </w:rPr>
                              <w:t>Fig.</w:t>
                            </w:r>
                            <w:r w:rsidR="005A4D28">
                              <w:rPr>
                                <w:rFonts w:ascii="Calibri" w:hAnsi="Calibri" w:cs="Calibri"/>
                                <w:b/>
                                <w:sz w:val="21"/>
                                <w:szCs w:val="21"/>
                              </w:rPr>
                              <w:t xml:space="preserve"> </w:t>
                            </w:r>
                            <w:r w:rsidR="00825A5E" w:rsidRPr="005A4D28">
                              <w:rPr>
                                <w:rFonts w:ascii="Calibri" w:hAnsi="Calibri" w:cs="Calibri"/>
                                <w:b/>
                                <w:sz w:val="21"/>
                                <w:szCs w:val="21"/>
                              </w:rPr>
                              <w:t>9</w:t>
                            </w:r>
                            <w:r w:rsidRPr="005A4D28">
                              <w:rPr>
                                <w:rFonts w:ascii="Calibri" w:hAnsi="Calibri" w:cs="Calibri"/>
                                <w:b/>
                                <w:sz w:val="21"/>
                                <w:szCs w:val="21"/>
                              </w:rPr>
                              <w:t xml:space="preserve"> Rest-exercise process involving the Cori cycle.</w:t>
                            </w:r>
                            <w:r w:rsidRPr="005A4D28">
                              <w:rPr>
                                <w:rFonts w:ascii="Calibri" w:hAnsi="Calibri" w:cs="Calibri"/>
                                <w:sz w:val="21"/>
                                <w:szCs w:val="21"/>
                              </w:rPr>
                              <w:t xml:space="preserve"> </w:t>
                            </w:r>
                            <w:r w:rsidRPr="005A4D28">
                              <w:rPr>
                                <w:rFonts w:ascii="Calibri" w:hAnsi="Calibri" w:cs="Calibri"/>
                                <w:b/>
                                <w:sz w:val="21"/>
                                <w:szCs w:val="21"/>
                              </w:rPr>
                              <w:t xml:space="preserve">a. </w:t>
                            </w:r>
                            <w:r w:rsidRPr="005A4D28">
                              <w:rPr>
                                <w:rFonts w:ascii="Calibri" w:hAnsi="Calibri" w:cs="Calibri"/>
                                <w:sz w:val="21"/>
                                <w:szCs w:val="21"/>
                              </w:rPr>
                              <w:t xml:space="preserve">Slightly slower consumption </w:t>
                            </w:r>
                            <w:r w:rsidR="00F34A4F">
                              <w:rPr>
                                <w:rFonts w:ascii="Calibri" w:hAnsi="Calibri" w:cs="Calibri"/>
                                <w:sz w:val="21"/>
                                <w:szCs w:val="21"/>
                              </w:rPr>
                              <w:t>speed</w:t>
                            </w:r>
                            <w:r w:rsidRPr="005A4D28">
                              <w:rPr>
                                <w:rFonts w:ascii="Calibri" w:hAnsi="Calibri" w:cs="Calibri"/>
                                <w:sz w:val="21"/>
                                <w:szCs w:val="21"/>
                              </w:rPr>
                              <w:t xml:space="preserve"> of glucose with Cori cycle involved (red arrow).</w:t>
                            </w:r>
                            <w:r w:rsidRPr="005A4D28">
                              <w:rPr>
                                <w:rFonts w:ascii="Calibri" w:hAnsi="Calibri" w:cs="Calibri" w:hint="eastAsia"/>
                                <w:sz w:val="21"/>
                                <w:szCs w:val="21"/>
                              </w:rPr>
                              <w:t xml:space="preserve"> </w:t>
                            </w:r>
                            <w:r w:rsidRPr="005A4D28">
                              <w:rPr>
                                <w:rFonts w:ascii="Calibri" w:hAnsi="Calibri" w:cs="Calibri"/>
                                <w:b/>
                                <w:sz w:val="21"/>
                                <w:szCs w:val="21"/>
                              </w:rPr>
                              <w:t>b</w:t>
                            </w:r>
                            <w:r w:rsidRPr="005A4D28">
                              <w:rPr>
                                <w:rFonts w:ascii="Calibri" w:hAnsi="Calibri" w:cs="Calibri"/>
                                <w:sz w:val="21"/>
                                <w:szCs w:val="21"/>
                              </w:rPr>
                              <w:t xml:space="preserve">. Lactic acid relieved through Cori cycle; more ATP production was shown (red curve). </w:t>
                            </w:r>
                            <w:r w:rsidRPr="005A4D28">
                              <w:rPr>
                                <w:rFonts w:ascii="Calibri" w:hAnsi="Calibri" w:cs="Calibri"/>
                                <w:b/>
                                <w:sz w:val="21"/>
                                <w:szCs w:val="21"/>
                              </w:rPr>
                              <w:t>c</w:t>
                            </w:r>
                            <w:r w:rsidRPr="005A4D28">
                              <w:rPr>
                                <w:rFonts w:ascii="Calibri" w:hAnsi="Calibri" w:cs="Calibri"/>
                                <w:sz w:val="21"/>
                                <w:szCs w:val="21"/>
                              </w:rPr>
                              <w:t>. Lactic acid retention was induced by exercising with Cori cycle blocked; less ATP production was shown (red cur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A9EF8" id="文本框 35" o:spid="_x0000_s1067" type="#_x0000_t202" style="position:absolute;left:0;text-align:left;margin-left:243.55pt;margin-top:28.4pt;width:208.6pt;height:15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" filled="f" stroked="f" strokeweight=".5pt">
                <v:textbox>
                  <w:txbxContent>
                    <w:p w14:paraId="3EFEF06D" w14:textId="77777777" w:rsidR="00B51E7B" w:rsidRPr="005A4D28" w:rsidRDefault="00B51E7B" w:rsidP="005A4D28">
                      <w:pPr>
                        <w:spacing w:line="276" w:lineRule="auto"/>
                        <w:jc w:val="both"/>
                        <w:rPr>
                          <w:rFonts w:ascii="Calibri" w:hAnsi="Calibri" w:cs="Calibri"/>
                          <w:sz w:val="21"/>
                          <w:szCs w:val="21"/>
                        </w:rPr>
                      </w:pPr>
                      <w:r w:rsidRPr="005A4D28">
                        <w:rPr>
                          <w:rFonts w:ascii="Calibri" w:hAnsi="Calibri" w:cs="Calibri"/>
                          <w:b/>
                          <w:sz w:val="21"/>
                          <w:szCs w:val="21"/>
                        </w:rPr>
                        <w:t>Fig.</w:t>
                      </w:r>
                      <w:r w:rsidR="005A4D28">
                        <w:rPr>
                          <w:rFonts w:ascii="Calibri" w:hAnsi="Calibri" w:cs="Calibri"/>
                          <w:b/>
                          <w:sz w:val="21"/>
                          <w:szCs w:val="21"/>
                        </w:rPr>
                        <w:t xml:space="preserve"> </w:t>
                      </w:r>
                      <w:r w:rsidR="00825A5E" w:rsidRPr="005A4D28">
                        <w:rPr>
                          <w:rFonts w:ascii="Calibri" w:hAnsi="Calibri" w:cs="Calibri"/>
                          <w:b/>
                          <w:sz w:val="21"/>
                          <w:szCs w:val="21"/>
                        </w:rPr>
                        <w:t>9</w:t>
                      </w:r>
                      <w:r w:rsidRPr="005A4D28">
                        <w:rPr>
                          <w:rFonts w:ascii="Calibri" w:hAnsi="Calibri" w:cs="Calibri"/>
                          <w:b/>
                          <w:sz w:val="21"/>
                          <w:szCs w:val="21"/>
                        </w:rPr>
                        <w:t xml:space="preserve"> Rest-exercise process involving the Cori cycle.</w:t>
                      </w:r>
                      <w:r w:rsidRPr="005A4D28">
                        <w:rPr>
                          <w:rFonts w:ascii="Calibri" w:hAnsi="Calibri" w:cs="Calibri"/>
                          <w:sz w:val="21"/>
                          <w:szCs w:val="21"/>
                        </w:rPr>
                        <w:t xml:space="preserve"> </w:t>
                      </w:r>
                      <w:r w:rsidRPr="005A4D28">
                        <w:rPr>
                          <w:rFonts w:ascii="Calibri" w:hAnsi="Calibri" w:cs="Calibri"/>
                          <w:b/>
                          <w:sz w:val="21"/>
                          <w:szCs w:val="21"/>
                        </w:rPr>
                        <w:t xml:space="preserve">a. </w:t>
                      </w:r>
                      <w:r w:rsidRPr="005A4D28">
                        <w:rPr>
                          <w:rFonts w:ascii="Calibri" w:hAnsi="Calibri" w:cs="Calibri"/>
                          <w:sz w:val="21"/>
                          <w:szCs w:val="21"/>
                        </w:rPr>
                        <w:t xml:space="preserve">Slightly slower consumption </w:t>
                      </w:r>
                      <w:r w:rsidR="00F34A4F">
                        <w:rPr>
                          <w:rFonts w:ascii="Calibri" w:hAnsi="Calibri" w:cs="Calibri"/>
                          <w:sz w:val="21"/>
                          <w:szCs w:val="21"/>
                        </w:rPr>
                        <w:t>speed</w:t>
                      </w:r>
                      <w:r w:rsidRPr="005A4D28">
                        <w:rPr>
                          <w:rFonts w:ascii="Calibri" w:hAnsi="Calibri" w:cs="Calibri"/>
                          <w:sz w:val="21"/>
                          <w:szCs w:val="21"/>
                        </w:rPr>
                        <w:t xml:space="preserve"> of glucose with Cori cycle involved (red arrow).</w:t>
                      </w:r>
                      <w:r w:rsidRPr="005A4D28">
                        <w:rPr>
                          <w:rFonts w:ascii="Calibri" w:hAnsi="Calibri" w:cs="Calibri" w:hint="eastAsia"/>
                          <w:sz w:val="21"/>
                          <w:szCs w:val="21"/>
                        </w:rPr>
                        <w:t xml:space="preserve"> </w:t>
                      </w:r>
                      <w:r w:rsidRPr="005A4D28">
                        <w:rPr>
                          <w:rFonts w:ascii="Calibri" w:hAnsi="Calibri" w:cs="Calibri"/>
                          <w:b/>
                          <w:sz w:val="21"/>
                          <w:szCs w:val="21"/>
                        </w:rPr>
                        <w:t>b</w:t>
                      </w:r>
                      <w:r w:rsidRPr="005A4D28">
                        <w:rPr>
                          <w:rFonts w:ascii="Calibri" w:hAnsi="Calibri" w:cs="Calibri"/>
                          <w:sz w:val="21"/>
                          <w:szCs w:val="21"/>
                        </w:rPr>
                        <w:t xml:space="preserve">. Lactic acid relieved through Cori cycle; more ATP production was shown (red curve). </w:t>
                      </w:r>
                      <w:r w:rsidRPr="005A4D28">
                        <w:rPr>
                          <w:rFonts w:ascii="Calibri" w:hAnsi="Calibri" w:cs="Calibri"/>
                          <w:b/>
                          <w:sz w:val="21"/>
                          <w:szCs w:val="21"/>
                        </w:rPr>
                        <w:t>c</w:t>
                      </w:r>
                      <w:r w:rsidRPr="005A4D28">
                        <w:rPr>
                          <w:rFonts w:ascii="Calibri" w:hAnsi="Calibri" w:cs="Calibri"/>
                          <w:sz w:val="21"/>
                          <w:szCs w:val="21"/>
                        </w:rPr>
                        <w:t>. Lactic acid retention was induced by exercising with Cori cycle blocked; less ATP production was shown (red curve).</w:t>
                      </w:r>
                    </w:p>
                  </w:txbxContent>
                </v:textbox>
                <w10:wrap type="square"/>
              </v:shape>
            </w:pict>
          </mc:Fallback>
        </mc:AlternateContent>
      </w:r>
      <w:r w:rsidRPr="00684B09">
        <w:rPr>
          <w:rFonts w:ascii="Calibri" w:hAnsi="Calibri" w:cs="Calibri"/>
          <w:noProof/>
          <w:color w:val="000000" w:themeColor="text1"/>
          <w:sz w:val="21"/>
          <w:szCs w:val="21"/>
        </w:rPr>
        <mc:AlternateContent>
          <mc:Choice Requires="wpg">
            <w:drawing>
              <wp:anchor distT="0" distB="0" distL="114300" distR="114300" simplePos="0" relativeHeight="251664384" behindDoc="0" locked="0" layoutInCell="1" allowOverlap="1" wp14:anchorId="0A19B6F2" wp14:editId="679FEE12">
                <wp:simplePos x="0" y="0"/>
                <wp:positionH relativeFrom="margin">
                  <wp:posOffset>195580</wp:posOffset>
                </wp:positionH>
                <wp:positionV relativeFrom="paragraph">
                  <wp:posOffset>342516</wp:posOffset>
                </wp:positionV>
                <wp:extent cx="5546090" cy="4274820"/>
                <wp:effectExtent l="0" t="0" r="3810" b="5080"/>
                <wp:wrapSquare wrapText="bothSides"/>
                <wp:docPr id="47" name="组合 47"/>
                <wp:cNvGraphicFramePr/>
                <a:graphic xmlns:a="http://schemas.openxmlformats.org/drawingml/2006/main">
                  <a:graphicData uri="http://schemas.microsoft.com/office/word/2010/wordprocessingGroup">
                    <wpg:wgp>
                      <wpg:cNvGrpSpPr/>
                      <wpg:grpSpPr>
                        <a:xfrm>
                          <a:off x="0" y="0"/>
                          <a:ext cx="5546090" cy="4274820"/>
                          <a:chOff x="189781" y="-1890336"/>
                          <a:chExt cx="4869180" cy="3465830"/>
                        </a:xfrm>
                      </wpg:grpSpPr>
                      <pic:pic xmlns:pic="http://schemas.openxmlformats.org/drawingml/2006/picture">
                        <pic:nvPicPr>
                          <pic:cNvPr id="36" name="图片 3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89781" y="-1890336"/>
                            <a:ext cx="4869180" cy="3465830"/>
                          </a:xfrm>
                          <a:prstGeom prst="rect">
                            <a:avLst/>
                          </a:prstGeom>
                        </pic:spPr>
                      </pic:pic>
                      <wps:wsp>
                        <wps:cNvPr id="37" name="文本框 37"/>
                        <wps:cNvSpPr txBox="1"/>
                        <wps:spPr>
                          <a:xfrm>
                            <a:off x="393878" y="-1878076"/>
                            <a:ext cx="273718" cy="315829"/>
                          </a:xfrm>
                          <a:prstGeom prst="rect">
                            <a:avLst/>
                          </a:prstGeom>
                          <a:noFill/>
                          <a:ln w="6350">
                            <a:noFill/>
                          </a:ln>
                        </wps:spPr>
                        <wps:txbx>
                          <w:txbxContent>
                            <w:p w14:paraId="086ACD96" w14:textId="77777777" w:rsidR="00B51E7B" w:rsidRPr="00AF1BA7" w:rsidRDefault="00B51E7B" w:rsidP="00B51E7B">
                              <w:pPr>
                                <w:rPr>
                                  <w:rFonts w:ascii="Calibri" w:hAnsi="Calibri" w:cs="Calibri"/>
                                </w:rPr>
                              </w:pPr>
                              <w:r>
                                <w:rPr>
                                  <w:rFonts w:ascii="Calibri" w:hAnsi="Calibri" w:cs="Calibri" w:hint="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文本框 38"/>
                        <wps:cNvSpPr txBox="1"/>
                        <wps:spPr>
                          <a:xfrm>
                            <a:off x="393878" y="20744"/>
                            <a:ext cx="273718" cy="315829"/>
                          </a:xfrm>
                          <a:prstGeom prst="rect">
                            <a:avLst/>
                          </a:prstGeom>
                          <a:noFill/>
                          <a:ln w="6350">
                            <a:noFill/>
                          </a:ln>
                        </wps:spPr>
                        <wps:txbx>
                          <w:txbxContent>
                            <w:p w14:paraId="172ED187" w14:textId="77777777" w:rsidR="00B51E7B" w:rsidRPr="00AF1BA7" w:rsidRDefault="00B51E7B" w:rsidP="00B51E7B">
                              <w:pPr>
                                <w:rPr>
                                  <w:rFonts w:ascii="Calibri" w:hAnsi="Calibri" w:cs="Calibri"/>
                                </w:rPr>
                              </w:pPr>
                              <w:r>
                                <w:rPr>
                                  <w:rFonts w:ascii="Calibri" w:hAnsi="Calibri" w:cs="Calibr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文本框 39"/>
                        <wps:cNvSpPr txBox="1"/>
                        <wps:spPr>
                          <a:xfrm>
                            <a:off x="2808245" y="-35096"/>
                            <a:ext cx="273718" cy="315829"/>
                          </a:xfrm>
                          <a:prstGeom prst="rect">
                            <a:avLst/>
                          </a:prstGeom>
                          <a:noFill/>
                          <a:ln w="6350">
                            <a:noFill/>
                          </a:ln>
                        </wps:spPr>
                        <wps:txbx>
                          <w:txbxContent>
                            <w:p w14:paraId="0EF87248" w14:textId="77777777" w:rsidR="00B51E7B" w:rsidRPr="00AF1BA7" w:rsidRDefault="00B51E7B" w:rsidP="00B51E7B">
                              <w:pPr>
                                <w:rPr>
                                  <w:rFonts w:ascii="Calibri" w:hAnsi="Calibri" w:cs="Calibri"/>
                                </w:rPr>
                              </w:pPr>
                              <w:r>
                                <w:rPr>
                                  <w:rFonts w:ascii="Calibri" w:hAnsi="Calibri" w:cs="Calibri"/>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19B6F2" id="组合 47" o:spid="_x0000_s1068" style="position:absolute;left:0;text-align:left;margin-left:15.4pt;margin-top:26.95pt;width:436.7pt;height:336.6pt;z-index:251664384;mso-position-horizontal-relative:margin;mso-width-relative:margin;mso-height-relative:margin" coordorigin="1897,-18903" coordsize="48691,346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">
                <v:shape id="图片 36" o:spid="_x0000_s1069" type="#_x0000_t75" style="position:absolute;left:1897;top:-18903;width:48692;height:34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">
                  <v:imagedata r:id="rId37" o:title=""/>
                </v:shape>
                <v:shape id="文本框 37" o:spid="_x0000_s1070" type="#_x0000_t202" style="position:absolute;left:3938;top:-18780;width:2737;height:31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T9tygAAAOAAAAAPAAAAZHJzL2Rvd25yZXYueG1sRI9Ba8JA&#13;&#10;FITvBf/D8gRvdaNS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NYNP23KAAAA&#13;&#10;4AAAAA8AAAAAAAAAAAAAAAAABwIAAGRycy9kb3ducmV2LnhtbFBLBQYAAAAAAwADALcAAAD+AgAA&#13;&#10;AAA=&#13;&#10;" filled="f" stroked="f" strokeweight=".5pt">
                  <v:textbox>
                    <w:txbxContent>
                      <w:p w14:paraId="086ACD96" w14:textId="77777777" w:rsidR="00B51E7B" w:rsidRPr="00AF1BA7" w:rsidRDefault="00B51E7B" w:rsidP="00B51E7B">
                        <w:pPr>
                          <w:rPr>
                            <w:rFonts w:ascii="Calibri" w:hAnsi="Calibri" w:cs="Calibri"/>
                          </w:rPr>
                        </w:pPr>
                        <w:r>
                          <w:rPr>
                            <w:rFonts w:ascii="Calibri" w:hAnsi="Calibri" w:cs="Calibri" w:hint="cs"/>
                          </w:rPr>
                          <w:t>a</w:t>
                        </w:r>
                      </w:p>
                    </w:txbxContent>
                  </v:textbox>
                </v:shape>
                <v:shape id="文本框 38" o:spid="_x0000_s1071" type="#_x0000_t202" style="position:absolute;left:3938;top:207;width:2737;height:31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qsfygAAAOAAAAAPAAAAZHJzL2Rvd25yZXYueG1sRI/BasJA&#13;&#10;EIbvhb7DMkJvdaOl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KeSqx/KAAAA&#13;&#10;4AAAAA8AAAAAAAAAAAAAAAAABwIAAGRycy9kb3ducmV2LnhtbFBLBQYAAAAAAwADALcAAAD+AgAA&#13;&#10;AAA=&#13;&#10;" filled="f" stroked="f" strokeweight=".5pt">
                  <v:textbox>
                    <w:txbxContent>
                      <w:p w14:paraId="172ED187" w14:textId="77777777" w:rsidR="00B51E7B" w:rsidRPr="00AF1BA7" w:rsidRDefault="00B51E7B" w:rsidP="00B51E7B">
                        <w:pPr>
                          <w:rPr>
                            <w:rFonts w:ascii="Calibri" w:hAnsi="Calibri" w:cs="Calibri"/>
                          </w:rPr>
                        </w:pPr>
                        <w:r>
                          <w:rPr>
                            <w:rFonts w:ascii="Calibri" w:hAnsi="Calibri" w:cs="Calibri"/>
                          </w:rPr>
                          <w:t>b</w:t>
                        </w:r>
                      </w:p>
                    </w:txbxContent>
                  </v:textbox>
                </v:shape>
                <v:shape id="文本框 39" o:spid="_x0000_s1072" type="#_x0000_t202" style="position:absolute;left:28082;top:-350;width:2737;height:31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3g6EygAAAOAAAAAPAAAAZHJzL2Rvd25yZXYueG1sRI9Ba8JA&#13;&#10;FITvBf/D8oTe6kZF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MjeDoTKAAAA&#13;&#10;4AAAAA8AAAAAAAAAAAAAAAAABwIAAGRycy9kb3ducmV2LnhtbFBLBQYAAAAAAwADALcAAAD+AgAA&#13;&#10;AAA=&#13;&#10;" filled="f" stroked="f" strokeweight=".5pt">
                  <v:textbox>
                    <w:txbxContent>
                      <w:p w14:paraId="0EF87248" w14:textId="77777777" w:rsidR="00B51E7B" w:rsidRPr="00AF1BA7" w:rsidRDefault="00B51E7B" w:rsidP="00B51E7B">
                        <w:pPr>
                          <w:rPr>
                            <w:rFonts w:ascii="Calibri" w:hAnsi="Calibri" w:cs="Calibri"/>
                          </w:rPr>
                        </w:pPr>
                        <w:r>
                          <w:rPr>
                            <w:rFonts w:ascii="Calibri" w:hAnsi="Calibri" w:cs="Calibri"/>
                          </w:rPr>
                          <w:t>c</w:t>
                        </w:r>
                      </w:p>
                    </w:txbxContent>
                  </v:textbox>
                </v:shape>
                <w10:wrap type="square" anchorx="margin"/>
              </v:group>
            </w:pict>
          </mc:Fallback>
        </mc:AlternateContent>
      </w:r>
    </w:p>
    <w:p w14:paraId="663A022E" w14:textId="49A45AEA" w:rsidR="00DC7CF9" w:rsidRPr="00684B09" w:rsidRDefault="00481C0C" w:rsidP="005B0682">
      <w:pPr>
        <w:spacing w:line="276" w:lineRule="auto"/>
        <w:jc w:val="both"/>
        <w:rPr>
          <w:rFonts w:hint="eastAsia"/>
          <w:b/>
          <w:bCs/>
          <w:color w:val="000000" w:themeColor="text1"/>
        </w:rPr>
      </w:pPr>
      <w:r w:rsidRPr="00684B09">
        <w:rPr>
          <w:b/>
          <w:bCs/>
          <w:color w:val="000000" w:themeColor="text1"/>
        </w:rPr>
        <w:lastRenderedPageBreak/>
        <w:t>Conclusions</w:t>
      </w:r>
    </w:p>
    <w:p w14:paraId="5A72941F" w14:textId="7ECFA296" w:rsidR="00DC7CF9" w:rsidRPr="00684B09" w:rsidRDefault="00BA2E90" w:rsidP="001C0679">
      <w:pPr>
        <w:spacing w:line="276" w:lineRule="auto"/>
        <w:ind w:firstLine="480"/>
        <w:jc w:val="both"/>
        <w:rPr>
          <w:rFonts w:ascii="Calibri" w:eastAsiaTheme="minorEastAsia" w:hAnsi="Calibri" w:cs="Calibri"/>
          <w:color w:val="000000" w:themeColor="text1"/>
          <w:kern w:val="2"/>
          <w:sz w:val="21"/>
          <w:szCs w:val="22"/>
          <w:lang w:bidi="ar-SA"/>
        </w:rPr>
      </w:pPr>
      <w:r w:rsidRPr="00684B09">
        <w:rPr>
          <w:rFonts w:ascii="Calibri" w:eastAsiaTheme="minorEastAsia" w:hAnsi="Calibri" w:cs="Calibri" w:hint="eastAsia"/>
          <w:color w:val="000000" w:themeColor="text1"/>
          <w:kern w:val="2"/>
          <w:sz w:val="21"/>
          <w:szCs w:val="22"/>
          <w:lang w:bidi="ar-SA"/>
        </w:rPr>
        <w:t xml:space="preserve">Through </w:t>
      </w:r>
      <w:r w:rsidRPr="00684B09">
        <w:rPr>
          <w:rFonts w:ascii="Calibri" w:eastAsiaTheme="minorEastAsia" w:hAnsi="Calibri" w:cs="Calibri"/>
          <w:color w:val="000000" w:themeColor="text1"/>
          <w:kern w:val="2"/>
          <w:sz w:val="21"/>
          <w:szCs w:val="22"/>
          <w:lang w:bidi="ar-SA"/>
        </w:rPr>
        <w:t>plotting</w:t>
      </w:r>
      <w:r w:rsidRPr="00684B09">
        <w:rPr>
          <w:rFonts w:ascii="Calibri" w:eastAsiaTheme="minorEastAsia" w:hAnsi="Calibri" w:cs="Calibri" w:hint="eastAsia"/>
          <w:color w:val="000000" w:themeColor="text1"/>
          <w:kern w:val="2"/>
          <w:sz w:val="21"/>
          <w:szCs w:val="22"/>
          <w:lang w:bidi="ar-SA"/>
        </w:rPr>
        <w:t xml:space="preserve"> in COPASI, in glycolysis, one glucose </w:t>
      </w:r>
      <w:r w:rsidR="00D31BE0" w:rsidRPr="00684B09">
        <w:rPr>
          <w:rFonts w:ascii="Calibri" w:eastAsiaTheme="minorEastAsia" w:hAnsi="Calibri" w:cs="Calibri"/>
          <w:color w:val="000000" w:themeColor="text1"/>
          <w:kern w:val="2"/>
          <w:sz w:val="21"/>
          <w:szCs w:val="22"/>
          <w:lang w:bidi="ar-SA"/>
        </w:rPr>
        <w:t>molecule</w:t>
      </w:r>
      <w:r w:rsidR="005925BA">
        <w:rPr>
          <w:rFonts w:ascii="Calibri" w:eastAsiaTheme="minorEastAsia" w:hAnsi="Calibri" w:cs="Calibri"/>
          <w:color w:val="000000" w:themeColor="text1"/>
          <w:kern w:val="2"/>
          <w:sz w:val="21"/>
          <w:szCs w:val="22"/>
          <w:lang w:bidi="ar-SA"/>
        </w:rPr>
        <w:t xml:space="preserve"> is</w:t>
      </w:r>
      <w:r w:rsidR="00D31BE0" w:rsidRPr="00684B09">
        <w:rPr>
          <w:rFonts w:ascii="Calibri" w:eastAsiaTheme="minorEastAsia" w:hAnsi="Calibri" w:cs="Calibri"/>
          <w:color w:val="000000" w:themeColor="text1"/>
          <w:kern w:val="2"/>
          <w:sz w:val="21"/>
          <w:szCs w:val="22"/>
          <w:lang w:val="en-US" w:bidi="ar-SA"/>
        </w:rPr>
        <w:t xml:space="preserve"> converted </w:t>
      </w:r>
      <w:r w:rsidRPr="00684B09">
        <w:rPr>
          <w:rFonts w:ascii="Calibri" w:eastAsiaTheme="minorEastAsia" w:hAnsi="Calibri" w:cs="Calibri" w:hint="eastAsia"/>
          <w:color w:val="000000" w:themeColor="text1"/>
          <w:kern w:val="2"/>
          <w:sz w:val="21"/>
          <w:szCs w:val="22"/>
          <w:lang w:bidi="ar-SA"/>
        </w:rPr>
        <w:t xml:space="preserve">into </w:t>
      </w:r>
      <w:r w:rsidR="00310682" w:rsidRPr="00684B09">
        <w:rPr>
          <w:rFonts w:ascii="Calibri" w:eastAsiaTheme="minorEastAsia" w:hAnsi="Calibri" w:cs="Calibri"/>
          <w:color w:val="000000" w:themeColor="text1"/>
          <w:kern w:val="2"/>
          <w:sz w:val="21"/>
          <w:szCs w:val="22"/>
          <w:lang w:bidi="ar-SA"/>
        </w:rPr>
        <w:t xml:space="preserve">two </w:t>
      </w:r>
      <w:r w:rsidR="00127FF4" w:rsidRPr="00684B09">
        <w:rPr>
          <w:rFonts w:ascii="Calibri" w:eastAsiaTheme="minorEastAsia" w:hAnsi="Calibri" w:cs="Calibri"/>
          <w:color w:val="000000" w:themeColor="text1"/>
          <w:kern w:val="2"/>
          <w:sz w:val="21"/>
          <w:szCs w:val="22"/>
          <w:lang w:bidi="ar-SA"/>
        </w:rPr>
        <w:t xml:space="preserve">molecules of </w:t>
      </w:r>
      <w:r w:rsidRPr="00684B09">
        <w:rPr>
          <w:rFonts w:ascii="Calibri" w:eastAsiaTheme="minorEastAsia" w:hAnsi="Calibri" w:cs="Calibri" w:hint="eastAsia"/>
          <w:color w:val="000000" w:themeColor="text1"/>
          <w:kern w:val="2"/>
          <w:sz w:val="21"/>
          <w:szCs w:val="22"/>
          <w:lang w:bidi="ar-SA"/>
        </w:rPr>
        <w:t xml:space="preserve">pyruvate </w:t>
      </w:r>
      <w:r w:rsidR="00D31BE0" w:rsidRPr="00684B09">
        <w:rPr>
          <w:rFonts w:ascii="Calibri" w:eastAsiaTheme="minorEastAsia" w:hAnsi="Calibri" w:cs="Calibri"/>
          <w:color w:val="000000" w:themeColor="text1"/>
          <w:kern w:val="2"/>
          <w:sz w:val="21"/>
          <w:szCs w:val="22"/>
          <w:lang w:bidi="ar-SA"/>
        </w:rPr>
        <w:t>with a net gain of 2 ATP</w:t>
      </w:r>
      <w:r w:rsidRPr="00684B09">
        <w:rPr>
          <w:rFonts w:ascii="Calibri" w:eastAsiaTheme="minorEastAsia" w:hAnsi="Calibri" w:cs="Calibri" w:hint="eastAsia"/>
          <w:color w:val="000000" w:themeColor="text1"/>
          <w:kern w:val="2"/>
          <w:sz w:val="21"/>
          <w:szCs w:val="22"/>
          <w:lang w:bidi="ar-SA"/>
        </w:rPr>
        <w:t>.</w:t>
      </w:r>
      <w:r w:rsidR="00E020BA" w:rsidRPr="00684B09">
        <w:rPr>
          <w:rFonts w:ascii="Calibri" w:eastAsiaTheme="minorEastAsia" w:hAnsi="Calibri" w:cs="Calibri" w:hint="eastAsia"/>
          <w:color w:val="000000" w:themeColor="text1"/>
          <w:kern w:val="2"/>
          <w:sz w:val="21"/>
          <w:szCs w:val="22"/>
          <w:lang w:bidi="ar-SA"/>
        </w:rPr>
        <w:t xml:space="preserve"> </w:t>
      </w:r>
      <w:r w:rsidRPr="00684B09">
        <w:rPr>
          <w:rFonts w:ascii="Calibri" w:eastAsiaTheme="minorEastAsia" w:hAnsi="Calibri" w:cs="Calibri" w:hint="eastAsia"/>
          <w:color w:val="000000" w:themeColor="text1"/>
          <w:kern w:val="2"/>
          <w:sz w:val="21"/>
          <w:szCs w:val="22"/>
          <w:lang w:bidi="ar-SA"/>
        </w:rPr>
        <w:t xml:space="preserve"> </w:t>
      </w:r>
      <w:r w:rsidR="00E020BA" w:rsidRPr="00684B09">
        <w:rPr>
          <w:rFonts w:ascii="Calibri" w:eastAsiaTheme="minorEastAsia" w:hAnsi="Calibri" w:cs="Calibri"/>
          <w:color w:val="000000" w:themeColor="text1"/>
          <w:kern w:val="2"/>
          <w:sz w:val="21"/>
          <w:szCs w:val="22"/>
          <w:lang w:bidi="ar-SA"/>
        </w:rPr>
        <w:t>P</w:t>
      </w:r>
      <w:r w:rsidRPr="00684B09">
        <w:rPr>
          <w:rFonts w:ascii="Calibri" w:eastAsiaTheme="minorEastAsia" w:hAnsi="Calibri" w:cs="Calibri"/>
          <w:color w:val="000000" w:themeColor="text1"/>
          <w:kern w:val="2"/>
          <w:sz w:val="21"/>
          <w:szCs w:val="22"/>
          <w:lang w:bidi="ar-SA"/>
        </w:rPr>
        <w:t>lot</w:t>
      </w:r>
      <w:r w:rsidR="00E020BA" w:rsidRPr="00684B09">
        <w:rPr>
          <w:rFonts w:ascii="Calibri" w:eastAsiaTheme="minorEastAsia" w:hAnsi="Calibri" w:cs="Calibri"/>
          <w:color w:val="000000" w:themeColor="text1"/>
          <w:kern w:val="2"/>
          <w:sz w:val="21"/>
          <w:szCs w:val="22"/>
          <w:lang w:bidi="ar-SA"/>
        </w:rPr>
        <w:t xml:space="preserve">s from models with changed parameters substantiate that </w:t>
      </w:r>
      <w:r w:rsidRPr="00684B09">
        <w:rPr>
          <w:rFonts w:ascii="Calibri" w:eastAsiaTheme="minorEastAsia" w:hAnsi="Calibri" w:cs="Calibri" w:hint="eastAsia"/>
          <w:color w:val="000000" w:themeColor="text1"/>
          <w:kern w:val="2"/>
          <w:sz w:val="21"/>
          <w:szCs w:val="22"/>
          <w:lang w:bidi="ar-SA"/>
        </w:rPr>
        <w:t xml:space="preserve">triose phosphate isomerase mutation </w:t>
      </w:r>
      <w:r w:rsidR="00E020BA" w:rsidRPr="00684B09">
        <w:rPr>
          <w:rFonts w:ascii="Calibri" w:eastAsiaTheme="minorEastAsia" w:hAnsi="Calibri" w:cs="Calibri"/>
          <w:color w:val="000000" w:themeColor="text1"/>
          <w:kern w:val="2"/>
          <w:sz w:val="21"/>
          <w:szCs w:val="22"/>
          <w:lang w:bidi="ar-SA"/>
        </w:rPr>
        <w:t>negatively</w:t>
      </w:r>
      <w:r w:rsidRPr="00684B09">
        <w:rPr>
          <w:rFonts w:ascii="Calibri" w:eastAsiaTheme="minorEastAsia" w:hAnsi="Calibri" w:cs="Calibri" w:hint="eastAsia"/>
          <w:color w:val="000000" w:themeColor="text1"/>
          <w:kern w:val="2"/>
          <w:sz w:val="21"/>
          <w:szCs w:val="22"/>
          <w:lang w:bidi="ar-SA"/>
        </w:rPr>
        <w:t xml:space="preserve"> impact</w:t>
      </w:r>
      <w:r w:rsidR="00E020BA" w:rsidRPr="00684B09">
        <w:rPr>
          <w:rFonts w:ascii="Calibri" w:eastAsiaTheme="minorEastAsia" w:hAnsi="Calibri" w:cs="Calibri"/>
          <w:color w:val="000000" w:themeColor="text1"/>
          <w:kern w:val="2"/>
          <w:sz w:val="21"/>
          <w:szCs w:val="22"/>
          <w:lang w:bidi="ar-SA"/>
        </w:rPr>
        <w:t>s</w:t>
      </w:r>
      <w:r w:rsidRPr="00684B09">
        <w:rPr>
          <w:rFonts w:ascii="Calibri" w:eastAsiaTheme="minorEastAsia" w:hAnsi="Calibri" w:cs="Calibri" w:hint="eastAsia"/>
          <w:color w:val="000000" w:themeColor="text1"/>
          <w:kern w:val="2"/>
          <w:sz w:val="21"/>
          <w:szCs w:val="22"/>
          <w:lang w:bidi="ar-SA"/>
        </w:rPr>
        <w:t xml:space="preserve"> </w:t>
      </w:r>
      <w:r w:rsidR="002F3E3E" w:rsidRPr="00684B09">
        <w:rPr>
          <w:rFonts w:ascii="Calibri" w:eastAsiaTheme="minorEastAsia" w:hAnsi="Calibri" w:cs="Calibri"/>
          <w:color w:val="000000" w:themeColor="text1"/>
          <w:kern w:val="2"/>
          <w:sz w:val="21"/>
          <w:szCs w:val="22"/>
          <w:lang w:bidi="ar-SA"/>
        </w:rPr>
        <w:t>glycolysis</w:t>
      </w:r>
      <w:r w:rsidR="00E020BA" w:rsidRPr="00684B09">
        <w:rPr>
          <w:rFonts w:ascii="Calibri" w:eastAsiaTheme="minorEastAsia" w:hAnsi="Calibri" w:cs="Calibri"/>
          <w:color w:val="000000" w:themeColor="text1"/>
          <w:kern w:val="2"/>
          <w:sz w:val="21"/>
          <w:szCs w:val="22"/>
          <w:lang w:bidi="ar-SA"/>
        </w:rPr>
        <w:t>,</w:t>
      </w:r>
      <w:r w:rsidR="002F3E3E" w:rsidRPr="00684B09">
        <w:rPr>
          <w:rFonts w:ascii="Calibri" w:eastAsiaTheme="minorEastAsia" w:hAnsi="Calibri" w:cs="Calibri"/>
          <w:color w:val="000000" w:themeColor="text1"/>
          <w:kern w:val="2"/>
          <w:sz w:val="21"/>
          <w:szCs w:val="22"/>
          <w:lang w:bidi="ar-SA"/>
        </w:rPr>
        <w:t xml:space="preserve"> which</w:t>
      </w:r>
      <w:r w:rsidRPr="00684B09">
        <w:rPr>
          <w:rFonts w:ascii="Calibri" w:eastAsiaTheme="minorEastAsia" w:hAnsi="Calibri" w:cs="Calibri" w:hint="eastAsia"/>
          <w:color w:val="000000" w:themeColor="text1"/>
          <w:kern w:val="2"/>
          <w:sz w:val="21"/>
          <w:szCs w:val="22"/>
          <w:lang w:bidi="ar-SA"/>
        </w:rPr>
        <w:t xml:space="preserve"> </w:t>
      </w:r>
      <w:r w:rsidR="00E020BA" w:rsidRPr="00684B09">
        <w:rPr>
          <w:rFonts w:ascii="Calibri" w:eastAsiaTheme="minorEastAsia" w:hAnsi="Calibri" w:cs="Calibri"/>
          <w:color w:val="000000" w:themeColor="text1"/>
          <w:kern w:val="2"/>
          <w:sz w:val="21"/>
          <w:szCs w:val="22"/>
          <w:lang w:bidi="ar-SA"/>
        </w:rPr>
        <w:t>can be</w:t>
      </w:r>
      <w:r w:rsidRPr="00684B09">
        <w:rPr>
          <w:rFonts w:ascii="Calibri" w:eastAsiaTheme="minorEastAsia" w:hAnsi="Calibri" w:cs="Calibri" w:hint="eastAsia"/>
          <w:color w:val="000000" w:themeColor="text1"/>
          <w:kern w:val="2"/>
          <w:sz w:val="21"/>
          <w:szCs w:val="22"/>
          <w:lang w:bidi="ar-SA"/>
        </w:rPr>
        <w:t xml:space="preserve"> </w:t>
      </w:r>
      <w:r w:rsidR="00E020BA" w:rsidRPr="00684B09">
        <w:rPr>
          <w:rFonts w:ascii="Calibri" w:eastAsiaTheme="minorEastAsia" w:hAnsi="Calibri" w:cs="Calibri"/>
          <w:color w:val="000000" w:themeColor="text1"/>
          <w:kern w:val="2"/>
          <w:sz w:val="21"/>
          <w:szCs w:val="22"/>
          <w:lang w:bidi="ar-SA"/>
        </w:rPr>
        <w:t>indicated</w:t>
      </w:r>
      <w:r w:rsidRPr="00684B09">
        <w:rPr>
          <w:rFonts w:ascii="Calibri" w:eastAsiaTheme="minorEastAsia" w:hAnsi="Calibri" w:cs="Calibri" w:hint="eastAsia"/>
          <w:color w:val="000000" w:themeColor="text1"/>
          <w:kern w:val="2"/>
          <w:sz w:val="21"/>
          <w:szCs w:val="22"/>
          <w:lang w:bidi="ar-SA"/>
        </w:rPr>
        <w:t xml:space="preserve"> from </w:t>
      </w:r>
      <w:r w:rsidR="00E020BA" w:rsidRPr="00684B09">
        <w:rPr>
          <w:rFonts w:ascii="Calibri" w:eastAsiaTheme="minorEastAsia" w:hAnsi="Calibri" w:cs="Calibri"/>
          <w:color w:val="000000" w:themeColor="text1"/>
          <w:kern w:val="2"/>
          <w:sz w:val="21"/>
          <w:szCs w:val="22"/>
          <w:lang w:bidi="ar-SA"/>
        </w:rPr>
        <w:t xml:space="preserve">the </w:t>
      </w:r>
      <w:r w:rsidRPr="00684B09">
        <w:rPr>
          <w:rFonts w:ascii="Calibri" w:eastAsiaTheme="minorEastAsia" w:hAnsi="Calibri" w:cs="Calibri" w:hint="eastAsia"/>
          <w:color w:val="000000" w:themeColor="text1"/>
          <w:kern w:val="2"/>
          <w:sz w:val="21"/>
          <w:szCs w:val="22"/>
          <w:lang w:bidi="ar-SA"/>
        </w:rPr>
        <w:t>pyruvate production.</w:t>
      </w:r>
    </w:p>
    <w:p w14:paraId="78A95B4D" w14:textId="1CE79E17" w:rsidR="002F3E3E" w:rsidRPr="00684B09" w:rsidRDefault="002F3E3E" w:rsidP="005B0682">
      <w:pPr>
        <w:spacing w:line="276" w:lineRule="auto"/>
        <w:ind w:firstLine="480"/>
        <w:jc w:val="both"/>
        <w:rPr>
          <w:rFonts w:ascii="Calibri" w:eastAsiaTheme="minorEastAsia" w:hAnsi="Calibri" w:cs="Calibri"/>
          <w:color w:val="000000" w:themeColor="text1"/>
          <w:kern w:val="2"/>
          <w:sz w:val="21"/>
          <w:szCs w:val="22"/>
          <w:lang w:bidi="ar-SA"/>
        </w:rPr>
      </w:pPr>
      <w:r w:rsidRPr="00684B09">
        <w:rPr>
          <w:rFonts w:ascii="Calibri" w:eastAsiaTheme="minorEastAsia" w:hAnsi="Calibri" w:cs="Calibri"/>
          <w:color w:val="000000" w:themeColor="text1"/>
          <w:kern w:val="2"/>
          <w:sz w:val="21"/>
          <w:szCs w:val="22"/>
          <w:lang w:bidi="ar-SA"/>
        </w:rPr>
        <w:t>Lactic acid metabolism is crucial to homeostasis. In anaerobic respiration during intense exercising, the Cori cycle removes excessive lactic acid, shifts the energy burden to hepatocytes</w:t>
      </w:r>
      <w:r w:rsidR="00391364" w:rsidRPr="00684B09">
        <w:rPr>
          <w:rFonts w:ascii="Calibri" w:eastAsiaTheme="minorEastAsia" w:hAnsi="Calibri" w:cs="Calibri"/>
          <w:color w:val="000000" w:themeColor="text1"/>
          <w:kern w:val="2"/>
          <w:sz w:val="21"/>
          <w:szCs w:val="22"/>
          <w:lang w:bidi="ar-SA"/>
        </w:rPr>
        <w:t xml:space="preserve"> and </w:t>
      </w:r>
      <w:r w:rsidRPr="00684B09">
        <w:rPr>
          <w:rFonts w:ascii="Calibri" w:eastAsiaTheme="minorEastAsia" w:hAnsi="Calibri" w:cs="Calibri"/>
          <w:color w:val="000000" w:themeColor="text1"/>
          <w:kern w:val="2"/>
          <w:sz w:val="21"/>
          <w:szCs w:val="22"/>
          <w:lang w:bidi="ar-SA"/>
        </w:rPr>
        <w:t>maintain</w:t>
      </w:r>
      <w:r w:rsidR="00F34A4F" w:rsidRPr="00684B09">
        <w:rPr>
          <w:rFonts w:ascii="Calibri" w:eastAsiaTheme="minorEastAsia" w:hAnsi="Calibri" w:cs="Calibri"/>
          <w:color w:val="000000" w:themeColor="text1"/>
          <w:kern w:val="2"/>
          <w:sz w:val="21"/>
          <w:szCs w:val="22"/>
          <w:lang w:bidi="ar-SA"/>
        </w:rPr>
        <w:t>s</w:t>
      </w:r>
      <w:r w:rsidRPr="00684B09">
        <w:rPr>
          <w:rFonts w:ascii="Calibri" w:eastAsiaTheme="minorEastAsia" w:hAnsi="Calibri" w:cs="Calibri"/>
          <w:color w:val="000000" w:themeColor="text1"/>
          <w:kern w:val="2"/>
          <w:sz w:val="21"/>
          <w:szCs w:val="22"/>
          <w:lang w:bidi="ar-SA"/>
        </w:rPr>
        <w:t xml:space="preserve"> ATP synthesis through fuelling glycolysis with recycled glucose. Such process guarantees sufficient energy source for the higher-priority muscle tissue anaerobic respirat</w:t>
      </w:r>
      <w:r w:rsidR="00391364" w:rsidRPr="00684B09">
        <w:rPr>
          <w:rFonts w:ascii="Calibri" w:eastAsiaTheme="minorEastAsia" w:hAnsi="Calibri" w:cs="Calibri"/>
          <w:color w:val="000000" w:themeColor="text1"/>
          <w:kern w:val="2"/>
          <w:sz w:val="21"/>
          <w:szCs w:val="22"/>
          <w:lang w:bidi="ar-SA"/>
        </w:rPr>
        <w:t>ion</w:t>
      </w:r>
      <w:r w:rsidRPr="00684B09">
        <w:rPr>
          <w:rFonts w:ascii="Calibri" w:eastAsiaTheme="minorEastAsia" w:hAnsi="Calibri" w:cs="Calibri"/>
          <w:color w:val="000000" w:themeColor="text1"/>
          <w:kern w:val="2"/>
          <w:sz w:val="21"/>
          <w:szCs w:val="22"/>
          <w:lang w:bidi="ar-SA"/>
        </w:rPr>
        <w:t xml:space="preserve"> and</w:t>
      </w:r>
      <w:r w:rsidR="008B04DF" w:rsidRPr="00684B09">
        <w:rPr>
          <w:rFonts w:ascii="Calibri" w:eastAsiaTheme="minorEastAsia" w:hAnsi="Calibri" w:cs="Calibri"/>
          <w:color w:val="000000" w:themeColor="text1"/>
          <w:kern w:val="2"/>
          <w:sz w:val="21"/>
          <w:szCs w:val="22"/>
          <w:lang w:bidi="ar-SA"/>
        </w:rPr>
        <w:t xml:space="preserve"> promotes</w:t>
      </w:r>
      <w:r w:rsidRPr="00684B09">
        <w:rPr>
          <w:rFonts w:ascii="Calibri" w:eastAsiaTheme="minorEastAsia" w:hAnsi="Calibri" w:cs="Calibri"/>
          <w:color w:val="000000" w:themeColor="text1"/>
          <w:kern w:val="2"/>
          <w:sz w:val="21"/>
          <w:szCs w:val="22"/>
          <w:lang w:bidi="ar-SA"/>
        </w:rPr>
        <w:t xml:space="preserve"> efficient waste recycling.</w:t>
      </w:r>
    </w:p>
    <w:p w14:paraId="14208459" w14:textId="77777777" w:rsidR="002F3E3E" w:rsidRPr="00684B09" w:rsidRDefault="002F3E3E" w:rsidP="005B0682">
      <w:pPr>
        <w:spacing w:line="276" w:lineRule="auto"/>
        <w:ind w:firstLine="709"/>
        <w:jc w:val="both"/>
        <w:rPr>
          <w:rFonts w:ascii="Calibri" w:eastAsiaTheme="minorEastAsia" w:hAnsi="Calibri" w:cs="Calibri"/>
          <w:color w:val="000000" w:themeColor="text1"/>
          <w:kern w:val="2"/>
          <w:sz w:val="21"/>
          <w:szCs w:val="22"/>
          <w:lang w:bidi="ar-SA"/>
        </w:rPr>
      </w:pPr>
    </w:p>
    <w:p w14:paraId="3E82090C" w14:textId="77777777" w:rsidR="00B83F79" w:rsidRPr="00684B09" w:rsidRDefault="00481C0C" w:rsidP="005B0682">
      <w:pPr>
        <w:spacing w:line="276" w:lineRule="auto"/>
        <w:jc w:val="both"/>
        <w:rPr>
          <w:rFonts w:hint="eastAsia"/>
          <w:b/>
          <w:bCs/>
          <w:color w:val="000000" w:themeColor="text1"/>
        </w:rPr>
      </w:pPr>
      <w:r w:rsidRPr="00684B09">
        <w:rPr>
          <w:b/>
          <w:bCs/>
          <w:color w:val="000000" w:themeColor="text1"/>
        </w:rPr>
        <w:t>Discussion</w:t>
      </w:r>
    </w:p>
    <w:p w14:paraId="55FE0D45" w14:textId="59BE50D2" w:rsidR="00200342" w:rsidRPr="00684B09" w:rsidRDefault="00200342" w:rsidP="00200342">
      <w:pPr>
        <w:spacing w:line="276" w:lineRule="auto"/>
        <w:ind w:firstLine="480"/>
        <w:jc w:val="both"/>
        <w:rPr>
          <w:rFonts w:asciiTheme="minorHAnsi" w:hAnsiTheme="minorHAnsi" w:cstheme="minorHAnsi"/>
          <w:color w:val="000000" w:themeColor="text1"/>
          <w:sz w:val="21"/>
          <w:szCs w:val="21"/>
        </w:rPr>
      </w:pPr>
      <w:r w:rsidRPr="00684B09">
        <w:rPr>
          <w:rFonts w:asciiTheme="minorHAnsi" w:hAnsiTheme="minorHAnsi" w:cstheme="minorHAnsi" w:hint="eastAsia"/>
          <w:color w:val="000000" w:themeColor="text1"/>
          <w:sz w:val="21"/>
          <w:szCs w:val="21"/>
        </w:rPr>
        <w:t xml:space="preserve">In </w:t>
      </w:r>
      <w:r w:rsidR="00391364" w:rsidRPr="00684B09">
        <w:rPr>
          <w:rFonts w:asciiTheme="minorHAnsi" w:hAnsiTheme="minorHAnsi" w:cstheme="minorHAnsi"/>
          <w:color w:val="000000" w:themeColor="text1"/>
          <w:sz w:val="21"/>
          <w:szCs w:val="21"/>
        </w:rPr>
        <w:t>the stoichiometry</w:t>
      </w:r>
      <w:r w:rsidRPr="00684B09">
        <w:rPr>
          <w:rFonts w:asciiTheme="minorHAnsi" w:hAnsiTheme="minorHAnsi" w:cstheme="minorHAnsi" w:hint="eastAsia"/>
          <w:color w:val="000000" w:themeColor="text1"/>
          <w:sz w:val="21"/>
          <w:szCs w:val="21"/>
        </w:rPr>
        <w:t xml:space="preserve"> section, at the beginning, it was believed that at </w:t>
      </w:r>
      <w:r w:rsidR="00391364" w:rsidRPr="00684B09">
        <w:rPr>
          <w:rFonts w:asciiTheme="minorHAnsi" w:hAnsiTheme="minorHAnsi" w:cstheme="minorHAnsi"/>
          <w:color w:val="000000" w:themeColor="text1"/>
          <w:sz w:val="21"/>
          <w:szCs w:val="21"/>
        </w:rPr>
        <w:t>the end of glycolysis</w:t>
      </w:r>
      <w:r w:rsidRPr="00684B09">
        <w:rPr>
          <w:rFonts w:asciiTheme="minorHAnsi" w:hAnsiTheme="minorHAnsi" w:cstheme="minorHAnsi" w:hint="eastAsia"/>
          <w:color w:val="000000" w:themeColor="text1"/>
          <w:sz w:val="21"/>
          <w:szCs w:val="21"/>
        </w:rPr>
        <w:t xml:space="preserve">, the reaction ratio of glucose </w:t>
      </w:r>
      <w:r w:rsidR="00391364" w:rsidRPr="00684B09">
        <w:rPr>
          <w:rFonts w:asciiTheme="minorHAnsi" w:hAnsiTheme="minorHAnsi" w:cstheme="minorHAnsi"/>
          <w:color w:val="000000" w:themeColor="text1"/>
          <w:sz w:val="21"/>
          <w:szCs w:val="21"/>
        </w:rPr>
        <w:t>to</w:t>
      </w:r>
      <w:r w:rsidRPr="00684B09">
        <w:rPr>
          <w:rFonts w:asciiTheme="minorHAnsi" w:hAnsiTheme="minorHAnsi" w:cstheme="minorHAnsi" w:hint="eastAsia"/>
          <w:color w:val="000000" w:themeColor="text1"/>
          <w:sz w:val="21"/>
          <w:szCs w:val="21"/>
        </w:rPr>
        <w:t xml:space="preserve"> pyruvate </w:t>
      </w:r>
      <w:r w:rsidR="005F2F5F" w:rsidRPr="00684B09">
        <w:rPr>
          <w:rFonts w:asciiTheme="minorHAnsi" w:hAnsiTheme="minorHAnsi" w:cstheme="minorHAnsi"/>
          <w:color w:val="000000" w:themeColor="text1"/>
          <w:sz w:val="21"/>
          <w:szCs w:val="21"/>
        </w:rPr>
        <w:t>is</w:t>
      </w:r>
      <w:r w:rsidRPr="00684B09">
        <w:rPr>
          <w:rFonts w:asciiTheme="minorHAnsi" w:hAnsiTheme="minorHAnsi" w:cstheme="minorHAnsi" w:hint="eastAsia"/>
          <w:color w:val="000000" w:themeColor="text1"/>
          <w:sz w:val="21"/>
          <w:szCs w:val="21"/>
        </w:rPr>
        <w:t xml:space="preserve"> always 1:2. Later, </w:t>
      </w:r>
      <w:r w:rsidR="00391364" w:rsidRPr="00684B09">
        <w:rPr>
          <w:rFonts w:asciiTheme="minorHAnsi" w:hAnsiTheme="minorHAnsi" w:cstheme="minorHAnsi"/>
          <w:color w:val="000000" w:themeColor="text1"/>
          <w:sz w:val="21"/>
          <w:szCs w:val="21"/>
        </w:rPr>
        <w:t>after we ran the model, we foun</w:t>
      </w:r>
      <w:bookmarkStart w:id="1" w:name="_GoBack"/>
      <w:bookmarkEnd w:id="1"/>
      <w:r w:rsidR="00391364" w:rsidRPr="00684B09">
        <w:rPr>
          <w:rFonts w:asciiTheme="minorHAnsi" w:hAnsiTheme="minorHAnsi" w:cstheme="minorHAnsi"/>
          <w:color w:val="000000" w:themeColor="text1"/>
          <w:sz w:val="21"/>
          <w:szCs w:val="21"/>
        </w:rPr>
        <w:t xml:space="preserve">d out that </w:t>
      </w:r>
      <w:r w:rsidR="005F2F5F" w:rsidRPr="00684B09">
        <w:rPr>
          <w:rFonts w:asciiTheme="minorHAnsi" w:hAnsiTheme="minorHAnsi" w:cstheme="minorHAnsi"/>
          <w:color w:val="000000" w:themeColor="text1"/>
          <w:sz w:val="21"/>
          <w:szCs w:val="21"/>
        </w:rPr>
        <w:t>the reaction ratio was actually slightly larger than 1:2</w:t>
      </w:r>
      <w:r w:rsidR="00391364" w:rsidRPr="00684B09">
        <w:rPr>
          <w:rFonts w:asciiTheme="minorHAnsi" w:hAnsiTheme="minorHAnsi" w:cstheme="minorHAnsi"/>
          <w:color w:val="000000" w:themeColor="text1"/>
          <w:sz w:val="21"/>
          <w:szCs w:val="21"/>
        </w:rPr>
        <w:t>. I</w:t>
      </w:r>
      <w:r w:rsidRPr="00684B09">
        <w:rPr>
          <w:rFonts w:asciiTheme="minorHAnsi" w:hAnsiTheme="minorHAnsi" w:cstheme="minorHAnsi" w:hint="eastAsia"/>
          <w:color w:val="000000" w:themeColor="text1"/>
          <w:sz w:val="21"/>
          <w:szCs w:val="21"/>
        </w:rPr>
        <w:t xml:space="preserve">n consideration of the existence of intermediate products, glucose cannot be converted into pyruvate </w:t>
      </w:r>
      <w:r w:rsidR="00391364" w:rsidRPr="00684B09">
        <w:rPr>
          <w:rFonts w:asciiTheme="minorHAnsi" w:hAnsiTheme="minorHAnsi" w:cstheme="minorHAnsi"/>
          <w:color w:val="000000" w:themeColor="text1"/>
          <w:sz w:val="21"/>
          <w:szCs w:val="21"/>
        </w:rPr>
        <w:t>within one reaction</w:t>
      </w:r>
      <w:r w:rsidRPr="00684B09">
        <w:rPr>
          <w:rFonts w:asciiTheme="minorHAnsi" w:hAnsiTheme="minorHAnsi" w:cstheme="minorHAnsi" w:hint="eastAsia"/>
          <w:color w:val="000000" w:themeColor="text1"/>
          <w:sz w:val="21"/>
          <w:szCs w:val="21"/>
        </w:rPr>
        <w:t xml:space="preserve">. Thus, </w:t>
      </w:r>
      <w:r w:rsidR="005F2F5F" w:rsidRPr="00684B09">
        <w:rPr>
          <w:rFonts w:asciiTheme="minorHAnsi" w:hAnsiTheme="minorHAnsi" w:cstheme="minorHAnsi"/>
          <w:color w:val="000000" w:themeColor="text1"/>
          <w:sz w:val="21"/>
          <w:szCs w:val="21"/>
        </w:rPr>
        <w:t xml:space="preserve">we realized that we had a little misinterpretation in the </w:t>
      </w:r>
      <w:r w:rsidRPr="00684B09">
        <w:rPr>
          <w:rFonts w:asciiTheme="minorHAnsi" w:hAnsiTheme="minorHAnsi" w:cstheme="minorHAnsi" w:hint="eastAsia"/>
          <w:color w:val="000000" w:themeColor="text1"/>
          <w:sz w:val="21"/>
          <w:szCs w:val="21"/>
        </w:rPr>
        <w:t>results</w:t>
      </w:r>
      <w:r w:rsidR="005F2F5F" w:rsidRPr="00684B09">
        <w:rPr>
          <w:rFonts w:asciiTheme="minorHAnsi" w:hAnsiTheme="minorHAnsi" w:cstheme="minorHAnsi"/>
          <w:color w:val="000000" w:themeColor="text1"/>
          <w:sz w:val="21"/>
          <w:szCs w:val="21"/>
        </w:rPr>
        <w:t>.</w:t>
      </w:r>
      <w:r w:rsidRPr="00684B09">
        <w:rPr>
          <w:rFonts w:asciiTheme="minorHAnsi" w:hAnsiTheme="minorHAnsi" w:cstheme="minorHAnsi" w:hint="eastAsia"/>
          <w:color w:val="000000" w:themeColor="text1"/>
          <w:sz w:val="21"/>
          <w:szCs w:val="21"/>
        </w:rPr>
        <w:t xml:space="preserve"> </w:t>
      </w:r>
      <w:r w:rsidR="005F2F5F" w:rsidRPr="00684B09">
        <w:rPr>
          <w:rFonts w:asciiTheme="minorHAnsi" w:hAnsiTheme="minorHAnsi" w:cstheme="minorHAnsi"/>
          <w:color w:val="000000" w:themeColor="text1"/>
          <w:sz w:val="21"/>
          <w:szCs w:val="21"/>
        </w:rPr>
        <w:t>However,</w:t>
      </w:r>
      <w:r w:rsidRPr="00684B09">
        <w:rPr>
          <w:rFonts w:asciiTheme="minorHAnsi" w:hAnsiTheme="minorHAnsi" w:cstheme="minorHAnsi" w:hint="eastAsia"/>
          <w:color w:val="000000" w:themeColor="text1"/>
          <w:sz w:val="21"/>
          <w:szCs w:val="21"/>
        </w:rPr>
        <w:t xml:space="preserve"> </w:t>
      </w:r>
      <w:r w:rsidR="005F2F5F" w:rsidRPr="00684B09">
        <w:rPr>
          <w:rFonts w:asciiTheme="minorHAnsi" w:hAnsiTheme="minorHAnsi" w:cstheme="minorHAnsi"/>
          <w:color w:val="000000" w:themeColor="text1"/>
          <w:sz w:val="21"/>
          <w:szCs w:val="21"/>
        </w:rPr>
        <w:t>the</w:t>
      </w:r>
      <w:r w:rsidRPr="00684B09">
        <w:rPr>
          <w:rFonts w:asciiTheme="minorHAnsi" w:hAnsiTheme="minorHAnsi" w:cstheme="minorHAnsi" w:hint="eastAsia"/>
          <w:color w:val="000000" w:themeColor="text1"/>
          <w:sz w:val="21"/>
          <w:szCs w:val="21"/>
        </w:rPr>
        <w:t xml:space="preserve"> influence on the whole tendency that 1</w:t>
      </w:r>
      <w:r w:rsidR="00391364" w:rsidRPr="00684B09">
        <w:rPr>
          <w:rFonts w:asciiTheme="minorHAnsi" w:hAnsiTheme="minorHAnsi" w:cstheme="minorHAnsi"/>
          <w:color w:val="000000" w:themeColor="text1"/>
          <w:sz w:val="21"/>
          <w:szCs w:val="21"/>
        </w:rPr>
        <w:t xml:space="preserve"> </w:t>
      </w:r>
      <w:r w:rsidRPr="00684B09">
        <w:rPr>
          <w:rFonts w:asciiTheme="minorHAnsi" w:hAnsiTheme="minorHAnsi" w:cstheme="minorHAnsi" w:hint="eastAsia"/>
          <w:color w:val="000000" w:themeColor="text1"/>
          <w:sz w:val="21"/>
          <w:szCs w:val="21"/>
        </w:rPr>
        <w:t>molecule of glucose converts to 2</w:t>
      </w:r>
      <w:r w:rsidR="00391364" w:rsidRPr="00684B09">
        <w:rPr>
          <w:rFonts w:asciiTheme="minorHAnsi" w:hAnsiTheme="minorHAnsi" w:cstheme="minorHAnsi"/>
          <w:color w:val="000000" w:themeColor="text1"/>
          <w:sz w:val="21"/>
          <w:szCs w:val="21"/>
        </w:rPr>
        <w:t xml:space="preserve"> </w:t>
      </w:r>
      <w:r w:rsidRPr="00684B09">
        <w:rPr>
          <w:rFonts w:asciiTheme="minorHAnsi" w:hAnsiTheme="minorHAnsi" w:cstheme="minorHAnsi" w:hint="eastAsia"/>
          <w:color w:val="000000" w:themeColor="text1"/>
          <w:sz w:val="21"/>
          <w:szCs w:val="21"/>
        </w:rPr>
        <w:t>molecules of pyruvate</w:t>
      </w:r>
      <w:r w:rsidR="005F2F5F" w:rsidRPr="00684B09">
        <w:rPr>
          <w:rFonts w:asciiTheme="minorHAnsi" w:hAnsiTheme="minorHAnsi" w:cstheme="minorHAnsi"/>
          <w:color w:val="000000" w:themeColor="text1"/>
          <w:sz w:val="21"/>
          <w:szCs w:val="21"/>
        </w:rPr>
        <w:t xml:space="preserve"> is very small</w:t>
      </w:r>
      <w:r w:rsidRPr="00684B09">
        <w:rPr>
          <w:rFonts w:asciiTheme="minorHAnsi" w:hAnsiTheme="minorHAnsi" w:cstheme="minorHAnsi" w:hint="eastAsia"/>
          <w:color w:val="000000" w:themeColor="text1"/>
          <w:sz w:val="21"/>
          <w:szCs w:val="21"/>
        </w:rPr>
        <w:t>.</w:t>
      </w:r>
    </w:p>
    <w:p w14:paraId="38E1EC15" w14:textId="404C8AE3" w:rsidR="00200342" w:rsidRPr="00684B09" w:rsidRDefault="00200342" w:rsidP="00200342">
      <w:pPr>
        <w:spacing w:line="276" w:lineRule="auto"/>
        <w:ind w:firstLine="480"/>
        <w:jc w:val="both"/>
        <w:rPr>
          <w:rFonts w:asciiTheme="minorHAnsi" w:hAnsiTheme="minorHAnsi" w:cstheme="minorHAnsi"/>
          <w:color w:val="000000" w:themeColor="text1"/>
          <w:sz w:val="21"/>
          <w:szCs w:val="21"/>
        </w:rPr>
      </w:pPr>
      <w:r w:rsidRPr="00684B09">
        <w:rPr>
          <w:rFonts w:asciiTheme="minorHAnsi" w:hAnsiTheme="minorHAnsi" w:cstheme="minorHAnsi" w:hint="eastAsia"/>
          <w:color w:val="000000" w:themeColor="text1"/>
          <w:sz w:val="21"/>
          <w:szCs w:val="21"/>
        </w:rPr>
        <w:t>To simulate the muta</w:t>
      </w:r>
      <w:r w:rsidR="005F2F5F" w:rsidRPr="00684B09">
        <w:rPr>
          <w:rFonts w:asciiTheme="minorHAnsi" w:hAnsiTheme="minorHAnsi" w:cstheme="minorHAnsi"/>
          <w:color w:val="000000" w:themeColor="text1"/>
          <w:sz w:val="21"/>
          <w:szCs w:val="21"/>
        </w:rPr>
        <w:t>ted</w:t>
      </w:r>
      <w:r w:rsidRPr="00684B09">
        <w:rPr>
          <w:rFonts w:asciiTheme="minorHAnsi" w:hAnsiTheme="minorHAnsi" w:cstheme="minorHAnsi" w:hint="eastAsia"/>
          <w:color w:val="000000" w:themeColor="text1"/>
          <w:sz w:val="21"/>
          <w:szCs w:val="21"/>
        </w:rPr>
        <w:t xml:space="preserve"> enzyme, it was first designed to change the rate constant k, but the data </w:t>
      </w:r>
      <w:r w:rsidR="005F2F5F" w:rsidRPr="00684B09">
        <w:rPr>
          <w:rFonts w:asciiTheme="minorHAnsi" w:hAnsiTheme="minorHAnsi" w:cstheme="minorHAnsi"/>
          <w:color w:val="000000" w:themeColor="text1"/>
          <w:sz w:val="21"/>
          <w:szCs w:val="21"/>
        </w:rPr>
        <w:t xml:space="preserve">set obtained </w:t>
      </w:r>
      <w:r w:rsidRPr="00684B09">
        <w:rPr>
          <w:rFonts w:asciiTheme="minorHAnsi" w:hAnsiTheme="minorHAnsi" w:cstheme="minorHAnsi" w:hint="eastAsia"/>
          <w:color w:val="000000" w:themeColor="text1"/>
          <w:sz w:val="21"/>
          <w:szCs w:val="21"/>
        </w:rPr>
        <w:t xml:space="preserve">was so large that it was difficult to process and show the </w:t>
      </w:r>
      <w:r w:rsidR="005F2F5F" w:rsidRPr="00684B09">
        <w:rPr>
          <w:rFonts w:asciiTheme="minorHAnsi" w:hAnsiTheme="minorHAnsi" w:cstheme="minorHAnsi"/>
          <w:color w:val="000000" w:themeColor="text1"/>
          <w:sz w:val="21"/>
          <w:szCs w:val="21"/>
        </w:rPr>
        <w:t>results</w:t>
      </w:r>
      <w:r w:rsidRPr="00684B09">
        <w:rPr>
          <w:rFonts w:asciiTheme="minorHAnsi" w:hAnsiTheme="minorHAnsi" w:cstheme="minorHAnsi" w:hint="eastAsia"/>
          <w:color w:val="000000" w:themeColor="text1"/>
          <w:sz w:val="21"/>
          <w:szCs w:val="21"/>
        </w:rPr>
        <w:t xml:space="preserve"> </w:t>
      </w:r>
      <w:r w:rsidR="00C36469" w:rsidRPr="00684B09">
        <w:rPr>
          <w:rFonts w:asciiTheme="minorHAnsi" w:hAnsiTheme="minorHAnsi" w:cstheme="minorHAnsi"/>
          <w:color w:val="000000" w:themeColor="text1"/>
          <w:sz w:val="21"/>
          <w:szCs w:val="21"/>
        </w:rPr>
        <w:t>as well as</w:t>
      </w:r>
      <w:r w:rsidRPr="00684B09">
        <w:rPr>
          <w:rFonts w:asciiTheme="minorHAnsi" w:hAnsiTheme="minorHAnsi" w:cstheme="minorHAnsi" w:hint="eastAsia"/>
          <w:color w:val="000000" w:themeColor="text1"/>
          <w:sz w:val="21"/>
          <w:szCs w:val="21"/>
        </w:rPr>
        <w:t xml:space="preserve"> </w:t>
      </w:r>
      <w:r w:rsidR="007F40D5" w:rsidRPr="00684B09">
        <w:rPr>
          <w:rFonts w:asciiTheme="minorHAnsi" w:hAnsiTheme="minorHAnsi" w:cstheme="minorHAnsi"/>
          <w:color w:val="000000" w:themeColor="text1"/>
          <w:sz w:val="21"/>
          <w:szCs w:val="21"/>
        </w:rPr>
        <w:t xml:space="preserve">the </w:t>
      </w:r>
      <w:r w:rsidRPr="00684B09">
        <w:rPr>
          <w:rFonts w:asciiTheme="minorHAnsi" w:hAnsiTheme="minorHAnsi" w:cstheme="minorHAnsi" w:hint="eastAsia"/>
          <w:color w:val="000000" w:themeColor="text1"/>
          <w:sz w:val="21"/>
          <w:szCs w:val="21"/>
        </w:rPr>
        <w:t xml:space="preserve">tendency. Later, the "parameter scan" in COPASI was used for mapping, </w:t>
      </w:r>
      <w:r w:rsidR="00C36469" w:rsidRPr="00684B09">
        <w:rPr>
          <w:rFonts w:asciiTheme="minorHAnsi" w:hAnsiTheme="minorHAnsi" w:cstheme="minorHAnsi"/>
          <w:color w:val="000000" w:themeColor="text1"/>
          <w:sz w:val="21"/>
          <w:szCs w:val="21"/>
        </w:rPr>
        <w:t xml:space="preserve">hence successfully </w:t>
      </w:r>
      <w:r w:rsidRPr="00684B09">
        <w:rPr>
          <w:rFonts w:asciiTheme="minorHAnsi" w:hAnsiTheme="minorHAnsi" w:cstheme="minorHAnsi" w:hint="eastAsia"/>
          <w:color w:val="000000" w:themeColor="text1"/>
          <w:sz w:val="21"/>
          <w:szCs w:val="21"/>
        </w:rPr>
        <w:t>show</w:t>
      </w:r>
      <w:r w:rsidR="00C36469" w:rsidRPr="00684B09">
        <w:rPr>
          <w:rFonts w:asciiTheme="minorHAnsi" w:hAnsiTheme="minorHAnsi" w:cstheme="minorHAnsi"/>
          <w:color w:val="000000" w:themeColor="text1"/>
          <w:sz w:val="21"/>
          <w:szCs w:val="21"/>
        </w:rPr>
        <w:t>ed</w:t>
      </w:r>
      <w:r w:rsidRPr="00684B09">
        <w:rPr>
          <w:rFonts w:asciiTheme="minorHAnsi" w:hAnsiTheme="minorHAnsi" w:cstheme="minorHAnsi" w:hint="eastAsia"/>
          <w:color w:val="000000" w:themeColor="text1"/>
          <w:sz w:val="21"/>
          <w:szCs w:val="21"/>
        </w:rPr>
        <w:t xml:space="preserve"> the relationship between the amount of enzyme and the final yield of pyruvate.</w:t>
      </w:r>
    </w:p>
    <w:p w14:paraId="1DA1EC79" w14:textId="013A1B22" w:rsidR="00DC7CF9" w:rsidRPr="00684B09" w:rsidRDefault="00200342" w:rsidP="005B0682">
      <w:pPr>
        <w:spacing w:line="276" w:lineRule="auto"/>
        <w:ind w:firstLine="480"/>
        <w:jc w:val="both"/>
        <w:rPr>
          <w:rFonts w:hint="eastAsia"/>
          <w:b/>
          <w:bCs/>
          <w:color w:val="000000" w:themeColor="text1"/>
        </w:rPr>
      </w:pPr>
      <w:r w:rsidRPr="00684B09">
        <w:rPr>
          <w:rFonts w:asciiTheme="minorHAnsi" w:hAnsiTheme="minorHAnsi" w:cstheme="minorHAnsi"/>
          <w:color w:val="000000" w:themeColor="text1"/>
          <w:sz w:val="21"/>
          <w:szCs w:val="21"/>
        </w:rPr>
        <w:t xml:space="preserve">For </w:t>
      </w:r>
      <w:r w:rsidR="00C36469" w:rsidRPr="00684B09">
        <w:rPr>
          <w:rFonts w:asciiTheme="minorHAnsi" w:hAnsiTheme="minorHAnsi" w:cstheme="minorHAnsi"/>
          <w:color w:val="000000" w:themeColor="text1"/>
          <w:sz w:val="21"/>
          <w:szCs w:val="21"/>
        </w:rPr>
        <w:t xml:space="preserve">the </w:t>
      </w:r>
      <w:r w:rsidRPr="00684B09">
        <w:rPr>
          <w:rFonts w:asciiTheme="minorHAnsi" w:hAnsiTheme="minorHAnsi" w:cstheme="minorHAnsi"/>
          <w:color w:val="000000" w:themeColor="text1"/>
          <w:sz w:val="21"/>
          <w:szCs w:val="21"/>
        </w:rPr>
        <w:t>addition section, i</w:t>
      </w:r>
      <w:r w:rsidR="00B83F79" w:rsidRPr="00684B09">
        <w:rPr>
          <w:rFonts w:asciiTheme="minorHAnsi" w:hAnsiTheme="minorHAnsi" w:cstheme="minorHAnsi" w:hint="eastAsia"/>
          <w:color w:val="000000" w:themeColor="text1"/>
          <w:sz w:val="21"/>
          <w:szCs w:val="21"/>
        </w:rPr>
        <w:t xml:space="preserve">n the first place, we considered to simulate gluconeogenesis in the liver which resembles the reverse reaction of glycolysis. After thinking twice, however, we noticed that there are so many substances </w:t>
      </w:r>
      <w:r w:rsidR="00C36469" w:rsidRPr="00684B09">
        <w:rPr>
          <w:rFonts w:asciiTheme="minorHAnsi" w:hAnsiTheme="minorHAnsi" w:cstheme="minorHAnsi"/>
          <w:color w:val="000000" w:themeColor="text1"/>
          <w:sz w:val="21"/>
          <w:szCs w:val="21"/>
        </w:rPr>
        <w:t>involve in</w:t>
      </w:r>
      <w:r w:rsidR="00B83F79" w:rsidRPr="00684B09">
        <w:rPr>
          <w:rFonts w:asciiTheme="minorHAnsi" w:hAnsiTheme="minorHAnsi" w:cstheme="minorHAnsi" w:hint="eastAsia"/>
          <w:color w:val="000000" w:themeColor="text1"/>
          <w:sz w:val="21"/>
          <w:szCs w:val="21"/>
        </w:rPr>
        <w:t xml:space="preserve"> </w:t>
      </w:r>
      <w:r w:rsidR="00C36469" w:rsidRPr="00684B09">
        <w:rPr>
          <w:rFonts w:asciiTheme="minorHAnsi" w:hAnsiTheme="minorHAnsi" w:cstheme="minorHAnsi"/>
          <w:color w:val="000000" w:themeColor="text1"/>
          <w:sz w:val="21"/>
          <w:szCs w:val="21"/>
        </w:rPr>
        <w:t>this</w:t>
      </w:r>
      <w:r w:rsidR="00B83F79" w:rsidRPr="00684B09">
        <w:rPr>
          <w:rFonts w:asciiTheme="minorHAnsi" w:hAnsiTheme="minorHAnsi" w:cstheme="minorHAnsi" w:hint="eastAsia"/>
          <w:color w:val="000000" w:themeColor="text1"/>
          <w:sz w:val="21"/>
          <w:szCs w:val="21"/>
        </w:rPr>
        <w:t xml:space="preserve"> pathway, such as amino acids and glycerol, that it is </w:t>
      </w:r>
      <w:r w:rsidR="00C36469" w:rsidRPr="00684B09">
        <w:rPr>
          <w:rFonts w:asciiTheme="minorHAnsi" w:hAnsiTheme="minorHAnsi" w:cstheme="minorHAnsi"/>
          <w:color w:val="000000" w:themeColor="text1"/>
          <w:sz w:val="21"/>
          <w:szCs w:val="21"/>
        </w:rPr>
        <w:t xml:space="preserve">too </w:t>
      </w:r>
      <w:r w:rsidR="00B83F79" w:rsidRPr="00684B09">
        <w:rPr>
          <w:rFonts w:asciiTheme="minorHAnsi" w:hAnsiTheme="minorHAnsi" w:cstheme="minorHAnsi" w:hint="eastAsia"/>
          <w:color w:val="000000" w:themeColor="text1"/>
          <w:sz w:val="21"/>
          <w:szCs w:val="21"/>
        </w:rPr>
        <w:t xml:space="preserve">complex to quantify and make a model. Thus, we turned </w:t>
      </w:r>
      <w:r w:rsidR="00C36469" w:rsidRPr="00684B09">
        <w:rPr>
          <w:rFonts w:asciiTheme="minorHAnsi" w:hAnsiTheme="minorHAnsi" w:cstheme="minorHAnsi"/>
          <w:color w:val="000000" w:themeColor="text1"/>
          <w:sz w:val="21"/>
          <w:szCs w:val="21"/>
        </w:rPr>
        <w:t>in</w:t>
      </w:r>
      <w:r w:rsidR="00B83F79" w:rsidRPr="00684B09">
        <w:rPr>
          <w:rFonts w:asciiTheme="minorHAnsi" w:hAnsiTheme="minorHAnsi" w:cstheme="minorHAnsi" w:hint="eastAsia"/>
          <w:color w:val="000000" w:themeColor="text1"/>
          <w:sz w:val="21"/>
          <w:szCs w:val="21"/>
        </w:rPr>
        <w:t xml:space="preserve">to glycogen in muscle cells </w:t>
      </w:r>
      <w:r w:rsidR="00F34A4F" w:rsidRPr="00684B09">
        <w:rPr>
          <w:rFonts w:asciiTheme="minorHAnsi" w:hAnsiTheme="minorHAnsi" w:cstheme="minorHAnsi"/>
          <w:color w:val="000000" w:themeColor="text1"/>
          <w:sz w:val="21"/>
          <w:szCs w:val="21"/>
        </w:rPr>
        <w:t>that only</w:t>
      </w:r>
      <w:r w:rsidR="00B83F79" w:rsidRPr="00684B09">
        <w:rPr>
          <w:rFonts w:asciiTheme="minorHAnsi" w:hAnsiTheme="minorHAnsi" w:cstheme="minorHAnsi" w:hint="eastAsia"/>
          <w:color w:val="000000" w:themeColor="text1"/>
          <w:sz w:val="21"/>
          <w:szCs w:val="21"/>
        </w:rPr>
        <w:t xml:space="preserve"> origin</w:t>
      </w:r>
      <w:r w:rsidR="00F34A4F" w:rsidRPr="00684B09">
        <w:rPr>
          <w:rFonts w:asciiTheme="minorHAnsi" w:hAnsiTheme="minorHAnsi" w:cstheme="minorHAnsi"/>
          <w:color w:val="000000" w:themeColor="text1"/>
          <w:sz w:val="21"/>
          <w:szCs w:val="21"/>
        </w:rPr>
        <w:t xml:space="preserve">ate from </w:t>
      </w:r>
      <w:r w:rsidR="00B83F79" w:rsidRPr="00684B09">
        <w:rPr>
          <w:rFonts w:asciiTheme="minorHAnsi" w:hAnsiTheme="minorHAnsi" w:cstheme="minorHAnsi" w:hint="eastAsia"/>
          <w:color w:val="000000" w:themeColor="text1"/>
          <w:sz w:val="21"/>
          <w:szCs w:val="21"/>
        </w:rPr>
        <w:t xml:space="preserve">glucose. During exercise, glycogen is degraded into glucose </w:t>
      </w:r>
      <w:r w:rsidR="00F34A4F" w:rsidRPr="00684B09">
        <w:rPr>
          <w:rFonts w:asciiTheme="minorHAnsi" w:hAnsiTheme="minorHAnsi" w:cstheme="minorHAnsi"/>
          <w:color w:val="000000" w:themeColor="text1"/>
          <w:sz w:val="21"/>
          <w:szCs w:val="21"/>
        </w:rPr>
        <w:t>and undergoes</w:t>
      </w:r>
      <w:r w:rsidR="00B83F79" w:rsidRPr="00684B09">
        <w:rPr>
          <w:rFonts w:asciiTheme="minorHAnsi" w:hAnsiTheme="minorHAnsi" w:cstheme="minorHAnsi" w:hint="eastAsia"/>
          <w:color w:val="000000" w:themeColor="text1"/>
          <w:sz w:val="21"/>
          <w:szCs w:val="21"/>
        </w:rPr>
        <w:t xml:space="preserve"> anaerobic </w:t>
      </w:r>
      <w:r w:rsidR="00F34A4F" w:rsidRPr="00684B09">
        <w:rPr>
          <w:rFonts w:asciiTheme="minorHAnsi" w:hAnsiTheme="minorHAnsi" w:cstheme="minorHAnsi"/>
          <w:color w:val="000000" w:themeColor="text1"/>
          <w:sz w:val="21"/>
          <w:szCs w:val="21"/>
        </w:rPr>
        <w:t>respiration</w:t>
      </w:r>
      <w:r w:rsidR="00B83F79" w:rsidRPr="00684B09">
        <w:rPr>
          <w:rFonts w:asciiTheme="minorHAnsi" w:hAnsiTheme="minorHAnsi" w:cstheme="minorHAnsi" w:hint="eastAsia"/>
          <w:color w:val="000000" w:themeColor="text1"/>
          <w:sz w:val="21"/>
          <w:szCs w:val="21"/>
        </w:rPr>
        <w:t>. But how the product, lactate, is reduced remain</w:t>
      </w:r>
      <w:r w:rsidR="00F34A4F" w:rsidRPr="00684B09">
        <w:rPr>
          <w:rFonts w:asciiTheme="minorHAnsi" w:hAnsiTheme="minorHAnsi" w:cstheme="minorHAnsi"/>
          <w:color w:val="000000" w:themeColor="text1"/>
          <w:sz w:val="21"/>
          <w:szCs w:val="21"/>
        </w:rPr>
        <w:t>ed</w:t>
      </w:r>
      <w:r w:rsidR="00B83F79" w:rsidRPr="00684B09">
        <w:rPr>
          <w:rFonts w:asciiTheme="minorHAnsi" w:hAnsiTheme="minorHAnsi" w:cstheme="minorHAnsi" w:hint="eastAsia"/>
          <w:color w:val="000000" w:themeColor="text1"/>
          <w:sz w:val="21"/>
          <w:szCs w:val="21"/>
        </w:rPr>
        <w:t xml:space="preserve"> a question. To solve the puzzle, we did </w:t>
      </w:r>
      <w:r w:rsidR="00F34A4F" w:rsidRPr="00684B09">
        <w:rPr>
          <w:rFonts w:asciiTheme="minorHAnsi" w:hAnsiTheme="minorHAnsi" w:cstheme="minorHAnsi"/>
          <w:color w:val="000000" w:themeColor="text1"/>
          <w:sz w:val="21"/>
          <w:szCs w:val="21"/>
        </w:rPr>
        <w:t>more</w:t>
      </w:r>
      <w:r w:rsidR="00B83F79" w:rsidRPr="00684B09">
        <w:rPr>
          <w:rFonts w:asciiTheme="minorHAnsi" w:hAnsiTheme="minorHAnsi" w:cstheme="minorHAnsi" w:hint="eastAsia"/>
          <w:color w:val="000000" w:themeColor="text1"/>
          <w:sz w:val="21"/>
          <w:szCs w:val="21"/>
        </w:rPr>
        <w:t xml:space="preserve"> research and found </w:t>
      </w:r>
      <w:r w:rsidR="00F34A4F" w:rsidRPr="00684B09">
        <w:rPr>
          <w:rFonts w:asciiTheme="minorHAnsi" w:hAnsiTheme="minorHAnsi" w:cstheme="minorHAnsi"/>
          <w:color w:val="000000" w:themeColor="text1"/>
          <w:sz w:val="21"/>
          <w:szCs w:val="21"/>
        </w:rPr>
        <w:t xml:space="preserve">the </w:t>
      </w:r>
      <w:r w:rsidR="00B83F79" w:rsidRPr="00684B09">
        <w:rPr>
          <w:rFonts w:asciiTheme="minorHAnsi" w:hAnsiTheme="minorHAnsi" w:cstheme="minorHAnsi" w:hint="eastAsia"/>
          <w:color w:val="000000" w:themeColor="text1"/>
          <w:sz w:val="21"/>
          <w:szCs w:val="21"/>
        </w:rPr>
        <w:t>Cori cycle</w:t>
      </w:r>
      <w:r w:rsidR="00F34A4F" w:rsidRPr="00684B09">
        <w:rPr>
          <w:rFonts w:asciiTheme="minorHAnsi" w:hAnsiTheme="minorHAnsi" w:cstheme="minorHAnsi"/>
          <w:color w:val="000000" w:themeColor="text1"/>
          <w:sz w:val="21"/>
          <w:szCs w:val="21"/>
        </w:rPr>
        <w:t>.</w:t>
      </w:r>
      <w:r w:rsidR="00B83F79" w:rsidRPr="00684B09">
        <w:rPr>
          <w:rFonts w:asciiTheme="minorHAnsi" w:hAnsiTheme="minorHAnsi" w:cstheme="minorHAnsi" w:hint="eastAsia"/>
          <w:color w:val="000000" w:themeColor="text1"/>
          <w:sz w:val="21"/>
          <w:szCs w:val="21"/>
        </w:rPr>
        <w:t xml:space="preserve"> </w:t>
      </w:r>
      <w:r w:rsidR="00F34A4F" w:rsidRPr="00684B09">
        <w:rPr>
          <w:rFonts w:asciiTheme="minorHAnsi" w:hAnsiTheme="minorHAnsi" w:cstheme="minorHAnsi"/>
          <w:color w:val="000000" w:themeColor="text1"/>
          <w:sz w:val="21"/>
          <w:szCs w:val="21"/>
        </w:rPr>
        <w:t>We decided to model the Cori cycle due to its importance.</w:t>
      </w:r>
    </w:p>
    <w:p w14:paraId="67F9B300" w14:textId="77777777" w:rsidR="009B3959" w:rsidRPr="00684B09" w:rsidRDefault="009B3959" w:rsidP="00F34A4F">
      <w:pPr>
        <w:spacing w:line="276" w:lineRule="auto"/>
        <w:ind w:firstLine="480"/>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Teamwork h</w:t>
      </w:r>
      <w:r w:rsidR="00F6425F" w:rsidRPr="00684B09">
        <w:rPr>
          <w:rFonts w:asciiTheme="minorHAnsi" w:hAnsiTheme="minorHAnsi" w:cstheme="minorHAnsi"/>
          <w:color w:val="000000" w:themeColor="text1"/>
          <w:sz w:val="21"/>
          <w:szCs w:val="21"/>
        </w:rPr>
        <w:t>ad</w:t>
      </w:r>
      <w:r w:rsidRPr="00684B09">
        <w:rPr>
          <w:rFonts w:asciiTheme="minorHAnsi" w:hAnsiTheme="minorHAnsi" w:cstheme="minorHAnsi"/>
          <w:color w:val="000000" w:themeColor="text1"/>
          <w:sz w:val="21"/>
          <w:szCs w:val="21"/>
        </w:rPr>
        <w:t xml:space="preserve"> been </w:t>
      </w:r>
      <w:r w:rsidR="00F34A4F" w:rsidRPr="00684B09">
        <w:rPr>
          <w:rFonts w:asciiTheme="minorHAnsi" w:hAnsiTheme="minorHAnsi" w:cstheme="minorHAnsi"/>
          <w:color w:val="000000" w:themeColor="text1"/>
          <w:sz w:val="21"/>
          <w:szCs w:val="21"/>
        </w:rPr>
        <w:t>achieved</w:t>
      </w:r>
      <w:r w:rsidRPr="00684B09">
        <w:rPr>
          <w:rFonts w:asciiTheme="minorHAnsi" w:hAnsiTheme="minorHAnsi" w:cstheme="minorHAnsi"/>
          <w:color w:val="000000" w:themeColor="text1"/>
          <w:sz w:val="21"/>
          <w:szCs w:val="21"/>
        </w:rPr>
        <w:t xml:space="preserve"> throughout our cooperation on accomplishing this project. During our first meeting, we decided to divide the </w:t>
      </w:r>
      <w:r w:rsidR="00F34A4F" w:rsidRPr="00684B09">
        <w:rPr>
          <w:rFonts w:asciiTheme="minorHAnsi" w:hAnsiTheme="minorHAnsi" w:cstheme="minorHAnsi"/>
          <w:color w:val="000000" w:themeColor="text1"/>
          <w:sz w:val="21"/>
          <w:szCs w:val="21"/>
        </w:rPr>
        <w:t xml:space="preserve">group </w:t>
      </w:r>
      <w:r w:rsidRPr="00684B09">
        <w:rPr>
          <w:rFonts w:asciiTheme="minorHAnsi" w:hAnsiTheme="minorHAnsi" w:cstheme="minorHAnsi"/>
          <w:color w:val="000000" w:themeColor="text1"/>
          <w:sz w:val="21"/>
          <w:szCs w:val="21"/>
        </w:rPr>
        <w:t xml:space="preserve">project into several parts. Each group member was assigned with a specific section and was required to write their findings and complete that part of the report </w:t>
      </w:r>
      <w:r w:rsidR="00F34A4F" w:rsidRPr="00684B09">
        <w:rPr>
          <w:rFonts w:asciiTheme="minorHAnsi" w:hAnsiTheme="minorHAnsi" w:cstheme="minorHAnsi"/>
          <w:color w:val="000000" w:themeColor="text1"/>
          <w:sz w:val="21"/>
          <w:szCs w:val="21"/>
        </w:rPr>
        <w:t xml:space="preserve">on schedule. </w:t>
      </w:r>
      <w:r w:rsidRPr="00684B09">
        <w:rPr>
          <w:rFonts w:asciiTheme="minorHAnsi" w:hAnsiTheme="minorHAnsi" w:cstheme="minorHAnsi"/>
          <w:color w:val="000000" w:themeColor="text1"/>
          <w:sz w:val="21"/>
          <w:szCs w:val="21"/>
        </w:rPr>
        <w:t xml:space="preserve">The final report was done by </w:t>
      </w:r>
      <w:r w:rsidR="00F6425F" w:rsidRPr="00684B09">
        <w:rPr>
          <w:rFonts w:asciiTheme="minorHAnsi" w:hAnsiTheme="minorHAnsi" w:cstheme="minorHAnsi"/>
          <w:color w:val="000000" w:themeColor="text1"/>
          <w:sz w:val="21"/>
          <w:szCs w:val="21"/>
        </w:rPr>
        <w:t>merging</w:t>
      </w:r>
      <w:r w:rsidRPr="00684B09">
        <w:rPr>
          <w:rFonts w:asciiTheme="minorHAnsi" w:hAnsiTheme="minorHAnsi" w:cstheme="minorHAnsi"/>
          <w:color w:val="000000" w:themeColor="text1"/>
          <w:sz w:val="21"/>
          <w:szCs w:val="21"/>
        </w:rPr>
        <w:t xml:space="preserve"> our works together. This </w:t>
      </w:r>
      <w:r w:rsidR="00F6425F" w:rsidRPr="00684B09">
        <w:rPr>
          <w:rFonts w:asciiTheme="minorHAnsi" w:hAnsiTheme="minorHAnsi" w:cstheme="minorHAnsi"/>
          <w:color w:val="000000" w:themeColor="text1"/>
          <w:sz w:val="21"/>
          <w:szCs w:val="21"/>
        </w:rPr>
        <w:t>practice</w:t>
      </w:r>
      <w:r w:rsidRPr="00684B09">
        <w:rPr>
          <w:rFonts w:asciiTheme="minorHAnsi" w:hAnsiTheme="minorHAnsi" w:cstheme="minorHAnsi"/>
          <w:color w:val="000000" w:themeColor="text1"/>
          <w:sz w:val="21"/>
          <w:szCs w:val="21"/>
        </w:rPr>
        <w:t xml:space="preserve"> had enabled each of us to focus on one particular topic and complete our report with higher efficacy. However, disadvantages </w:t>
      </w:r>
      <w:r w:rsidR="00F6425F" w:rsidRPr="00684B09">
        <w:rPr>
          <w:rFonts w:asciiTheme="minorHAnsi" w:hAnsiTheme="minorHAnsi" w:cstheme="minorHAnsi"/>
          <w:color w:val="000000" w:themeColor="text1"/>
          <w:sz w:val="21"/>
          <w:szCs w:val="21"/>
        </w:rPr>
        <w:t>emerged in</w:t>
      </w:r>
      <w:r w:rsidRPr="00684B09">
        <w:rPr>
          <w:rFonts w:asciiTheme="minorHAnsi" w:hAnsiTheme="minorHAnsi" w:cstheme="minorHAnsi"/>
          <w:color w:val="000000" w:themeColor="text1"/>
          <w:sz w:val="21"/>
          <w:szCs w:val="21"/>
        </w:rPr>
        <w:t xml:space="preserve"> the latter part of our progression, when each of us</w:t>
      </w:r>
      <w:r w:rsidR="00F6425F" w:rsidRPr="00684B09">
        <w:rPr>
          <w:rFonts w:asciiTheme="minorHAnsi" w:hAnsiTheme="minorHAnsi" w:cstheme="minorHAnsi"/>
          <w:color w:val="000000" w:themeColor="text1"/>
          <w:sz w:val="21"/>
          <w:szCs w:val="21"/>
        </w:rPr>
        <w:t xml:space="preserve"> tried</w:t>
      </w:r>
      <w:r w:rsidRPr="00684B09">
        <w:rPr>
          <w:rFonts w:asciiTheme="minorHAnsi" w:hAnsiTheme="minorHAnsi" w:cstheme="minorHAnsi"/>
          <w:color w:val="000000" w:themeColor="text1"/>
          <w:sz w:val="21"/>
          <w:szCs w:val="21"/>
        </w:rPr>
        <w:t xml:space="preserve"> hard understanding other group members’ work.</w:t>
      </w:r>
    </w:p>
    <w:p w14:paraId="7154E70E" w14:textId="77777777" w:rsidR="00B83F79" w:rsidRPr="00684B09" w:rsidRDefault="009B3959" w:rsidP="00D31BE0">
      <w:pPr>
        <w:spacing w:line="276" w:lineRule="auto"/>
        <w:ind w:firstLine="480"/>
        <w:jc w:val="both"/>
        <w:rPr>
          <w:rFonts w:hint="eastAsia"/>
          <w:color w:val="000000" w:themeColor="text1"/>
        </w:rPr>
      </w:pPr>
      <w:r w:rsidRPr="00684B09">
        <w:rPr>
          <w:rFonts w:asciiTheme="minorHAnsi" w:hAnsiTheme="minorHAnsi" w:cstheme="minorHAnsi"/>
          <w:color w:val="000000" w:themeColor="text1"/>
          <w:sz w:val="21"/>
          <w:szCs w:val="21"/>
        </w:rPr>
        <w:t xml:space="preserve">It was pleasing that our team managed to raise up conclusions and solutions during each meeting. We presented high productivity by completing each </w:t>
      </w:r>
      <w:r w:rsidR="00F6425F" w:rsidRPr="00684B09">
        <w:rPr>
          <w:rFonts w:asciiTheme="minorHAnsi" w:hAnsiTheme="minorHAnsi" w:cstheme="minorHAnsi"/>
          <w:color w:val="000000" w:themeColor="text1"/>
          <w:sz w:val="21"/>
          <w:szCs w:val="21"/>
        </w:rPr>
        <w:t>goal</w:t>
      </w:r>
      <w:r w:rsidRPr="00684B09">
        <w:rPr>
          <w:rFonts w:asciiTheme="minorHAnsi" w:hAnsiTheme="minorHAnsi" w:cstheme="minorHAnsi"/>
          <w:color w:val="000000" w:themeColor="text1"/>
          <w:sz w:val="21"/>
          <w:szCs w:val="21"/>
        </w:rPr>
        <w:t xml:space="preserve"> within allocated time. Nevertheless, </w:t>
      </w:r>
      <w:r w:rsidR="00F6425F" w:rsidRPr="00684B09">
        <w:rPr>
          <w:rFonts w:asciiTheme="minorHAnsi" w:hAnsiTheme="minorHAnsi" w:cstheme="minorHAnsi"/>
          <w:color w:val="000000" w:themeColor="text1"/>
          <w:sz w:val="21"/>
          <w:szCs w:val="21"/>
        </w:rPr>
        <w:t xml:space="preserve">there is still </w:t>
      </w:r>
      <w:r w:rsidRPr="00684B09">
        <w:rPr>
          <w:rFonts w:asciiTheme="minorHAnsi" w:hAnsiTheme="minorHAnsi" w:cstheme="minorHAnsi"/>
          <w:color w:val="000000" w:themeColor="text1"/>
          <w:sz w:val="21"/>
          <w:szCs w:val="21"/>
        </w:rPr>
        <w:t xml:space="preserve">improvements </w:t>
      </w:r>
      <w:r w:rsidR="00F6425F" w:rsidRPr="00684B09">
        <w:rPr>
          <w:rFonts w:asciiTheme="minorHAnsi" w:hAnsiTheme="minorHAnsi" w:cstheme="minorHAnsi"/>
          <w:color w:val="000000" w:themeColor="text1"/>
          <w:sz w:val="21"/>
          <w:szCs w:val="21"/>
        </w:rPr>
        <w:t>can be made</w:t>
      </w:r>
      <w:r w:rsidRPr="00684B09">
        <w:rPr>
          <w:rFonts w:asciiTheme="minorHAnsi" w:hAnsiTheme="minorHAnsi" w:cstheme="minorHAnsi"/>
          <w:color w:val="000000" w:themeColor="text1"/>
          <w:sz w:val="21"/>
          <w:szCs w:val="21"/>
        </w:rPr>
        <w:t>. For instance, each team member should explain their findings and conclusions of their allocated part of the project</w:t>
      </w:r>
      <w:r w:rsidR="00F6425F" w:rsidRPr="00684B09">
        <w:rPr>
          <w:rFonts w:asciiTheme="minorHAnsi" w:hAnsiTheme="minorHAnsi" w:cstheme="minorHAnsi"/>
          <w:color w:val="000000" w:themeColor="text1"/>
          <w:sz w:val="21"/>
          <w:szCs w:val="21"/>
        </w:rPr>
        <w:t xml:space="preserve"> in detail before the meeting begins.</w:t>
      </w:r>
    </w:p>
    <w:p w14:paraId="6130FF0B" w14:textId="77777777" w:rsidR="009B3959" w:rsidRPr="00684B09" w:rsidRDefault="00B83F79" w:rsidP="00D31BE0">
      <w:pPr>
        <w:spacing w:line="276" w:lineRule="auto"/>
        <w:ind w:firstLine="480"/>
        <w:jc w:val="both"/>
        <w:rPr>
          <w:rFonts w:asciiTheme="minorHAnsi" w:hAnsiTheme="minorHAnsi" w:cstheme="minorHAnsi"/>
          <w:color w:val="000000" w:themeColor="text1"/>
          <w:sz w:val="21"/>
          <w:szCs w:val="21"/>
        </w:rPr>
      </w:pPr>
      <w:r w:rsidRPr="00684B09">
        <w:rPr>
          <w:rFonts w:asciiTheme="minorHAnsi" w:hAnsiTheme="minorHAnsi" w:cstheme="minorHAnsi" w:hint="eastAsia"/>
          <w:color w:val="000000" w:themeColor="text1"/>
          <w:sz w:val="21"/>
          <w:szCs w:val="21"/>
        </w:rPr>
        <w:t>As for the improvement of the glycolysis model, more precise parameters can be assigned rather than fixed to 1 and 0.01, thus making it more interpretable by actual physiology pathways. For example, the third step of glycolysis is the determinative one and the enzyme (phosphofructokinase) involved is mediated by ATP and AMP concentration in the cytosol. Another important drawback is that the supply of metabolites, such as ATP, is taken as sufficient initial concentrations. The setting has significant effects on reaction rates when simulating large-quantity reactions because they use the mass action rate law. Simulations made here are for the observation over a certain time period of physiological processes. Therefore, it would be more reasonable to use constant flux to avoid such effects with parameters elaborately set.</w:t>
      </w:r>
    </w:p>
    <w:p w14:paraId="2FB525AF" w14:textId="77777777" w:rsidR="00DC7CF9" w:rsidRPr="00684B09" w:rsidRDefault="00DC7CF9" w:rsidP="005B0682">
      <w:pPr>
        <w:spacing w:line="276" w:lineRule="auto"/>
        <w:jc w:val="both"/>
        <w:rPr>
          <w:rFonts w:hint="eastAsia"/>
          <w:b/>
          <w:bCs/>
          <w:color w:val="000000" w:themeColor="text1"/>
        </w:rPr>
      </w:pPr>
    </w:p>
    <w:p w14:paraId="53737880" w14:textId="2D2F95E2" w:rsidR="00294D0F" w:rsidRPr="00684B09" w:rsidRDefault="00294D0F" w:rsidP="005B0682">
      <w:pPr>
        <w:spacing w:line="276" w:lineRule="auto"/>
        <w:jc w:val="both"/>
        <w:rPr>
          <w:rFonts w:hint="eastAsia"/>
          <w:b/>
          <w:bCs/>
          <w:color w:val="000000" w:themeColor="text1"/>
        </w:rPr>
      </w:pPr>
    </w:p>
    <w:p w14:paraId="1595D13A" w14:textId="117B6C40" w:rsidR="00C36469" w:rsidRPr="00684B09" w:rsidRDefault="00C36469" w:rsidP="005B0682">
      <w:pPr>
        <w:spacing w:line="276" w:lineRule="auto"/>
        <w:jc w:val="both"/>
        <w:rPr>
          <w:rFonts w:hint="eastAsia"/>
          <w:b/>
          <w:bCs/>
          <w:color w:val="000000" w:themeColor="text1"/>
        </w:rPr>
      </w:pPr>
    </w:p>
    <w:p w14:paraId="46F4818E" w14:textId="77777777" w:rsidR="005E25DB" w:rsidRPr="00684B09" w:rsidRDefault="005E25DB" w:rsidP="005B0682">
      <w:pPr>
        <w:spacing w:line="276" w:lineRule="auto"/>
        <w:jc w:val="both"/>
        <w:rPr>
          <w:rFonts w:hint="eastAsia"/>
          <w:b/>
          <w:bCs/>
          <w:color w:val="000000" w:themeColor="text1"/>
        </w:rPr>
      </w:pPr>
    </w:p>
    <w:p w14:paraId="0FE29CBF" w14:textId="77777777" w:rsidR="00DC7CF9" w:rsidRPr="00684B09" w:rsidRDefault="00481C0C" w:rsidP="005B0682">
      <w:pPr>
        <w:spacing w:line="276" w:lineRule="auto"/>
        <w:jc w:val="both"/>
        <w:rPr>
          <w:rFonts w:hint="eastAsia"/>
          <w:b/>
          <w:bCs/>
          <w:color w:val="000000" w:themeColor="text1"/>
        </w:rPr>
      </w:pPr>
      <w:r w:rsidRPr="00684B09">
        <w:rPr>
          <w:b/>
          <w:bCs/>
          <w:color w:val="000000" w:themeColor="text1"/>
        </w:rPr>
        <w:lastRenderedPageBreak/>
        <w:t>References</w:t>
      </w:r>
    </w:p>
    <w:p w14:paraId="28203C58"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ALBERTS, B., JOHNSON, A., LEWIS, J., MORGAN, D., RAFF, M., ROBERTS, K. &amp; WALTER, P. (2015). </w:t>
      </w:r>
      <w:r w:rsidRPr="00684B09">
        <w:rPr>
          <w:rFonts w:asciiTheme="minorHAnsi" w:hAnsiTheme="minorHAnsi" w:cstheme="minorHAnsi"/>
          <w:i/>
          <w:color w:val="000000" w:themeColor="text1"/>
          <w:sz w:val="21"/>
          <w:szCs w:val="21"/>
        </w:rPr>
        <w:t>Molecular Biology of The Cell</w:t>
      </w:r>
      <w:r w:rsidRPr="00684B09">
        <w:rPr>
          <w:rFonts w:asciiTheme="minorHAnsi" w:hAnsiTheme="minorHAnsi" w:cstheme="minorHAnsi"/>
          <w:color w:val="000000" w:themeColor="text1"/>
          <w:sz w:val="21"/>
          <w:szCs w:val="21"/>
        </w:rPr>
        <w:t>. 6th ed. United Kingdom: Garland Science, Taylor &amp; Francis Group.</w:t>
      </w:r>
    </w:p>
    <w:p w14:paraId="77B7C88B"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BERG, J. M., TYMOCZKO, J. L. &amp; STRYER, L. (2002). </w:t>
      </w:r>
      <w:r w:rsidRPr="00684B09">
        <w:rPr>
          <w:rFonts w:asciiTheme="minorHAnsi" w:hAnsiTheme="minorHAnsi" w:cstheme="minorHAnsi"/>
          <w:i/>
          <w:color w:val="000000" w:themeColor="text1"/>
          <w:sz w:val="21"/>
          <w:szCs w:val="21"/>
        </w:rPr>
        <w:t>Biochemistry</w:t>
      </w:r>
      <w:r w:rsidRPr="00684B09">
        <w:rPr>
          <w:rFonts w:asciiTheme="minorHAnsi" w:hAnsiTheme="minorHAnsi" w:cstheme="minorHAnsi"/>
          <w:color w:val="000000" w:themeColor="text1"/>
          <w:sz w:val="21"/>
          <w:szCs w:val="21"/>
        </w:rPr>
        <w:t xml:space="preserve">. 5th ed. New York: W H Freeman.  </w:t>
      </w:r>
    </w:p>
    <w:p w14:paraId="60956EC3"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CAMPBELL, N. A., URRY, L. A., CAIN, M. L., WASSERMAN, S. A., MINORSKY, P. V., REECE, J. B. (2018). </w:t>
      </w:r>
      <w:r w:rsidRPr="00684B09">
        <w:rPr>
          <w:rFonts w:asciiTheme="minorHAnsi" w:hAnsiTheme="minorHAnsi" w:cstheme="minorHAnsi"/>
          <w:i/>
          <w:color w:val="000000" w:themeColor="text1"/>
          <w:sz w:val="21"/>
          <w:szCs w:val="21"/>
        </w:rPr>
        <w:t>Biology: A Global Approach.</w:t>
      </w:r>
      <w:r w:rsidRPr="00684B09">
        <w:rPr>
          <w:rFonts w:asciiTheme="minorHAnsi" w:hAnsiTheme="minorHAnsi" w:cstheme="minorHAnsi"/>
          <w:color w:val="000000" w:themeColor="text1"/>
          <w:sz w:val="21"/>
          <w:szCs w:val="21"/>
        </w:rPr>
        <w:t xml:space="preserve"> 11th ed. England: Pearson Education Limited.</w:t>
      </w:r>
    </w:p>
    <w:p w14:paraId="5FC708D4"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GUO, X., LI, H., XU, H., WOO, S., DONG, H., LU, F., LANGE, A. J. &amp; WU, C. (2012).  Glycolysis in the control of blood glucose homeostasis. </w:t>
      </w:r>
      <w:r w:rsidRPr="00684B09">
        <w:rPr>
          <w:rFonts w:asciiTheme="minorHAnsi" w:hAnsiTheme="minorHAnsi" w:cstheme="minorHAnsi"/>
          <w:i/>
          <w:color w:val="000000" w:themeColor="text1"/>
          <w:sz w:val="21"/>
          <w:szCs w:val="21"/>
        </w:rPr>
        <w:t xml:space="preserve">Acta </w:t>
      </w:r>
      <w:proofErr w:type="spellStart"/>
      <w:r w:rsidRPr="00684B09">
        <w:rPr>
          <w:rFonts w:asciiTheme="minorHAnsi" w:hAnsiTheme="minorHAnsi" w:cstheme="minorHAnsi"/>
          <w:i/>
          <w:color w:val="000000" w:themeColor="text1"/>
          <w:sz w:val="21"/>
          <w:szCs w:val="21"/>
        </w:rPr>
        <w:t>Pharmaceutica</w:t>
      </w:r>
      <w:proofErr w:type="spellEnd"/>
      <w:r w:rsidRPr="00684B09">
        <w:rPr>
          <w:rFonts w:asciiTheme="minorHAnsi" w:hAnsiTheme="minorHAnsi" w:cstheme="minorHAnsi"/>
          <w:i/>
          <w:color w:val="000000" w:themeColor="text1"/>
          <w:sz w:val="21"/>
          <w:szCs w:val="21"/>
        </w:rPr>
        <w:t xml:space="preserve"> </w:t>
      </w:r>
      <w:proofErr w:type="spellStart"/>
      <w:r w:rsidRPr="00684B09">
        <w:rPr>
          <w:rFonts w:asciiTheme="minorHAnsi" w:hAnsiTheme="minorHAnsi" w:cstheme="minorHAnsi"/>
          <w:i/>
          <w:color w:val="000000" w:themeColor="text1"/>
          <w:sz w:val="21"/>
          <w:szCs w:val="21"/>
        </w:rPr>
        <w:t>Sinica</w:t>
      </w:r>
      <w:proofErr w:type="spellEnd"/>
      <w:r w:rsidRPr="00684B09">
        <w:rPr>
          <w:rFonts w:asciiTheme="minorHAnsi" w:hAnsiTheme="minorHAnsi" w:cstheme="minorHAnsi"/>
          <w:i/>
          <w:color w:val="000000" w:themeColor="text1"/>
          <w:sz w:val="21"/>
          <w:szCs w:val="21"/>
        </w:rPr>
        <w:t xml:space="preserve"> B. Elsevier.</w:t>
      </w:r>
      <w:r w:rsidRPr="00684B09">
        <w:rPr>
          <w:rFonts w:asciiTheme="minorHAnsi" w:hAnsiTheme="minorHAnsi" w:cstheme="minorHAnsi"/>
          <w:color w:val="000000" w:themeColor="text1"/>
          <w:sz w:val="21"/>
          <w:szCs w:val="21"/>
        </w:rPr>
        <w:t xml:space="preserve"> 2(4), pp358–367. </w:t>
      </w:r>
    </w:p>
    <w:p w14:paraId="71AA8C9F"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fldChar w:fldCharType="begin" w:fldLock="1"/>
      </w:r>
      <w:r w:rsidRPr="00684B09">
        <w:rPr>
          <w:rFonts w:asciiTheme="minorHAnsi" w:hAnsiTheme="minorHAnsi" w:cstheme="minorHAnsi"/>
          <w:color w:val="000000" w:themeColor="text1"/>
          <w:sz w:val="21"/>
          <w:szCs w:val="21"/>
        </w:rPr>
        <w:instrText xml:space="preserve">ADDIN Mendeley Bibliography CSL_BIBLIOGRAPHY </w:instrText>
      </w:r>
      <w:r w:rsidRPr="00684B09">
        <w:rPr>
          <w:rFonts w:asciiTheme="minorHAnsi" w:hAnsiTheme="minorHAnsi" w:cstheme="minorHAnsi"/>
          <w:color w:val="000000" w:themeColor="text1"/>
          <w:sz w:val="21"/>
          <w:szCs w:val="21"/>
        </w:rPr>
        <w:fldChar w:fldCharType="separate"/>
      </w:r>
      <w:r w:rsidRPr="00684B09">
        <w:rPr>
          <w:rFonts w:asciiTheme="minorHAnsi" w:hAnsiTheme="minorHAnsi" w:cstheme="minorHAnsi"/>
          <w:color w:val="000000" w:themeColor="text1"/>
          <w:sz w:val="21"/>
          <w:szCs w:val="21"/>
        </w:rPr>
        <w:t xml:space="preserve">HOCHACHKA, P. &amp; MOMMSEN, T. (1983) Protons and anaerobiosis. </w:t>
      </w:r>
      <w:r w:rsidRPr="00684B09">
        <w:rPr>
          <w:rFonts w:asciiTheme="minorHAnsi" w:hAnsiTheme="minorHAnsi" w:cstheme="minorHAnsi"/>
          <w:i/>
          <w:color w:val="000000" w:themeColor="text1"/>
          <w:sz w:val="21"/>
          <w:szCs w:val="21"/>
        </w:rPr>
        <w:t>Science</w:t>
      </w:r>
      <w:r w:rsidRPr="00684B09">
        <w:rPr>
          <w:rFonts w:asciiTheme="minorHAnsi" w:hAnsiTheme="minorHAnsi" w:cstheme="minorHAnsi"/>
          <w:color w:val="000000" w:themeColor="text1"/>
          <w:sz w:val="21"/>
          <w:szCs w:val="21"/>
        </w:rPr>
        <w:t>, 219(4591), pp1391–1397.</w:t>
      </w:r>
    </w:p>
    <w:p w14:paraId="36E1A746"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JOYNER, M. J. &amp; CASEY, D. P. (2015) Regulation of Increased Blood Flow (Hyperemia) to Muscles During Exercise: A Hierarchy of Competing Physiological Needs. </w:t>
      </w:r>
      <w:r w:rsidRPr="00684B09">
        <w:rPr>
          <w:rFonts w:asciiTheme="minorHAnsi" w:hAnsiTheme="minorHAnsi" w:cstheme="minorHAnsi"/>
          <w:i/>
          <w:color w:val="000000" w:themeColor="text1"/>
          <w:sz w:val="21"/>
          <w:szCs w:val="21"/>
        </w:rPr>
        <w:t>Physiological Reviews</w:t>
      </w:r>
      <w:r w:rsidRPr="00684B09">
        <w:rPr>
          <w:rFonts w:asciiTheme="minorHAnsi" w:hAnsiTheme="minorHAnsi" w:cstheme="minorHAnsi"/>
          <w:color w:val="000000" w:themeColor="text1"/>
          <w:sz w:val="21"/>
          <w:szCs w:val="21"/>
        </w:rPr>
        <w:t>, 95(2), pp549–601.</w:t>
      </w:r>
    </w:p>
    <w:p w14:paraId="09DAF77C"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fldChar w:fldCharType="begin" w:fldLock="1"/>
      </w:r>
      <w:r w:rsidRPr="00684B09">
        <w:rPr>
          <w:rFonts w:asciiTheme="minorHAnsi" w:hAnsiTheme="minorHAnsi" w:cstheme="minorHAnsi"/>
          <w:color w:val="000000" w:themeColor="text1"/>
          <w:sz w:val="21"/>
          <w:szCs w:val="21"/>
        </w:rPr>
        <w:instrText xml:space="preserve">ADDIN Mendeley Bibliography CSL_BIBLIOGRAPHY </w:instrText>
      </w:r>
      <w:r w:rsidRPr="00684B09">
        <w:rPr>
          <w:rFonts w:asciiTheme="minorHAnsi" w:hAnsiTheme="minorHAnsi" w:cstheme="minorHAnsi"/>
          <w:color w:val="000000" w:themeColor="text1"/>
          <w:sz w:val="21"/>
          <w:szCs w:val="21"/>
        </w:rPr>
        <w:fldChar w:fldCharType="separate"/>
      </w:r>
      <w:r w:rsidRPr="00684B09">
        <w:rPr>
          <w:rFonts w:asciiTheme="minorHAnsi" w:hAnsiTheme="minorHAnsi" w:cstheme="minorHAnsi"/>
          <w:color w:val="000000" w:themeColor="text1"/>
          <w:sz w:val="21"/>
          <w:szCs w:val="21"/>
        </w:rPr>
        <w:t xml:space="preserve">JUEL, C. &amp; HALESTRAP, A. P. (1999) Lactate transport in skeletal muscle - role and regulation of the monocarboxylate transporter. </w:t>
      </w:r>
      <w:r w:rsidRPr="00684B09">
        <w:rPr>
          <w:rFonts w:asciiTheme="minorHAnsi" w:hAnsiTheme="minorHAnsi" w:cstheme="minorHAnsi"/>
          <w:i/>
          <w:iCs/>
          <w:color w:val="000000" w:themeColor="text1"/>
          <w:sz w:val="21"/>
          <w:szCs w:val="21"/>
        </w:rPr>
        <w:t>The Journal of Physiology</w:t>
      </w:r>
      <w:r w:rsidRPr="00684B09">
        <w:rPr>
          <w:rFonts w:asciiTheme="minorHAnsi" w:hAnsiTheme="minorHAnsi" w:cstheme="minorHAnsi"/>
          <w:color w:val="000000" w:themeColor="text1"/>
          <w:sz w:val="21"/>
          <w:szCs w:val="21"/>
        </w:rPr>
        <w:t>, 517(3), 633–642.</w:t>
      </w:r>
    </w:p>
    <w:p w14:paraId="3054F55D"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fldChar w:fldCharType="end"/>
      </w:r>
      <w:r w:rsidRPr="00684B09">
        <w:rPr>
          <w:rFonts w:asciiTheme="minorHAnsi" w:hAnsiTheme="minorHAnsi" w:cstheme="minorHAnsi"/>
          <w:color w:val="000000" w:themeColor="text1"/>
          <w:sz w:val="21"/>
          <w:szCs w:val="21"/>
        </w:rPr>
        <w:t xml:space="preserve">LI, X., GU, J. &amp; ZHOU, Q. (2015). Review of aerobic glycolysis and its key enzymes - new targets for lung cancer therapy. </w:t>
      </w:r>
      <w:r w:rsidRPr="00684B09">
        <w:rPr>
          <w:rFonts w:asciiTheme="minorHAnsi" w:hAnsiTheme="minorHAnsi" w:cstheme="minorHAnsi"/>
          <w:i/>
          <w:color w:val="000000" w:themeColor="text1"/>
          <w:sz w:val="21"/>
          <w:szCs w:val="21"/>
        </w:rPr>
        <w:t>Thoracic Cancer</w:t>
      </w:r>
      <w:r w:rsidRPr="00684B09">
        <w:rPr>
          <w:rFonts w:asciiTheme="minorHAnsi" w:hAnsiTheme="minorHAnsi" w:cstheme="minorHAnsi"/>
          <w:color w:val="000000" w:themeColor="text1"/>
          <w:sz w:val="21"/>
          <w:szCs w:val="21"/>
        </w:rPr>
        <w:t xml:space="preserve">. 6(1), pp17–24. </w:t>
      </w:r>
    </w:p>
    <w:p w14:paraId="4655B5CB"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LIBERTI, M. V. &amp; LOCASALE, J. W. (2016) The Warburg Effect: How Does it Benefit Cancer Cells? </w:t>
      </w:r>
      <w:r w:rsidRPr="00684B09">
        <w:rPr>
          <w:rFonts w:asciiTheme="minorHAnsi" w:hAnsiTheme="minorHAnsi" w:cstheme="minorHAnsi"/>
          <w:i/>
          <w:color w:val="000000" w:themeColor="text1"/>
          <w:sz w:val="21"/>
          <w:szCs w:val="21"/>
        </w:rPr>
        <w:t>Trends in Biochemical Sciences</w:t>
      </w:r>
      <w:r w:rsidRPr="00684B09">
        <w:rPr>
          <w:rFonts w:asciiTheme="minorHAnsi" w:hAnsiTheme="minorHAnsi" w:cstheme="minorHAnsi"/>
          <w:color w:val="000000" w:themeColor="text1"/>
          <w:sz w:val="21"/>
          <w:szCs w:val="21"/>
        </w:rPr>
        <w:t>, 41(3), pp211–218.</w:t>
      </w:r>
    </w:p>
    <w:p w14:paraId="612C11BF"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ROBERGS, R. A., GHIASVAND, F. &amp; PARKER, D. (2004) Biochemistry of exercise-induced metabolic acidosis. </w:t>
      </w:r>
      <w:r w:rsidRPr="00684B09">
        <w:rPr>
          <w:rFonts w:asciiTheme="minorHAnsi" w:hAnsiTheme="minorHAnsi" w:cstheme="minorHAnsi"/>
          <w:i/>
          <w:iCs/>
          <w:color w:val="000000" w:themeColor="text1"/>
          <w:sz w:val="21"/>
          <w:szCs w:val="21"/>
        </w:rPr>
        <w:t>American Journal of Physiology-Regulatory, Integrative and Comparative Physiology</w:t>
      </w:r>
      <w:r w:rsidRPr="00684B09">
        <w:rPr>
          <w:rFonts w:asciiTheme="minorHAnsi" w:hAnsiTheme="minorHAnsi" w:cstheme="minorHAnsi"/>
          <w:color w:val="000000" w:themeColor="text1"/>
          <w:sz w:val="21"/>
          <w:szCs w:val="21"/>
        </w:rPr>
        <w:t>, 287(3), R502–R516.</w:t>
      </w:r>
    </w:p>
    <w:p w14:paraId="72B1C6E4" w14:textId="77777777" w:rsidR="00BF22E2"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t xml:space="preserve">YUAN, X. &amp; BRAUN, T. (2017) Multimodal Regulation of Cardiac Myocyte Proliferation. </w:t>
      </w:r>
      <w:r w:rsidRPr="00684B09">
        <w:rPr>
          <w:rFonts w:asciiTheme="minorHAnsi" w:hAnsiTheme="minorHAnsi" w:cstheme="minorHAnsi"/>
          <w:i/>
          <w:color w:val="000000" w:themeColor="text1"/>
          <w:sz w:val="21"/>
          <w:szCs w:val="21"/>
        </w:rPr>
        <w:t xml:space="preserve">Circulation research, </w:t>
      </w:r>
      <w:r w:rsidRPr="00684B09">
        <w:rPr>
          <w:rFonts w:asciiTheme="minorHAnsi" w:hAnsiTheme="minorHAnsi" w:cstheme="minorHAnsi"/>
          <w:color w:val="000000" w:themeColor="text1"/>
          <w:sz w:val="21"/>
          <w:szCs w:val="21"/>
        </w:rPr>
        <w:t>121(3), pp293–309.</w:t>
      </w:r>
    </w:p>
    <w:p w14:paraId="3086614E" w14:textId="2928185C" w:rsidR="009F2DD9" w:rsidRPr="00684B09" w:rsidRDefault="00BF22E2" w:rsidP="00BF22E2">
      <w:pPr>
        <w:spacing w:line="276" w:lineRule="auto"/>
        <w:jc w:val="both"/>
        <w:rPr>
          <w:rFonts w:asciiTheme="minorHAnsi" w:hAnsiTheme="minorHAnsi" w:cstheme="minorHAnsi"/>
          <w:color w:val="000000" w:themeColor="text1"/>
          <w:sz w:val="21"/>
          <w:szCs w:val="21"/>
        </w:rPr>
      </w:pPr>
      <w:r w:rsidRPr="00684B09">
        <w:rPr>
          <w:rFonts w:asciiTheme="minorHAnsi" w:hAnsiTheme="minorHAnsi" w:cstheme="minorHAnsi"/>
          <w:color w:val="000000" w:themeColor="text1"/>
          <w:sz w:val="21"/>
          <w:szCs w:val="21"/>
        </w:rPr>
        <w:fldChar w:fldCharType="end"/>
      </w:r>
    </w:p>
    <w:sectPr w:rsidR="009F2DD9" w:rsidRPr="00684B09">
      <w:pgSz w:w="11906" w:h="16838"/>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2DDB2" w14:textId="77777777" w:rsidR="00944427" w:rsidRDefault="00944427" w:rsidP="009B3959">
      <w:pPr>
        <w:rPr>
          <w:rFonts w:hint="eastAsia"/>
        </w:rPr>
      </w:pPr>
      <w:r>
        <w:separator/>
      </w:r>
    </w:p>
  </w:endnote>
  <w:endnote w:type="continuationSeparator" w:id="0">
    <w:p w14:paraId="4B15EBA4" w14:textId="77777777" w:rsidR="00944427" w:rsidRDefault="00944427" w:rsidP="009B395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1"/>
    <w:family w:val="roman"/>
    <w:pitch w:val="variable"/>
  </w:font>
  <w:font w:name="宋体">
    <w:altName w:val="SimSun"/>
    <w:panose1 w:val="02010600030101010101"/>
    <w:charset w:val="86"/>
    <w:family w:val="auto"/>
    <w:pitch w:val="variable"/>
    <w:sig w:usb0="00000003" w:usb1="288F0000" w:usb2="00000016" w:usb3="00000000" w:csb0="00040001" w:csb1="00000000"/>
  </w:font>
  <w:font w:name="FreeSans">
    <w:altName w:val="Cambria"/>
    <w:panose1 w:val="020B0604020202020204"/>
    <w:charset w:val="00"/>
    <w:family w:val="roman"/>
    <w:notTrueType/>
    <w:pitch w:val="default"/>
  </w:font>
  <w:font w:name="Liberation Sans">
    <w:altName w:val="Arial"/>
    <w:panose1 w:val="020B0604020202020204"/>
    <w:charset w:val="01"/>
    <w:family w:val="roman"/>
    <w:pitch w:val="variable"/>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1BD871" w14:textId="77777777" w:rsidR="00944427" w:rsidRDefault="00944427" w:rsidP="009B3959">
      <w:pPr>
        <w:rPr>
          <w:rFonts w:hint="eastAsia"/>
        </w:rPr>
      </w:pPr>
      <w:r>
        <w:separator/>
      </w:r>
    </w:p>
  </w:footnote>
  <w:footnote w:type="continuationSeparator" w:id="0">
    <w:p w14:paraId="116F1530" w14:textId="77777777" w:rsidR="00944427" w:rsidRDefault="00944427" w:rsidP="009B395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971C7"/>
    <w:multiLevelType w:val="hybridMultilevel"/>
    <w:tmpl w:val="605E6F04"/>
    <w:lvl w:ilvl="0" w:tplc="2E1A00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0C3756"/>
    <w:multiLevelType w:val="hybridMultilevel"/>
    <w:tmpl w:val="AA6473C8"/>
    <w:lvl w:ilvl="0" w:tplc="4BA6AA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bordersDoNotSurroundHeader/>
  <w:bordersDoNotSurroundFooter/>
  <w:proofState w:spelling="clean" w:grammar="clean"/>
  <w:defaultTabStop w:val="48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CF9"/>
    <w:rsid w:val="00033326"/>
    <w:rsid w:val="0005002D"/>
    <w:rsid w:val="00072683"/>
    <w:rsid w:val="00075651"/>
    <w:rsid w:val="00091006"/>
    <w:rsid w:val="000E54E4"/>
    <w:rsid w:val="00127FF4"/>
    <w:rsid w:val="001322D1"/>
    <w:rsid w:val="00137EE8"/>
    <w:rsid w:val="001526F2"/>
    <w:rsid w:val="001B3520"/>
    <w:rsid w:val="001C0679"/>
    <w:rsid w:val="001E2AC3"/>
    <w:rsid w:val="001E666F"/>
    <w:rsid w:val="00200342"/>
    <w:rsid w:val="00202313"/>
    <w:rsid w:val="00226F0B"/>
    <w:rsid w:val="00294D0F"/>
    <w:rsid w:val="002A5DB8"/>
    <w:rsid w:val="002D6598"/>
    <w:rsid w:val="002F3E3E"/>
    <w:rsid w:val="002F4492"/>
    <w:rsid w:val="00301F90"/>
    <w:rsid w:val="00310682"/>
    <w:rsid w:val="00357D14"/>
    <w:rsid w:val="003612AD"/>
    <w:rsid w:val="00391364"/>
    <w:rsid w:val="0039320C"/>
    <w:rsid w:val="00481C0C"/>
    <w:rsid w:val="00493B26"/>
    <w:rsid w:val="004A6285"/>
    <w:rsid w:val="004C3548"/>
    <w:rsid w:val="004F668F"/>
    <w:rsid w:val="00507EC7"/>
    <w:rsid w:val="0052524D"/>
    <w:rsid w:val="00535B57"/>
    <w:rsid w:val="005476D0"/>
    <w:rsid w:val="00570340"/>
    <w:rsid w:val="00572F02"/>
    <w:rsid w:val="005925BA"/>
    <w:rsid w:val="005A4D28"/>
    <w:rsid w:val="005B0682"/>
    <w:rsid w:val="005D356F"/>
    <w:rsid w:val="005E25DB"/>
    <w:rsid w:val="005F2F5F"/>
    <w:rsid w:val="0064041F"/>
    <w:rsid w:val="00684B09"/>
    <w:rsid w:val="00685E2E"/>
    <w:rsid w:val="006A183A"/>
    <w:rsid w:val="006C32F6"/>
    <w:rsid w:val="006E6AB0"/>
    <w:rsid w:val="006F51F2"/>
    <w:rsid w:val="007046F9"/>
    <w:rsid w:val="00707CA4"/>
    <w:rsid w:val="007303C2"/>
    <w:rsid w:val="00773570"/>
    <w:rsid w:val="007B285D"/>
    <w:rsid w:val="007C16D6"/>
    <w:rsid w:val="007C2B84"/>
    <w:rsid w:val="007E1A2A"/>
    <w:rsid w:val="007F40D5"/>
    <w:rsid w:val="00825A5E"/>
    <w:rsid w:val="008264A4"/>
    <w:rsid w:val="008B004E"/>
    <w:rsid w:val="008B04DF"/>
    <w:rsid w:val="008F52D7"/>
    <w:rsid w:val="009015AE"/>
    <w:rsid w:val="00902A9C"/>
    <w:rsid w:val="00932C6E"/>
    <w:rsid w:val="00944427"/>
    <w:rsid w:val="009B3959"/>
    <w:rsid w:val="009D3D74"/>
    <w:rsid w:val="009F2DD9"/>
    <w:rsid w:val="009F7532"/>
    <w:rsid w:val="00A60838"/>
    <w:rsid w:val="00A73589"/>
    <w:rsid w:val="00A8435D"/>
    <w:rsid w:val="00AE6AD0"/>
    <w:rsid w:val="00B14CF8"/>
    <w:rsid w:val="00B154DD"/>
    <w:rsid w:val="00B51E7B"/>
    <w:rsid w:val="00B53050"/>
    <w:rsid w:val="00B6245C"/>
    <w:rsid w:val="00B83F79"/>
    <w:rsid w:val="00B96EF7"/>
    <w:rsid w:val="00B977CF"/>
    <w:rsid w:val="00BA2E90"/>
    <w:rsid w:val="00BA5096"/>
    <w:rsid w:val="00BB192D"/>
    <w:rsid w:val="00BD4B45"/>
    <w:rsid w:val="00BF22E2"/>
    <w:rsid w:val="00BF3142"/>
    <w:rsid w:val="00C22C49"/>
    <w:rsid w:val="00C36469"/>
    <w:rsid w:val="00C51804"/>
    <w:rsid w:val="00C71145"/>
    <w:rsid w:val="00C76FDB"/>
    <w:rsid w:val="00C97DA5"/>
    <w:rsid w:val="00CB2C88"/>
    <w:rsid w:val="00CE7A71"/>
    <w:rsid w:val="00D00DC2"/>
    <w:rsid w:val="00D31802"/>
    <w:rsid w:val="00D31BE0"/>
    <w:rsid w:val="00D54783"/>
    <w:rsid w:val="00D67E34"/>
    <w:rsid w:val="00D9550F"/>
    <w:rsid w:val="00DC7CF9"/>
    <w:rsid w:val="00DE2403"/>
    <w:rsid w:val="00E020BA"/>
    <w:rsid w:val="00E538D4"/>
    <w:rsid w:val="00E66857"/>
    <w:rsid w:val="00EA1C92"/>
    <w:rsid w:val="00F003F7"/>
    <w:rsid w:val="00F34A4F"/>
    <w:rsid w:val="00F6425F"/>
    <w:rsid w:val="00F673DA"/>
    <w:rsid w:val="00F75B1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EA01B"/>
  <w15:docId w15:val="{337D2F5C-606F-4C8F-85EA-86DD630BC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宋体" w:hAnsi="Liberation Serif" w:cs="FreeSans"/>
        <w:szCs w:val="24"/>
        <w:lang w:val="en-GB"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color w:val="00000A"/>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
    <w:name w:val="Heading"/>
    <w:basedOn w:val="a"/>
    <w:next w:val="a3"/>
    <w:qFormat/>
    <w:pPr>
      <w:keepNext/>
      <w:spacing w:before="240" w:after="120"/>
    </w:pPr>
    <w:rPr>
      <w:rFonts w:ascii="Liberation Sans" w:hAnsi="Liberation Sans"/>
      <w:sz w:val="28"/>
      <w:szCs w:val="28"/>
    </w:rPr>
  </w:style>
  <w:style w:type="paragraph" w:styleId="a3">
    <w:name w:val="Body Text"/>
    <w:basedOn w:val="a"/>
    <w:pPr>
      <w:spacing w:after="140" w:line="288" w:lineRule="auto"/>
    </w:pPr>
  </w:style>
  <w:style w:type="paragraph" w:styleId="a4">
    <w:name w:val="List"/>
    <w:basedOn w:val="a3"/>
  </w:style>
  <w:style w:type="paragraph" w:styleId="a5">
    <w:name w:val="caption"/>
    <w:basedOn w:val="a"/>
    <w:uiPriority w:val="35"/>
    <w:qFormat/>
    <w:pPr>
      <w:suppressLineNumbers/>
      <w:spacing w:before="120" w:after="120"/>
    </w:pPr>
    <w:rPr>
      <w:i/>
      <w:iCs/>
    </w:rPr>
  </w:style>
  <w:style w:type="paragraph" w:customStyle="1" w:styleId="Index">
    <w:name w:val="Index"/>
    <w:basedOn w:val="a"/>
    <w:qFormat/>
    <w:pPr>
      <w:suppressLineNumbers/>
    </w:pPr>
  </w:style>
  <w:style w:type="paragraph" w:styleId="a6">
    <w:name w:val="List Paragraph"/>
    <w:basedOn w:val="a"/>
    <w:uiPriority w:val="34"/>
    <w:qFormat/>
    <w:rsid w:val="009F2DD9"/>
    <w:pPr>
      <w:widowControl w:val="0"/>
      <w:ind w:firstLineChars="200" w:firstLine="420"/>
      <w:jc w:val="both"/>
    </w:pPr>
    <w:rPr>
      <w:rFonts w:asciiTheme="minorHAnsi" w:eastAsiaTheme="minorEastAsia" w:hAnsiTheme="minorHAnsi" w:cstheme="minorBidi"/>
      <w:color w:val="auto"/>
      <w:kern w:val="2"/>
      <w:sz w:val="21"/>
      <w:szCs w:val="22"/>
      <w:lang w:val="en-US" w:bidi="ar-SA"/>
    </w:rPr>
  </w:style>
  <w:style w:type="paragraph" w:styleId="a7">
    <w:name w:val="header"/>
    <w:basedOn w:val="a"/>
    <w:link w:val="a8"/>
    <w:uiPriority w:val="99"/>
    <w:unhideWhenUsed/>
    <w:rsid w:val="009B3959"/>
    <w:pPr>
      <w:pBdr>
        <w:bottom w:val="single" w:sz="6" w:space="1" w:color="auto"/>
      </w:pBdr>
      <w:tabs>
        <w:tab w:val="center" w:pos="4153"/>
        <w:tab w:val="right" w:pos="8306"/>
      </w:tabs>
      <w:snapToGrid w:val="0"/>
      <w:jc w:val="center"/>
    </w:pPr>
    <w:rPr>
      <w:rFonts w:cs="Mangal"/>
      <w:sz w:val="18"/>
      <w:szCs w:val="16"/>
    </w:rPr>
  </w:style>
  <w:style w:type="character" w:customStyle="1" w:styleId="a8">
    <w:name w:val="页眉 字符"/>
    <w:basedOn w:val="a0"/>
    <w:link w:val="a7"/>
    <w:uiPriority w:val="99"/>
    <w:rsid w:val="009B3959"/>
    <w:rPr>
      <w:rFonts w:cs="Mangal"/>
      <w:color w:val="00000A"/>
      <w:sz w:val="18"/>
      <w:szCs w:val="16"/>
    </w:rPr>
  </w:style>
  <w:style w:type="paragraph" w:styleId="a9">
    <w:name w:val="footer"/>
    <w:basedOn w:val="a"/>
    <w:link w:val="aa"/>
    <w:uiPriority w:val="99"/>
    <w:unhideWhenUsed/>
    <w:rsid w:val="009B3959"/>
    <w:pPr>
      <w:tabs>
        <w:tab w:val="center" w:pos="4153"/>
        <w:tab w:val="right" w:pos="8306"/>
      </w:tabs>
      <w:snapToGrid w:val="0"/>
    </w:pPr>
    <w:rPr>
      <w:rFonts w:cs="Mangal"/>
      <w:sz w:val="18"/>
      <w:szCs w:val="16"/>
    </w:rPr>
  </w:style>
  <w:style w:type="character" w:customStyle="1" w:styleId="aa">
    <w:name w:val="页脚 字符"/>
    <w:basedOn w:val="a0"/>
    <w:link w:val="a9"/>
    <w:uiPriority w:val="99"/>
    <w:rsid w:val="009B3959"/>
    <w:rPr>
      <w:rFonts w:cs="Mangal"/>
      <w:color w:val="00000A"/>
      <w:sz w:val="18"/>
      <w:szCs w:val="16"/>
    </w:rPr>
  </w:style>
  <w:style w:type="paragraph" w:styleId="ab">
    <w:name w:val="Balloon Text"/>
    <w:basedOn w:val="a"/>
    <w:link w:val="ac"/>
    <w:uiPriority w:val="99"/>
    <w:semiHidden/>
    <w:unhideWhenUsed/>
    <w:rsid w:val="005B0682"/>
    <w:rPr>
      <w:rFonts w:ascii="宋体" w:cs="Mangal"/>
      <w:sz w:val="18"/>
      <w:szCs w:val="16"/>
    </w:rPr>
  </w:style>
  <w:style w:type="character" w:customStyle="1" w:styleId="ac">
    <w:name w:val="批注框文本 字符"/>
    <w:basedOn w:val="a0"/>
    <w:link w:val="ab"/>
    <w:uiPriority w:val="99"/>
    <w:semiHidden/>
    <w:rsid w:val="005B0682"/>
    <w:rPr>
      <w:rFonts w:ascii="宋体" w:cs="Mangal"/>
      <w:color w:val="00000A"/>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png"/><Relationship Id="rId39" Type="http://schemas.openxmlformats.org/officeDocument/2006/relationships/theme" Target="theme/theme1.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7.tiff"/><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tiff"/><Relationship Id="rId36" Type="http://schemas.openxmlformats.org/officeDocument/2006/relationships/image" Target="media/image30.png"/><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9</Pages>
  <Words>5546</Words>
  <Characters>3161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HARA Laura</dc:creator>
  <dc:description/>
  <cp:lastModifiedBy>Gui, Yifan</cp:lastModifiedBy>
  <cp:revision>10</cp:revision>
  <dcterms:created xsi:type="dcterms:W3CDTF">2019-04-17T01:49:00Z</dcterms:created>
  <dcterms:modified xsi:type="dcterms:W3CDTF">2019-04-18T00:08:00Z</dcterms:modified>
  <dc:language>en-GB</dc:language>
</cp:coreProperties>
</file>